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A0ABDA9" w14:textId="7AF95115" w:rsidR="00D31473" w:rsidRPr="00136A8F" w:rsidRDefault="000365B5" w:rsidP="00D63441">
      <w:pPr>
        <w:adjustRightInd w:val="0"/>
        <w:snapToGrid w:val="0"/>
        <w:spacing w:line="360" w:lineRule="auto"/>
        <w:jc w:val="center"/>
        <w:outlineLvl w:val="0"/>
        <w:rPr>
          <w:rFonts w:ascii="Times New Roman" w:hAnsi="Times New Roman" w:cs="Times New Roman"/>
          <w:b/>
          <w:sz w:val="32"/>
          <w:szCs w:val="32"/>
          <w:lang w:eastAsia="zh-CN"/>
        </w:rPr>
      </w:pPr>
      <w:r>
        <w:rPr>
          <w:rFonts w:ascii="Times New Roman" w:hAnsi="Times New Roman" w:cs="Times New Roman" w:hint="eastAsia"/>
          <w:b/>
          <w:sz w:val="32"/>
          <w:szCs w:val="32"/>
          <w:lang w:eastAsia="zh-CN"/>
        </w:rPr>
        <w:t>易扩增子</w:t>
      </w:r>
      <w:r w:rsidR="00CE4C9A">
        <w:rPr>
          <w:rFonts w:ascii="Times New Roman" w:hAnsi="Times New Roman" w:cs="Times New Roman" w:hint="eastAsia"/>
          <w:b/>
          <w:sz w:val="32"/>
          <w:szCs w:val="32"/>
          <w:lang w:eastAsia="zh-CN"/>
        </w:rPr>
        <w:t>：</w:t>
      </w:r>
      <w:r w:rsidR="001C12DA">
        <w:rPr>
          <w:rFonts w:ascii="Times New Roman" w:hAnsi="Times New Roman" w:cs="Times New Roman" w:hint="eastAsia"/>
          <w:b/>
          <w:sz w:val="32"/>
          <w:szCs w:val="32"/>
          <w:lang w:eastAsia="zh-CN"/>
        </w:rPr>
        <w:t>易用、可重复和</w:t>
      </w:r>
      <w:r w:rsidR="00857C3A" w:rsidRPr="00857C3A">
        <w:rPr>
          <w:rFonts w:ascii="Times New Roman" w:hAnsi="Times New Roman" w:cs="Times New Roman" w:hint="eastAsia"/>
          <w:b/>
          <w:sz w:val="32"/>
          <w:szCs w:val="32"/>
          <w:lang w:eastAsia="zh-CN"/>
        </w:rPr>
        <w:t>跨平台</w:t>
      </w:r>
      <w:r w:rsidR="001C12DA">
        <w:rPr>
          <w:rFonts w:ascii="Times New Roman" w:hAnsi="Times New Roman" w:cs="Times New Roman" w:hint="eastAsia"/>
          <w:b/>
          <w:sz w:val="32"/>
          <w:szCs w:val="32"/>
          <w:lang w:eastAsia="zh-CN"/>
        </w:rPr>
        <w:t>的</w:t>
      </w:r>
      <w:r w:rsidR="00857C3A" w:rsidRPr="00857C3A">
        <w:rPr>
          <w:rFonts w:ascii="Times New Roman" w:hAnsi="Times New Roman" w:cs="Times New Roman" w:hint="eastAsia"/>
          <w:b/>
          <w:sz w:val="32"/>
          <w:szCs w:val="32"/>
          <w:lang w:eastAsia="zh-CN"/>
        </w:rPr>
        <w:t>扩增子分析流程</w:t>
      </w:r>
    </w:p>
    <w:p w14:paraId="291AB21F" w14:textId="49A89BD3" w:rsidR="00D31473" w:rsidRPr="00136A8F" w:rsidRDefault="00CE4C9A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b/>
          <w:sz w:val="24"/>
          <w:szCs w:val="24"/>
          <w:lang w:eastAsia="zh-CN"/>
        </w:rPr>
        <w:t>E</w:t>
      </w:r>
      <w:r>
        <w:rPr>
          <w:rFonts w:ascii="Times New Roman" w:hAnsi="Times New Roman" w:cs="Times New Roman"/>
          <w:b/>
          <w:sz w:val="24"/>
          <w:szCs w:val="24"/>
          <w:lang w:eastAsia="zh-CN"/>
        </w:rPr>
        <w:t>asyAmplicon</w:t>
      </w:r>
      <w:r>
        <w:rPr>
          <w:rFonts w:ascii="Times New Roman" w:hAnsi="Times New Roman" w:cs="Times New Roman" w:hint="eastAsia"/>
          <w:b/>
          <w:sz w:val="24"/>
          <w:szCs w:val="24"/>
          <w:lang w:eastAsia="zh-CN"/>
        </w:rPr>
        <w:t>：</w:t>
      </w:r>
      <w:r w:rsidR="000365B5">
        <w:rPr>
          <w:rFonts w:ascii="Times New Roman" w:hAnsi="Times New Roman" w:cs="Times New Roman"/>
          <w:b/>
          <w:sz w:val="24"/>
          <w:szCs w:val="24"/>
          <w:lang w:eastAsia="zh-CN"/>
        </w:rPr>
        <w:t>An</w:t>
      </w:r>
      <w:r w:rsidR="00857C3A"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 </w:t>
      </w:r>
      <w:r w:rsidR="001C12DA">
        <w:rPr>
          <w:rFonts w:ascii="Times New Roman" w:hAnsi="Times New Roman" w:cs="Times New Roman"/>
          <w:b/>
          <w:sz w:val="24"/>
          <w:szCs w:val="24"/>
          <w:lang w:eastAsia="zh-CN"/>
        </w:rPr>
        <w:t>easy-to</w:t>
      </w:r>
      <w:r w:rsidR="000365B5">
        <w:rPr>
          <w:rFonts w:ascii="Times New Roman" w:hAnsi="Times New Roman" w:cs="Times New Roman" w:hint="eastAsia"/>
          <w:b/>
          <w:sz w:val="24"/>
          <w:szCs w:val="24"/>
          <w:lang w:eastAsia="zh-CN"/>
        </w:rPr>
        <w:t>-</w:t>
      </w:r>
      <w:r w:rsidR="001C12DA">
        <w:rPr>
          <w:rFonts w:ascii="Times New Roman" w:hAnsi="Times New Roman" w:cs="Times New Roman"/>
          <w:b/>
          <w:sz w:val="24"/>
          <w:szCs w:val="24"/>
          <w:lang w:eastAsia="zh-CN"/>
        </w:rPr>
        <w:t xml:space="preserve">use, reproducible and </w:t>
      </w:r>
      <w:r w:rsidR="00857C3A">
        <w:rPr>
          <w:rFonts w:ascii="Times New Roman" w:hAnsi="Times New Roman" w:cs="Times New Roman"/>
          <w:b/>
          <w:sz w:val="24"/>
          <w:szCs w:val="24"/>
          <w:lang w:eastAsia="zh-CN"/>
        </w:rPr>
        <w:t>cross-platform pipeline for amplicon analysis</w:t>
      </w:r>
    </w:p>
    <w:p w14:paraId="48D7490A" w14:textId="1F026914" w:rsidR="00D31473" w:rsidRPr="00136A8F" w:rsidRDefault="002665B7">
      <w:pPr>
        <w:widowControl w:val="0"/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color w:val="000000"/>
          <w:sz w:val="24"/>
          <w:lang w:eastAsia="zh-CN"/>
        </w:rPr>
      </w:pPr>
      <w:r w:rsidRPr="00136A8F">
        <w:rPr>
          <w:rFonts w:ascii="Times New Roman" w:hAnsi="Times New Roman" w:cs="Times New Roman"/>
          <w:color w:val="000000"/>
          <w:sz w:val="24"/>
          <w:lang w:eastAsia="zh-CN"/>
        </w:rPr>
        <w:t>刘永鑫</w:t>
      </w:r>
      <w:r w:rsidR="00A4170B" w:rsidRPr="00136A8F">
        <w:rPr>
          <w:rFonts w:ascii="Times New Roman" w:hAnsi="Times New Roman" w:cs="Times New Roman"/>
          <w:color w:val="000000"/>
          <w:sz w:val="24"/>
          <w:vertAlign w:val="superscript"/>
          <w:lang w:eastAsia="zh-CN"/>
        </w:rPr>
        <w:t>1</w:t>
      </w:r>
      <w:r w:rsidR="00E06658" w:rsidRPr="00136A8F">
        <w:rPr>
          <w:rFonts w:ascii="Times New Roman" w:hAnsi="Times New Roman" w:cs="Times New Roman"/>
          <w:color w:val="000000"/>
          <w:sz w:val="24"/>
          <w:vertAlign w:val="superscript"/>
          <w:lang w:eastAsia="zh-CN"/>
        </w:rPr>
        <w:t>, 2, 3</w:t>
      </w:r>
      <w:r w:rsidR="00A4170B" w:rsidRPr="00136A8F">
        <w:rPr>
          <w:rFonts w:ascii="Times New Roman" w:hAnsi="Times New Roman" w:cs="Times New Roman"/>
          <w:color w:val="000000"/>
          <w:sz w:val="24"/>
          <w:vertAlign w:val="superscript"/>
          <w:lang w:eastAsia="zh-CN"/>
        </w:rPr>
        <w:t>, #</w:t>
      </w:r>
      <w:r w:rsidR="002F72AC" w:rsidRPr="00136A8F">
        <w:rPr>
          <w:rFonts w:ascii="Times New Roman" w:hAnsi="Times New Roman" w:cs="Times New Roman"/>
          <w:color w:val="000000"/>
          <w:sz w:val="24"/>
          <w:vertAlign w:val="superscript"/>
          <w:lang w:eastAsia="zh-CN"/>
        </w:rPr>
        <w:t xml:space="preserve">, </w:t>
      </w:r>
      <w:r w:rsidR="002F72AC" w:rsidRPr="00136A8F">
        <w:rPr>
          <w:rFonts w:ascii="Times New Roman" w:hAnsi="Times New Roman" w:cs="Times New Roman"/>
          <w:color w:val="000000"/>
          <w:sz w:val="24"/>
          <w:lang w:eastAsia="zh-CN"/>
        </w:rPr>
        <w:t>*</w:t>
      </w:r>
      <w:r w:rsidR="00A4170B" w:rsidRPr="00136A8F">
        <w:rPr>
          <w:rFonts w:ascii="Times New Roman" w:hAnsi="Times New Roman" w:cs="Times New Roman"/>
          <w:color w:val="000000"/>
          <w:sz w:val="24"/>
          <w:lang w:eastAsia="zh-CN"/>
        </w:rPr>
        <w:t>，</w:t>
      </w:r>
      <w:r w:rsidRPr="00136A8F">
        <w:rPr>
          <w:rFonts w:ascii="Times New Roman" w:hAnsi="Times New Roman" w:cs="Times New Roman"/>
          <w:color w:val="000000"/>
          <w:sz w:val="24"/>
          <w:lang w:eastAsia="zh-CN"/>
        </w:rPr>
        <w:t>陈同</w:t>
      </w:r>
      <w:r w:rsidR="002F72AC" w:rsidRPr="00136A8F">
        <w:rPr>
          <w:rFonts w:ascii="Times New Roman" w:hAnsi="Times New Roman" w:cs="Times New Roman"/>
          <w:color w:val="000000"/>
          <w:sz w:val="24"/>
          <w:vertAlign w:val="superscript"/>
          <w:lang w:eastAsia="zh-CN"/>
        </w:rPr>
        <w:t>4</w:t>
      </w:r>
      <w:r w:rsidR="00857C3A" w:rsidRPr="00136A8F">
        <w:rPr>
          <w:rFonts w:ascii="Times New Roman" w:hAnsi="Times New Roman" w:cs="Times New Roman"/>
          <w:color w:val="000000"/>
          <w:sz w:val="24"/>
          <w:vertAlign w:val="superscript"/>
          <w:lang w:eastAsia="zh-CN"/>
        </w:rPr>
        <w:t>#</w:t>
      </w:r>
      <w:r w:rsidR="00A4170B" w:rsidRPr="00136A8F">
        <w:rPr>
          <w:rFonts w:ascii="Times New Roman" w:hAnsi="Times New Roman" w:cs="Times New Roman"/>
          <w:color w:val="000000"/>
          <w:sz w:val="24"/>
          <w:lang w:eastAsia="zh-CN"/>
        </w:rPr>
        <w:t>，</w:t>
      </w:r>
      <w:r w:rsidR="00857C3A">
        <w:rPr>
          <w:rFonts w:ascii="Times New Roman" w:hAnsi="Times New Roman" w:cs="Times New Roman" w:hint="eastAsia"/>
          <w:color w:val="000000"/>
          <w:sz w:val="24"/>
          <w:lang w:eastAsia="zh-CN"/>
        </w:rPr>
        <w:t>周欣</w:t>
      </w:r>
      <w:r w:rsidR="00F10EBF">
        <w:rPr>
          <w:rFonts w:ascii="Times New Roman" w:hAnsi="Times New Roman" w:cs="Times New Roman" w:hint="eastAsia"/>
          <w:color w:val="000000"/>
          <w:sz w:val="24"/>
          <w:vertAlign w:val="superscript"/>
          <w:lang w:eastAsia="zh-CN"/>
        </w:rPr>
        <w:t>5</w:t>
      </w:r>
      <w:r w:rsidR="00857C3A" w:rsidRPr="00136A8F">
        <w:rPr>
          <w:rFonts w:ascii="Times New Roman" w:hAnsi="Times New Roman" w:cs="Times New Roman"/>
          <w:color w:val="000000"/>
          <w:sz w:val="24"/>
          <w:lang w:eastAsia="zh-CN"/>
        </w:rPr>
        <w:t>，</w:t>
      </w:r>
      <w:r w:rsidRPr="00136A8F">
        <w:rPr>
          <w:rFonts w:ascii="Times New Roman" w:hAnsi="Times New Roman" w:cs="Times New Roman"/>
          <w:color w:val="000000"/>
          <w:sz w:val="24"/>
          <w:lang w:eastAsia="zh-CN"/>
        </w:rPr>
        <w:t>白洋</w:t>
      </w:r>
      <w:r w:rsidR="002F72AC" w:rsidRPr="00136A8F">
        <w:rPr>
          <w:rFonts w:ascii="Times New Roman" w:hAnsi="Times New Roman" w:cs="Times New Roman"/>
          <w:color w:val="000000"/>
          <w:sz w:val="24"/>
          <w:vertAlign w:val="superscript"/>
          <w:lang w:eastAsia="zh-CN"/>
        </w:rPr>
        <w:t xml:space="preserve">1, 2, 3, </w:t>
      </w:r>
      <w:r w:rsidR="00F10EBF">
        <w:rPr>
          <w:rFonts w:ascii="Times New Roman" w:hAnsi="Times New Roman" w:cs="Times New Roman" w:hint="eastAsia"/>
          <w:color w:val="000000"/>
          <w:sz w:val="24"/>
          <w:vertAlign w:val="superscript"/>
          <w:lang w:eastAsia="zh-CN"/>
        </w:rPr>
        <w:t>6</w:t>
      </w:r>
      <w:r w:rsidR="00A4170B" w:rsidRPr="00136A8F">
        <w:rPr>
          <w:rFonts w:ascii="Times New Roman" w:hAnsi="Times New Roman" w:cs="Times New Roman"/>
          <w:color w:val="000000"/>
          <w:sz w:val="24"/>
          <w:vertAlign w:val="superscript"/>
          <w:lang w:eastAsia="zh-CN"/>
        </w:rPr>
        <w:t xml:space="preserve">, </w:t>
      </w:r>
      <w:r w:rsidR="00A4170B" w:rsidRPr="00136A8F">
        <w:rPr>
          <w:rFonts w:ascii="Times New Roman" w:hAnsi="Times New Roman" w:cs="Times New Roman"/>
          <w:color w:val="000000"/>
          <w:sz w:val="24"/>
          <w:lang w:eastAsia="zh-CN"/>
        </w:rPr>
        <w:t>*</w:t>
      </w:r>
    </w:p>
    <w:p w14:paraId="0619E837" w14:textId="5F58623A" w:rsidR="00D31473" w:rsidRPr="00136A8F" w:rsidRDefault="00A4170B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color w:val="000000"/>
          <w:szCs w:val="20"/>
          <w:lang w:eastAsia="zh-CN"/>
        </w:rPr>
      </w:pPr>
      <w:r w:rsidRPr="00136A8F">
        <w:rPr>
          <w:rFonts w:ascii="Times New Roman" w:hAnsi="Times New Roman" w:cs="Times New Roman"/>
          <w:color w:val="000000"/>
          <w:szCs w:val="20"/>
          <w:vertAlign w:val="superscript"/>
          <w:lang w:eastAsia="zh-CN"/>
        </w:rPr>
        <w:t>1</w:t>
      </w:r>
      <w:r w:rsidR="002665B7" w:rsidRPr="00136A8F">
        <w:rPr>
          <w:rFonts w:ascii="Times New Roman" w:hAnsi="Times New Roman" w:cs="Times New Roman"/>
          <w:color w:val="000000"/>
          <w:lang w:eastAsia="zh-CN"/>
        </w:rPr>
        <w:t>中国科学院遗传与发育生物学研究所，植物基因组学国家重点实验室，北京</w:t>
      </w:r>
      <w:r w:rsidRPr="00136A8F">
        <w:rPr>
          <w:rFonts w:ascii="Times New Roman" w:hAnsi="Times New Roman" w:cs="Times New Roman"/>
          <w:color w:val="000000"/>
          <w:szCs w:val="20"/>
          <w:lang w:eastAsia="zh-CN"/>
        </w:rPr>
        <w:t>；</w:t>
      </w:r>
      <w:r w:rsidRPr="00136A8F">
        <w:rPr>
          <w:rFonts w:ascii="Times New Roman" w:hAnsi="Times New Roman" w:cs="Times New Roman"/>
          <w:color w:val="000000"/>
          <w:szCs w:val="20"/>
          <w:vertAlign w:val="superscript"/>
          <w:lang w:eastAsia="zh-CN"/>
        </w:rPr>
        <w:t>2</w:t>
      </w:r>
      <w:r w:rsidR="00E06658" w:rsidRPr="00136A8F">
        <w:rPr>
          <w:rFonts w:ascii="Times New Roman" w:hAnsi="Times New Roman" w:cs="Times New Roman"/>
          <w:color w:val="000000"/>
          <w:lang w:eastAsia="zh-CN"/>
        </w:rPr>
        <w:t>中国科学院大学，生物互作卓越创新中心，北京</w:t>
      </w:r>
      <w:r w:rsidRPr="00136A8F">
        <w:rPr>
          <w:rFonts w:ascii="Times New Roman" w:hAnsi="Times New Roman" w:cs="Times New Roman"/>
          <w:color w:val="000000"/>
          <w:szCs w:val="20"/>
          <w:lang w:eastAsia="zh-CN"/>
        </w:rPr>
        <w:t>；</w:t>
      </w:r>
      <w:r w:rsidR="00E06658" w:rsidRPr="00136A8F">
        <w:rPr>
          <w:rFonts w:ascii="Times New Roman" w:hAnsi="Times New Roman" w:cs="Times New Roman"/>
          <w:color w:val="000000"/>
          <w:szCs w:val="20"/>
          <w:vertAlign w:val="superscript"/>
          <w:lang w:eastAsia="zh-CN"/>
        </w:rPr>
        <w:t>3</w:t>
      </w:r>
      <w:r w:rsidR="00E06658" w:rsidRPr="00136A8F">
        <w:rPr>
          <w:rFonts w:ascii="Times New Roman" w:hAnsi="Times New Roman" w:cs="Times New Roman"/>
          <w:color w:val="000000"/>
          <w:lang w:eastAsia="zh-CN"/>
        </w:rPr>
        <w:t>中国科学院遗传与发育生物学研究所，中国科学院</w:t>
      </w:r>
      <w:r w:rsidR="00E06658" w:rsidRPr="00136A8F">
        <w:rPr>
          <w:rFonts w:ascii="Times New Roman" w:hAnsi="Times New Roman" w:cs="Times New Roman"/>
          <w:color w:val="000000"/>
          <w:lang w:eastAsia="zh-CN"/>
        </w:rPr>
        <w:t>–</w:t>
      </w:r>
      <w:r w:rsidR="00E06658" w:rsidRPr="00136A8F">
        <w:rPr>
          <w:rFonts w:ascii="Times New Roman" w:hAnsi="Times New Roman" w:cs="Times New Roman"/>
          <w:color w:val="000000"/>
          <w:lang w:eastAsia="zh-CN"/>
        </w:rPr>
        <w:t>英国约翰英纳斯中心植物和微生物科学联合研究中心，北京</w:t>
      </w:r>
      <w:r w:rsidRPr="00136A8F">
        <w:rPr>
          <w:rFonts w:ascii="Times New Roman" w:hAnsi="Times New Roman" w:cs="Times New Roman"/>
          <w:color w:val="000000"/>
          <w:szCs w:val="20"/>
          <w:lang w:eastAsia="zh-CN"/>
        </w:rPr>
        <w:t>；</w:t>
      </w:r>
      <w:r w:rsidR="00E06658" w:rsidRPr="00136A8F">
        <w:rPr>
          <w:rFonts w:ascii="Times New Roman" w:hAnsi="Times New Roman" w:cs="Times New Roman"/>
          <w:szCs w:val="20"/>
          <w:vertAlign w:val="superscript"/>
          <w:lang w:eastAsia="zh-CN"/>
        </w:rPr>
        <w:t>4</w:t>
      </w:r>
      <w:r w:rsidR="00E06658" w:rsidRPr="00136A8F">
        <w:rPr>
          <w:rFonts w:ascii="Times New Roman" w:hAnsi="Times New Roman" w:cs="Times New Roman"/>
          <w:color w:val="000000"/>
          <w:szCs w:val="20"/>
          <w:lang w:eastAsia="zh-CN"/>
        </w:rPr>
        <w:t>中国中医科学院</w:t>
      </w:r>
      <w:r w:rsidR="00D86E5F" w:rsidRPr="00136A8F">
        <w:rPr>
          <w:rFonts w:ascii="Times New Roman" w:hAnsi="Times New Roman" w:cs="Times New Roman"/>
          <w:color w:val="000000"/>
          <w:szCs w:val="20"/>
          <w:lang w:eastAsia="zh-CN"/>
        </w:rPr>
        <w:t>，</w:t>
      </w:r>
      <w:r w:rsidR="00E06658" w:rsidRPr="00136A8F">
        <w:rPr>
          <w:rFonts w:ascii="Times New Roman" w:hAnsi="Times New Roman" w:cs="Times New Roman"/>
          <w:color w:val="000000"/>
          <w:szCs w:val="20"/>
          <w:lang w:eastAsia="zh-CN"/>
        </w:rPr>
        <w:t>中药资源中心</w:t>
      </w:r>
      <w:r w:rsidR="00D86E5F" w:rsidRPr="00136A8F">
        <w:rPr>
          <w:rFonts w:ascii="Times New Roman" w:hAnsi="Times New Roman" w:cs="Times New Roman"/>
          <w:color w:val="000000"/>
          <w:szCs w:val="20"/>
          <w:lang w:eastAsia="zh-CN"/>
        </w:rPr>
        <w:t>，</w:t>
      </w:r>
      <w:r w:rsidR="00D86E5F" w:rsidRPr="00136A8F">
        <w:rPr>
          <w:rFonts w:ascii="Times New Roman" w:hAnsi="Times New Roman" w:cs="Times New Roman"/>
          <w:color w:val="000000"/>
          <w:lang w:eastAsia="zh-CN"/>
        </w:rPr>
        <w:t>北京</w:t>
      </w:r>
      <w:r w:rsidR="00D86E5F" w:rsidRPr="00136A8F">
        <w:rPr>
          <w:rFonts w:ascii="Times New Roman" w:hAnsi="Times New Roman" w:cs="Times New Roman"/>
          <w:color w:val="000000"/>
          <w:szCs w:val="20"/>
          <w:lang w:eastAsia="zh-CN"/>
        </w:rPr>
        <w:t>；</w:t>
      </w:r>
      <w:r w:rsidR="00F10EBF">
        <w:rPr>
          <w:rFonts w:ascii="Times New Roman" w:hAnsi="Times New Roman" w:cs="Times New Roman" w:hint="eastAsia"/>
          <w:szCs w:val="20"/>
          <w:vertAlign w:val="superscript"/>
          <w:lang w:eastAsia="zh-CN"/>
        </w:rPr>
        <w:t>5</w:t>
      </w:r>
      <w:r w:rsidR="00F10EBF" w:rsidRPr="00F10EBF">
        <w:rPr>
          <w:rFonts w:ascii="Times New Roman" w:hAnsi="Times New Roman" w:cs="Times New Roman" w:hint="eastAsia"/>
          <w:color w:val="000000"/>
          <w:szCs w:val="20"/>
          <w:lang w:eastAsia="zh-CN"/>
        </w:rPr>
        <w:t>中国科学院微生物研究所</w:t>
      </w:r>
      <w:r w:rsidR="00F10EBF">
        <w:rPr>
          <w:rFonts w:ascii="Times New Roman" w:hAnsi="Times New Roman" w:cs="Times New Roman" w:hint="eastAsia"/>
          <w:color w:val="000000"/>
          <w:szCs w:val="20"/>
          <w:lang w:eastAsia="zh-CN"/>
        </w:rPr>
        <w:t>，</w:t>
      </w:r>
      <w:r w:rsidR="00F10EBF" w:rsidRPr="00F10EBF">
        <w:rPr>
          <w:rFonts w:ascii="Times New Roman" w:hAnsi="Times New Roman" w:cs="Times New Roman" w:hint="eastAsia"/>
          <w:color w:val="000000"/>
          <w:szCs w:val="20"/>
          <w:lang w:eastAsia="zh-CN"/>
        </w:rPr>
        <w:t>真菌学国家重点实验室</w:t>
      </w:r>
      <w:r w:rsidR="00F10EBF" w:rsidRPr="00136A8F">
        <w:rPr>
          <w:rFonts w:ascii="Times New Roman" w:hAnsi="Times New Roman" w:cs="Times New Roman"/>
          <w:color w:val="000000"/>
          <w:szCs w:val="20"/>
          <w:lang w:eastAsia="zh-CN"/>
        </w:rPr>
        <w:t>，</w:t>
      </w:r>
      <w:r w:rsidR="00F10EBF" w:rsidRPr="00136A8F">
        <w:rPr>
          <w:rFonts w:ascii="Times New Roman" w:hAnsi="Times New Roman" w:cs="Times New Roman"/>
          <w:color w:val="000000"/>
          <w:lang w:eastAsia="zh-CN"/>
        </w:rPr>
        <w:t>北京</w:t>
      </w:r>
      <w:r w:rsidR="00F10EBF" w:rsidRPr="00136A8F">
        <w:rPr>
          <w:rFonts w:ascii="Times New Roman" w:hAnsi="Times New Roman" w:cs="Times New Roman"/>
          <w:color w:val="000000"/>
          <w:szCs w:val="20"/>
          <w:lang w:eastAsia="zh-CN"/>
        </w:rPr>
        <w:t>；</w:t>
      </w:r>
      <w:r w:rsidR="00F10EBF">
        <w:rPr>
          <w:rFonts w:ascii="Times New Roman" w:hAnsi="Times New Roman" w:cs="Times New Roman" w:hint="eastAsia"/>
          <w:color w:val="000000"/>
          <w:szCs w:val="20"/>
          <w:vertAlign w:val="superscript"/>
          <w:lang w:eastAsia="zh-CN"/>
        </w:rPr>
        <w:t>6</w:t>
      </w:r>
      <w:r w:rsidR="00D86E5F" w:rsidRPr="00136A8F">
        <w:rPr>
          <w:rFonts w:ascii="Times New Roman" w:hAnsi="Times New Roman" w:cs="Times New Roman"/>
          <w:color w:val="000000"/>
          <w:lang w:eastAsia="zh-CN"/>
        </w:rPr>
        <w:t>中国科学院大学现代农学院，北京</w:t>
      </w:r>
    </w:p>
    <w:p w14:paraId="2AEE48D1" w14:textId="60300D90" w:rsidR="00D31473" w:rsidRPr="00136A8F" w:rsidRDefault="00A4170B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color w:val="000000"/>
          <w:sz w:val="24"/>
          <w:szCs w:val="24"/>
          <w:lang w:eastAsia="zh-CN"/>
        </w:rPr>
      </w:pPr>
      <w:r w:rsidRPr="00136A8F">
        <w:rPr>
          <w:rFonts w:ascii="Times New Roman" w:hAnsi="Times New Roman" w:cs="Times New Roman"/>
          <w:szCs w:val="20"/>
          <w:lang w:eastAsia="zh-CN"/>
        </w:rPr>
        <w:t>*</w:t>
      </w:r>
      <w:r w:rsidRPr="00136A8F">
        <w:rPr>
          <w:rFonts w:ascii="Times New Roman" w:hAnsi="Times New Roman" w:cs="Times New Roman"/>
          <w:color w:val="000000"/>
          <w:szCs w:val="20"/>
          <w:lang w:eastAsia="zh-CN"/>
        </w:rPr>
        <w:t>通讯作者邮箱</w:t>
      </w:r>
      <w:r w:rsidRPr="00136A8F">
        <w:rPr>
          <w:rFonts w:ascii="Times New Roman" w:hAnsi="Times New Roman" w:cs="Times New Roman"/>
          <w:color w:val="000000"/>
          <w:szCs w:val="20"/>
          <w:lang w:eastAsia="zh-CN"/>
        </w:rPr>
        <w:t>:</w:t>
      </w:r>
      <w:r w:rsidR="002F72AC" w:rsidRPr="00136A8F">
        <w:rPr>
          <w:rFonts w:ascii="Times New Roman" w:hAnsi="Times New Roman" w:cs="Times New Roman"/>
          <w:color w:val="000000"/>
          <w:szCs w:val="20"/>
          <w:lang w:eastAsia="zh-CN"/>
        </w:rPr>
        <w:t xml:space="preserve"> </w:t>
      </w:r>
      <w:hyperlink r:id="rId8" w:history="1">
        <w:r w:rsidR="002F72AC" w:rsidRPr="00136A8F">
          <w:rPr>
            <w:rStyle w:val="affd"/>
            <w:rFonts w:ascii="Times New Roman" w:hAnsi="Times New Roman" w:cs="Times New Roman"/>
            <w:szCs w:val="20"/>
            <w:lang w:eastAsia="zh-CN"/>
          </w:rPr>
          <w:t>yxliu@genetics.ac.cn</w:t>
        </w:r>
      </w:hyperlink>
      <w:r w:rsidR="002F72AC" w:rsidRPr="00136A8F">
        <w:rPr>
          <w:rFonts w:ascii="Times New Roman" w:hAnsi="Times New Roman" w:cs="Times New Roman"/>
          <w:color w:val="000000"/>
          <w:szCs w:val="20"/>
          <w:lang w:eastAsia="zh-CN"/>
        </w:rPr>
        <w:t xml:space="preserve">, </w:t>
      </w:r>
      <w:hyperlink r:id="rId9" w:history="1">
        <w:r w:rsidR="002F72AC" w:rsidRPr="00136A8F">
          <w:rPr>
            <w:rStyle w:val="affd"/>
            <w:rFonts w:ascii="Times New Roman" w:hAnsi="Times New Roman" w:cs="Times New Roman"/>
            <w:szCs w:val="20"/>
            <w:lang w:eastAsia="zh-CN"/>
          </w:rPr>
          <w:t>ybai@genetics.ac.cn</w:t>
        </w:r>
      </w:hyperlink>
    </w:p>
    <w:p w14:paraId="126C54AB" w14:textId="77777777" w:rsidR="00D31473" w:rsidRPr="00136A8F" w:rsidRDefault="00A4170B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color w:val="000000"/>
          <w:szCs w:val="20"/>
          <w:lang w:eastAsia="zh-CN"/>
        </w:rPr>
      </w:pPr>
      <w:r w:rsidRPr="00136A8F">
        <w:rPr>
          <w:rFonts w:ascii="Times New Roman" w:hAnsi="Times New Roman" w:cs="Times New Roman"/>
          <w:color w:val="000000"/>
          <w:sz w:val="24"/>
          <w:szCs w:val="24"/>
          <w:vertAlign w:val="superscript"/>
          <w:lang w:eastAsia="zh-CN"/>
        </w:rPr>
        <w:t>#</w:t>
      </w:r>
      <w:r w:rsidRPr="00136A8F">
        <w:rPr>
          <w:rFonts w:ascii="Times New Roman" w:hAnsi="Times New Roman" w:cs="Times New Roman"/>
          <w:color w:val="000000"/>
          <w:szCs w:val="20"/>
          <w:lang w:eastAsia="zh-CN"/>
        </w:rPr>
        <w:t>共同第一作者</w:t>
      </w:r>
      <w:r w:rsidRPr="00136A8F">
        <w:rPr>
          <w:rFonts w:ascii="Times New Roman" w:hAnsi="Times New Roman" w:cs="Times New Roman"/>
          <w:color w:val="000000"/>
          <w:szCs w:val="20"/>
          <w:lang w:eastAsia="zh-CN"/>
        </w:rPr>
        <w:t>/</w:t>
      </w:r>
      <w:r w:rsidRPr="00136A8F">
        <w:rPr>
          <w:rFonts w:ascii="Times New Roman" w:hAnsi="Times New Roman" w:cs="Times New Roman"/>
          <w:color w:val="000000"/>
          <w:szCs w:val="20"/>
          <w:lang w:eastAsia="zh-CN"/>
        </w:rPr>
        <w:t>同等贡献</w:t>
      </w:r>
    </w:p>
    <w:p w14:paraId="60F8D652" w14:textId="77777777" w:rsidR="00D31473" w:rsidRPr="00136A8F" w:rsidRDefault="00D31473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b/>
          <w:color w:val="000000"/>
          <w:sz w:val="24"/>
          <w:lang w:eastAsia="zh-CN"/>
        </w:rPr>
      </w:pPr>
    </w:p>
    <w:p w14:paraId="4542FC74" w14:textId="77777777" w:rsidR="00D31473" w:rsidRPr="00136A8F" w:rsidRDefault="00A4170B" w:rsidP="00D63441">
      <w:pPr>
        <w:widowControl w:val="0"/>
        <w:adjustRightInd w:val="0"/>
        <w:snapToGrid w:val="0"/>
        <w:spacing w:line="360" w:lineRule="auto"/>
        <w:jc w:val="both"/>
        <w:outlineLvl w:val="1"/>
        <w:rPr>
          <w:rFonts w:ascii="Times New Roman" w:hAnsi="Times New Roman" w:cs="Times New Roman"/>
          <w:b/>
          <w:color w:val="000000"/>
          <w:sz w:val="24"/>
          <w:lang w:eastAsia="zh-CN"/>
        </w:rPr>
      </w:pPr>
      <w:r w:rsidRPr="00136A8F">
        <w:rPr>
          <w:rFonts w:ascii="Times New Roman" w:hAnsi="Times New Roman" w:cs="Times New Roman"/>
          <w:b/>
          <w:color w:val="000000"/>
          <w:sz w:val="24"/>
          <w:lang w:eastAsia="zh-CN"/>
        </w:rPr>
        <w:t>摘要</w:t>
      </w:r>
    </w:p>
    <w:p w14:paraId="35DBC0DD" w14:textId="2F9BF01F" w:rsidR="00D31473" w:rsidRPr="00136A8F" w:rsidRDefault="00D4685B" w:rsidP="00685E14">
      <w:pPr>
        <w:widowControl w:val="0"/>
        <w:adjustRightInd w:val="0"/>
        <w:snapToGrid w:val="0"/>
        <w:spacing w:line="360" w:lineRule="auto"/>
        <w:jc w:val="both"/>
        <w:rPr>
          <w:rFonts w:ascii="Times New Roman" w:hAnsi="Times New Roman" w:cs="Times New Roman"/>
          <w:color w:val="000000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扩增子测序是目前微生物组研究中最广泛的使用手段，主流的分析流程有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QIIME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、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SEARCH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和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M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othur</w:t>
      </w:r>
      <w:r w:rsidR="00671D1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但</w:t>
      </w:r>
      <w:r w:rsidR="000A377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仍分别存在</w:t>
      </w:r>
      <w:r w:rsidR="0006334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依赖关系过多导致的</w:t>
      </w:r>
      <w:r w:rsidR="000A377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安装困难、大数据收费和使用界面不友好等问题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CE4C9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本文</w:t>
      </w:r>
      <w:r w:rsidR="00697C2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搭建了一套完整的扩增子分析流程命名为易扩增子</w:t>
      </w:r>
      <w:r w:rsidR="00697C2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E</w:t>
      </w:r>
      <w:r w:rsidR="00697C22">
        <w:rPr>
          <w:rFonts w:ascii="Times New Roman" w:hAnsi="Times New Roman" w:cs="Times New Roman"/>
          <w:kern w:val="1"/>
          <w:sz w:val="24"/>
          <w:szCs w:val="24"/>
          <w:lang w:eastAsia="zh-CN"/>
        </w:rPr>
        <w:t>asyAmplicon)</w:t>
      </w:r>
      <w:r w:rsidR="00697C2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可以实现</w:t>
      </w:r>
      <w:r w:rsidR="00697C22" w:rsidRPr="00697C2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简单易用、可重复和跨平台</w:t>
      </w:r>
      <w:r w:rsidR="00697C2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地开展扩增子分析。流程</w:t>
      </w:r>
      <w:r w:rsidR="00584C5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计算核心</w:t>
      </w:r>
      <w:r w:rsidR="00697C2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采用</w:t>
      </w:r>
      <w:r w:rsidR="00584C5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体积小、安装方便、计算速度快且</w:t>
      </w:r>
      <w:r w:rsidR="00697C2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跨平台</w:t>
      </w:r>
      <w:r w:rsidR="00584C5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的软件</w:t>
      </w:r>
      <w:r w:rsidR="00584C5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SEARCH</w:t>
      </w:r>
      <w:r w:rsidR="00584C5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同时整合</w:t>
      </w:r>
      <w:r w:rsidR="00584C5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VSEARCH</w:t>
      </w:r>
      <w:r w:rsidR="00584C5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以突破</w:t>
      </w:r>
      <w:r w:rsidR="00584C5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SEARCH</w:t>
      </w:r>
      <w:r w:rsidR="00584C5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免费版的限制</w:t>
      </w:r>
      <w:r w:rsidR="00D9570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分析</w:t>
      </w:r>
      <w:r w:rsidR="0006334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选用</w:t>
      </w:r>
      <w:r w:rsidR="00D9570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RS</w:t>
      </w:r>
      <w:r w:rsidR="00D95704">
        <w:rPr>
          <w:rFonts w:ascii="Times New Roman" w:hAnsi="Times New Roman" w:cs="Times New Roman"/>
          <w:kern w:val="1"/>
          <w:sz w:val="24"/>
          <w:szCs w:val="24"/>
          <w:lang w:eastAsia="zh-CN"/>
        </w:rPr>
        <w:t>tudio</w:t>
      </w:r>
      <w:r w:rsidR="00346D9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的</w:t>
      </w:r>
      <w:r w:rsidR="00D9570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图形界面</w:t>
      </w:r>
      <w:r w:rsidR="00346D9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对</w:t>
      </w:r>
      <w:r w:rsidR="00D547D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流程代码文档</w:t>
      </w:r>
      <w:r w:rsidR="00346D9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管理和</w:t>
      </w:r>
      <w:r w:rsidR="00D9570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运行</w:t>
      </w:r>
      <w:r w:rsidR="00FB418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</w:t>
      </w:r>
      <w:r w:rsidR="00D9570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实现命令行和</w:t>
      </w:r>
      <w:r w:rsidR="00D9570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/</w:t>
      </w:r>
      <w:r w:rsidR="00D9570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或鼠标点击操作方式开展扩增子可重复分析。</w:t>
      </w:r>
      <w:r w:rsidR="00FB418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同时流程还提供了数</w:t>
      </w:r>
      <w:r w:rsidR="00FB418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0</w:t>
      </w:r>
      <w:r w:rsidR="00346D9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个</w:t>
      </w:r>
      <w:r w:rsidR="00FB418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脚本，</w:t>
      </w:r>
      <w:r w:rsidR="00346D9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实现特征表</w:t>
      </w:r>
      <w:r w:rsidR="002D09E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过滤、重采样、分组均值等常计算</w:t>
      </w:r>
      <w:r w:rsidR="00346D9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</w:t>
      </w:r>
      <w:r w:rsidR="002D09E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以及</w:t>
      </w:r>
      <w:r w:rsidR="00FB418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为</w:t>
      </w:r>
      <w:r w:rsidR="002D09E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常用软件如</w:t>
      </w:r>
      <w:r w:rsidR="00FB418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STAMP</w:t>
      </w:r>
      <w:r w:rsidR="00FB418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、</w:t>
      </w:r>
      <w:r w:rsidR="00FB418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LE</w:t>
      </w:r>
      <w:r w:rsidR="00FB4184">
        <w:rPr>
          <w:rFonts w:ascii="Times New Roman" w:hAnsi="Times New Roman" w:cs="Times New Roman"/>
          <w:kern w:val="1"/>
          <w:sz w:val="24"/>
          <w:szCs w:val="24"/>
          <w:lang w:eastAsia="zh-CN"/>
        </w:rPr>
        <w:t>fS</w:t>
      </w:r>
      <w:r w:rsidR="00FB418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e</w:t>
      </w:r>
      <w:r w:rsidR="00FB418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、</w:t>
      </w:r>
      <w:r w:rsidR="00FB418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PICRUS</w:t>
      </w:r>
      <w:r w:rsidR="00FB4184">
        <w:rPr>
          <w:rFonts w:ascii="Times New Roman" w:hAnsi="Times New Roman" w:cs="Times New Roman"/>
          <w:kern w:val="1"/>
          <w:sz w:val="24"/>
          <w:szCs w:val="24"/>
          <w:lang w:eastAsia="zh-CN"/>
        </w:rPr>
        <w:t>t</w:t>
      </w:r>
      <w:r w:rsidR="00FB418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/2</w:t>
      </w:r>
      <w:r w:rsidR="00FB418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等提供标准的输入文件</w:t>
      </w:r>
      <w:r w:rsidR="002D09E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的功能</w:t>
      </w:r>
      <w:r w:rsidR="00FB418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685E1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易扩增子</w:t>
      </w:r>
      <w:r w:rsidR="002D09E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可以从</w:t>
      </w:r>
      <w:hyperlink r:id="rId10" w:history="1">
        <w:r w:rsidR="000F6FC0" w:rsidRPr="00220D80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s://github.com/YongxinLiu/EasyAmplicon</w:t>
        </w:r>
      </w:hyperlink>
      <w:r w:rsidR="000F6FC0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="000F6FC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载轻松部署于</w:t>
      </w:r>
      <w:r w:rsidR="00685E14">
        <w:rPr>
          <w:rFonts w:ascii="Times New Roman" w:hAnsi="Times New Roman" w:cs="Times New Roman"/>
          <w:kern w:val="1"/>
          <w:sz w:val="24"/>
          <w:szCs w:val="24"/>
          <w:lang w:eastAsia="zh-CN"/>
        </w:rPr>
        <w:t>W</w:t>
      </w:r>
      <w:r w:rsidR="00685E1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i</w:t>
      </w:r>
      <w:r w:rsidR="00685E14">
        <w:rPr>
          <w:rFonts w:ascii="Times New Roman" w:hAnsi="Times New Roman" w:cs="Times New Roman"/>
          <w:kern w:val="1"/>
          <w:sz w:val="24"/>
          <w:szCs w:val="24"/>
          <w:lang w:eastAsia="zh-CN"/>
        </w:rPr>
        <w:t>ndows/Mac/Linux</w:t>
      </w:r>
      <w:r w:rsidR="00685E1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操作系统，在普通个人电脑上</w:t>
      </w:r>
      <w:r w:rsidR="00685E1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2</w:t>
      </w:r>
      <w:r w:rsidR="00685E1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小时内</w:t>
      </w:r>
      <w:r w:rsidR="000F6FC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可</w:t>
      </w:r>
      <w:r w:rsidR="00685E1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完成数十个样本的分析。</w:t>
      </w:r>
    </w:p>
    <w:p w14:paraId="112C9457" w14:textId="77777777" w:rsidR="00D31473" w:rsidRPr="00136A8F" w:rsidRDefault="00D31473">
      <w:pPr>
        <w:widowControl w:val="0"/>
        <w:adjustRightInd w:val="0"/>
        <w:snapToGrid w:val="0"/>
        <w:spacing w:line="360" w:lineRule="auto"/>
        <w:jc w:val="both"/>
        <w:rPr>
          <w:rFonts w:ascii="Times New Roman" w:hAnsi="Times New Roman" w:cs="Times New Roman"/>
          <w:b/>
          <w:color w:val="000000"/>
          <w:sz w:val="24"/>
          <w:szCs w:val="24"/>
          <w:lang w:eastAsia="zh-CN"/>
        </w:rPr>
      </w:pPr>
    </w:p>
    <w:p w14:paraId="7643783D" w14:textId="5AD2A900" w:rsidR="00D31473" w:rsidRPr="00136A8F" w:rsidRDefault="00A4170B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 w:rsidRPr="00136A8F">
        <w:rPr>
          <w:rFonts w:ascii="Times New Roman" w:hAnsi="Times New Roman" w:cs="Times New Roman"/>
          <w:b/>
          <w:color w:val="000000"/>
          <w:sz w:val="24"/>
          <w:lang w:eastAsia="zh-CN"/>
        </w:rPr>
        <w:t>关键词</w:t>
      </w:r>
      <w:r w:rsidRPr="00136A8F">
        <w:rPr>
          <w:rFonts w:ascii="Times New Roman" w:hAnsi="Times New Roman" w:cs="Times New Roman"/>
          <w:b/>
          <w:color w:val="000000"/>
          <w:szCs w:val="20"/>
          <w:lang w:eastAsia="zh-CN"/>
        </w:rPr>
        <w:t xml:space="preserve">: </w:t>
      </w:r>
      <w:r w:rsidR="006C2D2A">
        <w:rPr>
          <w:rFonts w:ascii="Times New Roman" w:hAnsi="Times New Roman" w:cs="Times New Roman" w:hint="eastAsia"/>
          <w:color w:val="000000"/>
          <w:sz w:val="24"/>
          <w:szCs w:val="24"/>
          <w:lang w:eastAsia="zh-CN"/>
        </w:rPr>
        <w:t>扩增子</w:t>
      </w:r>
      <w:r w:rsidR="00575444" w:rsidRPr="00136A8F">
        <w:rPr>
          <w:rFonts w:ascii="Times New Roman" w:hAnsi="Times New Roman" w:cs="Times New Roman"/>
          <w:color w:val="000000"/>
          <w:sz w:val="24"/>
          <w:szCs w:val="24"/>
          <w:lang w:eastAsia="zh-CN"/>
        </w:rPr>
        <w:t>，</w:t>
      </w:r>
      <w:r w:rsidR="006C2D2A">
        <w:rPr>
          <w:rFonts w:ascii="Times New Roman" w:hAnsi="Times New Roman" w:cs="Times New Roman" w:hint="eastAsia"/>
          <w:color w:val="000000"/>
          <w:sz w:val="24"/>
          <w:szCs w:val="24"/>
          <w:lang w:eastAsia="zh-CN"/>
        </w:rPr>
        <w:t>分析流程</w:t>
      </w:r>
      <w:r w:rsidRPr="00136A8F">
        <w:rPr>
          <w:rFonts w:ascii="Times New Roman" w:hAnsi="Times New Roman" w:cs="Times New Roman"/>
          <w:color w:val="000000"/>
          <w:sz w:val="24"/>
          <w:szCs w:val="24"/>
          <w:lang w:eastAsia="zh-CN"/>
        </w:rPr>
        <w:t>，</w:t>
      </w:r>
      <w:r w:rsidR="006C2D2A">
        <w:rPr>
          <w:rFonts w:ascii="Times New Roman" w:hAnsi="Times New Roman" w:cs="Times New Roman" w:hint="eastAsia"/>
          <w:color w:val="000000"/>
          <w:sz w:val="24"/>
          <w:szCs w:val="24"/>
          <w:lang w:eastAsia="zh-CN"/>
        </w:rPr>
        <w:t>16S</w:t>
      </w:r>
      <w:r w:rsidR="00575444" w:rsidRPr="00136A8F">
        <w:rPr>
          <w:rFonts w:ascii="Times New Roman" w:hAnsi="Times New Roman" w:cs="Times New Roman"/>
          <w:color w:val="000000"/>
          <w:sz w:val="24"/>
          <w:szCs w:val="24"/>
          <w:lang w:eastAsia="zh-CN"/>
        </w:rPr>
        <w:t>，</w:t>
      </w:r>
      <w:r w:rsidR="006C2D2A">
        <w:rPr>
          <w:rFonts w:ascii="Times New Roman" w:hAnsi="Times New Roman" w:cs="Times New Roman" w:hint="eastAsia"/>
          <w:color w:val="000000"/>
          <w:sz w:val="24"/>
          <w:szCs w:val="24"/>
          <w:lang w:eastAsia="zh-CN"/>
        </w:rPr>
        <w:t>ITS</w:t>
      </w:r>
      <w:r w:rsidR="00575444" w:rsidRPr="00136A8F">
        <w:rPr>
          <w:rFonts w:ascii="Times New Roman" w:hAnsi="Times New Roman" w:cs="Times New Roman"/>
          <w:color w:val="000000"/>
          <w:sz w:val="24"/>
          <w:szCs w:val="24"/>
          <w:lang w:eastAsia="zh-CN"/>
        </w:rPr>
        <w:t>，</w:t>
      </w:r>
      <w:r w:rsidR="006C2D2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SEARCH</w:t>
      </w:r>
    </w:p>
    <w:p w14:paraId="6A579843" w14:textId="77777777" w:rsidR="00D31473" w:rsidRPr="00136A8F" w:rsidRDefault="00D31473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b/>
          <w:color w:val="000000"/>
          <w:sz w:val="24"/>
          <w:szCs w:val="24"/>
          <w:lang w:eastAsia="zh-CN"/>
        </w:rPr>
      </w:pPr>
    </w:p>
    <w:p w14:paraId="73E3BE7C" w14:textId="77777777" w:rsidR="00D31473" w:rsidRPr="00136A8F" w:rsidRDefault="00A4170B" w:rsidP="00D63441">
      <w:pPr>
        <w:widowControl w:val="0"/>
        <w:adjustRightInd w:val="0"/>
        <w:snapToGrid w:val="0"/>
        <w:spacing w:line="360" w:lineRule="auto"/>
        <w:jc w:val="both"/>
        <w:outlineLvl w:val="1"/>
        <w:rPr>
          <w:rFonts w:ascii="Times New Roman" w:hAnsi="Times New Roman" w:cs="Times New Roman"/>
          <w:b/>
          <w:color w:val="000000"/>
          <w:sz w:val="24"/>
          <w:lang w:eastAsia="zh-CN"/>
        </w:rPr>
      </w:pPr>
      <w:r w:rsidRPr="00136A8F">
        <w:rPr>
          <w:rFonts w:ascii="Times New Roman" w:hAnsi="Times New Roman" w:cs="Times New Roman"/>
          <w:b/>
          <w:color w:val="000000"/>
          <w:sz w:val="24"/>
          <w:lang w:eastAsia="zh-CN"/>
        </w:rPr>
        <w:t>仪器设备</w:t>
      </w:r>
    </w:p>
    <w:p w14:paraId="26DCDC08" w14:textId="0E4CB3DA" w:rsidR="0073685C" w:rsidRPr="00136A8F" w:rsidRDefault="008A4932" w:rsidP="00912645">
      <w:pPr>
        <w:pStyle w:val="afff5"/>
        <w:numPr>
          <w:ilvl w:val="0"/>
          <w:numId w:val="13"/>
        </w:numPr>
        <w:wordWrap w:val="0"/>
        <w:adjustRightInd w:val="0"/>
        <w:snapToGrid w:val="0"/>
        <w:spacing w:line="360" w:lineRule="auto"/>
        <w:ind w:firstLineChars="0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个人电脑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/</w:t>
      </w:r>
      <w:r w:rsidR="00912645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服务器</w:t>
      </w:r>
      <w:r w:rsidR="00912645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(</w:t>
      </w:r>
      <w:r w:rsidR="00912645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操作系统：</w:t>
      </w:r>
      <w:r w:rsidR="006C2D2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W</w:t>
      </w:r>
      <w:r w:rsidR="006C2D2A">
        <w:rPr>
          <w:rFonts w:ascii="Times New Roman" w:hAnsi="Times New Roman" w:cs="Times New Roman"/>
          <w:kern w:val="1"/>
          <w:sz w:val="24"/>
          <w:szCs w:val="24"/>
          <w:lang w:eastAsia="zh-CN"/>
        </w:rPr>
        <w:t>indows 10</w:t>
      </w:r>
      <w:r w:rsidR="000365B5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 xml:space="preserve"> /</w:t>
      </w:r>
      <w:r w:rsidR="000365B5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="000365B5" w:rsidRPr="000365B5">
        <w:rPr>
          <w:rFonts w:ascii="Times New Roman" w:hAnsi="Times New Roman" w:cs="Times New Roman"/>
          <w:kern w:val="1"/>
          <w:sz w:val="24"/>
          <w:szCs w:val="24"/>
          <w:lang w:eastAsia="zh-CN"/>
        </w:rPr>
        <w:t>Mac OS 10.12+</w:t>
      </w:r>
      <w:r w:rsidR="000365B5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 xml:space="preserve"> /</w:t>
      </w:r>
      <w:r w:rsidR="000365B5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="00982FBF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Linux</w:t>
      </w:r>
      <w:r w:rsidR="003C7735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Ubuntu 1</w:t>
      </w:r>
      <w:r w:rsidR="00B50A0B">
        <w:rPr>
          <w:rFonts w:ascii="Times New Roman" w:hAnsi="Times New Roman" w:cs="Times New Roman"/>
          <w:kern w:val="1"/>
          <w:sz w:val="24"/>
          <w:szCs w:val="24"/>
          <w:lang w:eastAsia="zh-CN"/>
        </w:rPr>
        <w:t>8</w:t>
      </w:r>
      <w:r w:rsidR="003C7735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.04+</w:t>
      </w:r>
      <w:r w:rsidR="00912645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；</w:t>
      </w:r>
      <w:r w:rsidR="00912645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CPU</w:t>
      </w:r>
      <w:r w:rsidR="00912645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：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2</w:t>
      </w:r>
      <w:r w:rsidR="00912645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核</w:t>
      </w:r>
      <w:r w:rsidR="0073685C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+</w:t>
      </w:r>
      <w:r w:rsidR="0073685C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；内存：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8</w:t>
      </w:r>
      <w:r w:rsidR="00912645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G</w:t>
      </w:r>
      <w:r w:rsidR="0073685C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+</w:t>
      </w:r>
      <w:r w:rsidR="0073685C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；硬盘：</w:t>
      </w:r>
      <w:r w:rsidR="0073685C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&gt; 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</w:t>
      </w:r>
      <w:r w:rsidR="0073685C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0 GB</w:t>
      </w:r>
      <w:r w:rsidR="0073685C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，且大于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0</w:t>
      </w:r>
      <w:r w:rsidR="0073685C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倍</w:t>
      </w:r>
      <w:r w:rsidR="00B50A0B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原始数据大小</w:t>
      </w:r>
      <w:r w:rsidR="00912645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1F5309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，网络访问畅通</w:t>
      </w:r>
      <w:r w:rsidR="000B0F46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。</w:t>
      </w:r>
    </w:p>
    <w:p w14:paraId="6F79427F" w14:textId="77777777" w:rsidR="0055673E" w:rsidRPr="00136A8F" w:rsidRDefault="0055673E" w:rsidP="0055673E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</w:p>
    <w:p w14:paraId="05317422" w14:textId="197F7FA6" w:rsidR="0095772F" w:rsidRPr="00136A8F" w:rsidRDefault="0095772F" w:rsidP="00D63441">
      <w:pPr>
        <w:widowControl w:val="0"/>
        <w:adjustRightInd w:val="0"/>
        <w:snapToGrid w:val="0"/>
        <w:spacing w:line="360" w:lineRule="auto"/>
        <w:jc w:val="both"/>
        <w:outlineLvl w:val="1"/>
        <w:rPr>
          <w:rFonts w:ascii="Times New Roman" w:hAnsi="Times New Roman" w:cs="Times New Roman"/>
          <w:b/>
          <w:color w:val="000000"/>
          <w:sz w:val="24"/>
          <w:lang w:eastAsia="zh-CN"/>
        </w:rPr>
      </w:pPr>
      <w:r w:rsidRPr="00136A8F">
        <w:rPr>
          <w:rFonts w:ascii="Times New Roman" w:hAnsi="Times New Roman" w:cs="Times New Roman"/>
          <w:b/>
          <w:color w:val="000000"/>
          <w:sz w:val="24"/>
          <w:lang w:eastAsia="zh-CN"/>
        </w:rPr>
        <w:t>软件和数据库</w:t>
      </w:r>
    </w:p>
    <w:p w14:paraId="34B472DA" w14:textId="7F60DB64" w:rsidR="00AD1A83" w:rsidRDefault="00AD1A83" w:rsidP="00D62458">
      <w:pPr>
        <w:pStyle w:val="afff5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3B4F40"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  <w:t>R</w:t>
      </w:r>
      <w:r w:rsidRPr="003B4F40"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  <w:t>语言环境，下载适合自己系统的</w:t>
      </w:r>
      <w:r w:rsidRPr="003B4F40"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  <w:t>4.0.2</w:t>
      </w:r>
      <w:r w:rsidRPr="003B4F40"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  <w:t>版：</w:t>
      </w:r>
      <w:hyperlink r:id="rId11" w:history="1">
        <w:r w:rsidRPr="003B4F40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s://www.r-project.org/</w:t>
        </w:r>
      </w:hyperlink>
      <w:r w:rsidRPr="00751BFB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</w:p>
    <w:p w14:paraId="70DB7FC0" w14:textId="26EC47BD" w:rsidR="00AD1A83" w:rsidRPr="00F53687" w:rsidRDefault="00AD1A83" w:rsidP="00A1436A">
      <w:pPr>
        <w:pStyle w:val="afff5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</w:pPr>
      <w:r w:rsidRPr="003B4F40"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  <w:t>R</w:t>
      </w:r>
      <w:r w:rsidRPr="003B4F40"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  <w:t>语言开发环境，用于执行流程，下载适合自己系统的</w:t>
      </w:r>
      <w:r w:rsidRPr="003B4F40"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  <w:t xml:space="preserve">RStudio 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1.3.1056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：</w:t>
      </w:r>
      <w:hyperlink r:id="rId12" w:anchor="download" w:history="1">
        <w:r w:rsidRPr="003B4F40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s://www.rstudio.com/products/rstudio/download/#download</w:t>
        </w:r>
      </w:hyperlink>
    </w:p>
    <w:p w14:paraId="5188D2A2" w14:textId="7C8490B9" w:rsidR="00F53687" w:rsidRPr="00AD1A83" w:rsidRDefault="00F53687" w:rsidP="00A1436A">
      <w:pPr>
        <w:pStyle w:val="afff5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</w:pPr>
      <w:r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  <w:t>(</w:t>
      </w:r>
      <w:r>
        <w:rPr>
          <w:rStyle w:val="affd"/>
          <w:rFonts w:ascii="Times New Roman" w:hAnsi="Times New Roman" w:cs="Times New Roman" w:hint="eastAsia"/>
          <w:color w:val="auto"/>
          <w:kern w:val="1"/>
          <w:sz w:val="24"/>
          <w:szCs w:val="24"/>
          <w:u w:val="none"/>
          <w:lang w:eastAsia="zh-CN"/>
        </w:rPr>
        <w:t>可选</w:t>
      </w:r>
      <w:r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  <w:t>)</w:t>
      </w:r>
      <w:r w:rsidR="002755EB">
        <w:rPr>
          <w:rStyle w:val="affd"/>
          <w:rFonts w:ascii="Times New Roman" w:hAnsi="Times New Roman" w:cs="Times New Roman" w:hint="eastAsia"/>
          <w:color w:val="auto"/>
          <w:kern w:val="1"/>
          <w:sz w:val="24"/>
          <w:szCs w:val="24"/>
          <w:u w:val="none"/>
          <w:lang w:eastAsia="zh-CN"/>
        </w:rPr>
        <w:t>仅</w:t>
      </w:r>
      <w:r>
        <w:rPr>
          <w:rStyle w:val="affd"/>
          <w:rFonts w:ascii="Times New Roman" w:hAnsi="Times New Roman" w:cs="Times New Roman" w:hint="eastAsia"/>
          <w:color w:val="auto"/>
          <w:kern w:val="1"/>
          <w:sz w:val="24"/>
          <w:szCs w:val="24"/>
          <w:u w:val="none"/>
          <w:lang w:eastAsia="zh-CN"/>
        </w:rPr>
        <w:t>W</w:t>
      </w:r>
      <w:r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  <w:t>indows</w:t>
      </w:r>
      <w:r w:rsidR="002755EB">
        <w:rPr>
          <w:rStyle w:val="affd"/>
          <w:rFonts w:ascii="Times New Roman" w:hAnsi="Times New Roman" w:cs="Times New Roman" w:hint="eastAsia"/>
          <w:color w:val="auto"/>
          <w:kern w:val="1"/>
          <w:sz w:val="24"/>
          <w:szCs w:val="24"/>
          <w:u w:val="none"/>
          <w:lang w:eastAsia="zh-CN"/>
        </w:rPr>
        <w:t>系统安装，提供</w:t>
      </w:r>
      <w:r>
        <w:rPr>
          <w:rStyle w:val="affd"/>
          <w:rFonts w:ascii="Times New Roman" w:hAnsi="Times New Roman" w:cs="Times New Roman" w:hint="eastAsia"/>
          <w:color w:val="auto"/>
          <w:kern w:val="1"/>
          <w:sz w:val="24"/>
          <w:szCs w:val="24"/>
          <w:u w:val="none"/>
          <w:lang w:eastAsia="zh-CN"/>
        </w:rPr>
        <w:t>Git</w:t>
      </w:r>
      <w:r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  <w:t xml:space="preserve"> </w:t>
      </w:r>
      <w:r>
        <w:rPr>
          <w:rStyle w:val="affd"/>
          <w:rFonts w:ascii="Times New Roman" w:hAnsi="Times New Roman" w:cs="Times New Roman" w:hint="eastAsia"/>
          <w:color w:val="auto"/>
          <w:kern w:val="1"/>
          <w:sz w:val="24"/>
          <w:szCs w:val="24"/>
          <w:u w:val="none"/>
          <w:lang w:eastAsia="zh-CN"/>
        </w:rPr>
        <w:t>B</w:t>
      </w:r>
      <w:r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  <w:t>ash</w:t>
      </w:r>
      <w:r>
        <w:rPr>
          <w:rStyle w:val="affd"/>
          <w:rFonts w:ascii="Times New Roman" w:hAnsi="Times New Roman" w:cs="Times New Roman" w:hint="eastAsia"/>
          <w:color w:val="auto"/>
          <w:kern w:val="1"/>
          <w:sz w:val="24"/>
          <w:szCs w:val="24"/>
          <w:u w:val="none"/>
          <w:lang w:eastAsia="zh-CN"/>
        </w:rPr>
        <w:t>命令行环境</w:t>
      </w:r>
      <w:r w:rsidR="002755EB">
        <w:rPr>
          <w:rStyle w:val="affd"/>
          <w:rFonts w:ascii="Times New Roman" w:hAnsi="Times New Roman" w:cs="Times New Roman" w:hint="eastAsia"/>
          <w:color w:val="auto"/>
          <w:kern w:val="1"/>
          <w:sz w:val="24"/>
          <w:szCs w:val="24"/>
          <w:u w:val="none"/>
          <w:lang w:eastAsia="zh-CN"/>
        </w:rPr>
        <w:t>的</w:t>
      </w:r>
      <w:r>
        <w:rPr>
          <w:rStyle w:val="affd"/>
          <w:rFonts w:ascii="Times New Roman" w:hAnsi="Times New Roman" w:cs="Times New Roman" w:hint="eastAsia"/>
          <w:color w:val="auto"/>
          <w:kern w:val="1"/>
          <w:sz w:val="24"/>
          <w:szCs w:val="24"/>
          <w:u w:val="none"/>
          <w:lang w:eastAsia="zh-CN"/>
        </w:rPr>
        <w:t>G</w:t>
      </w:r>
      <w:r w:rsidRPr="00F53687"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  <w:t>it</w:t>
      </w:r>
      <w:r>
        <w:rPr>
          <w:rStyle w:val="affd"/>
          <w:rFonts w:ascii="Times New Roman" w:hAnsi="Times New Roman" w:cs="Times New Roman" w:hint="eastAsia"/>
          <w:color w:val="auto"/>
          <w:kern w:val="1"/>
          <w:sz w:val="24"/>
          <w:szCs w:val="24"/>
          <w:u w:val="none"/>
          <w:lang w:eastAsia="zh-CN"/>
        </w:rPr>
        <w:t>F</w:t>
      </w:r>
      <w:r w:rsidRPr="00F53687"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  <w:t>or</w:t>
      </w:r>
      <w:r>
        <w:rPr>
          <w:rStyle w:val="affd"/>
          <w:rFonts w:ascii="Times New Roman" w:hAnsi="Times New Roman" w:cs="Times New Roman" w:hint="eastAsia"/>
          <w:color w:val="auto"/>
          <w:kern w:val="1"/>
          <w:sz w:val="24"/>
          <w:szCs w:val="24"/>
          <w:u w:val="none"/>
          <w:lang w:eastAsia="zh-CN"/>
        </w:rPr>
        <w:t>W</w:t>
      </w:r>
      <w:r w:rsidRPr="00F53687"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  <w:t>idnows 2.28.0</w:t>
      </w:r>
      <w:r>
        <w:rPr>
          <w:rStyle w:val="affd"/>
          <w:rFonts w:ascii="Times New Roman" w:hAnsi="Times New Roman" w:cs="Times New Roman" w:hint="eastAsia"/>
          <w:color w:val="auto"/>
          <w:kern w:val="1"/>
          <w:sz w:val="24"/>
          <w:szCs w:val="24"/>
          <w:u w:val="none"/>
          <w:lang w:eastAsia="zh-CN"/>
        </w:rPr>
        <w:t>：</w:t>
      </w:r>
      <w:hyperlink r:id="rId13" w:history="1">
        <w:r w:rsidR="00C3555F" w:rsidRPr="00F479F9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://gitforwindows.org/</w:t>
        </w:r>
      </w:hyperlink>
      <w:r w:rsidR="00C3555F">
        <w:rPr>
          <w:rStyle w:val="affd"/>
          <w:rFonts w:ascii="Times New Roman" w:hAnsi="Times New Roman" w:cs="Times New Roman"/>
          <w:color w:val="auto"/>
          <w:kern w:val="1"/>
          <w:sz w:val="24"/>
          <w:szCs w:val="24"/>
          <w:u w:val="none"/>
          <w:lang w:eastAsia="zh-CN"/>
        </w:rPr>
        <w:t xml:space="preserve"> </w:t>
      </w:r>
    </w:p>
    <w:p w14:paraId="48896F0D" w14:textId="21A9F99E" w:rsidR="00F53687" w:rsidRDefault="00F53687" w:rsidP="00EF381E">
      <w:pPr>
        <w:pStyle w:val="afff5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bookmarkStart w:id="0" w:name="_Hlk47128945"/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扩增子分析流程</w:t>
      </w:r>
      <w:r w:rsidR="00800EDC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SEARCH</w:t>
      </w:r>
      <w:r w:rsidR="00800EDC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="00800EDC" w:rsidRPr="00800EDC">
        <w:rPr>
          <w:rFonts w:ascii="Times New Roman" w:hAnsi="Times New Roman" w:cs="Times New Roman"/>
          <w:kern w:val="1"/>
          <w:sz w:val="24"/>
          <w:szCs w:val="24"/>
          <w:lang w:eastAsia="zh-CN"/>
        </w:rPr>
        <w:t>v10.0.240</w:t>
      </w:r>
      <w:r w:rsidR="00780FAF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begin"/>
      </w:r>
      <w:r w:rsidR="00780FAF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 xml:space="preserve"> ADDIN EN.CITE &lt;EndNote&gt;&lt;Cite&gt;&lt;Author&gt;Edgar&lt;/Author&gt;&lt;Year&gt;2010&lt;/Year&gt;&lt;RecNum&gt;172&lt;/RecNum&gt;&lt;DisplayText&gt;&lt;style font="Arial"&gt;(Edgar 2010)&lt;/style&gt;&lt;/DisplayText&gt;&lt;record&gt;&lt;rec-number&gt;172&lt;/rec-number&gt;&lt;foreign-keys&gt;&lt;key app="EN" db-id="vstwvrevg90p50eed995xsvpzfste2atavda" timestamp="1559045414" guid="9ed4565e-8954-4579-96dd-b67af75a2103"&gt;172&lt;/key&gt;&lt;/foreign-keys&gt;&lt;ref-type name="Journal Article"&gt;17&lt;/ref-type&gt;&lt;contributors&gt;&lt;authors&gt;&lt;author&gt;Edgar, Robert C.&lt;/author&gt;&lt;/authors&gt;&lt;/contributors&gt;&lt;titles&gt;&lt;title&gt;Search and clustering orders of magnitude faster than BLAST&lt;/title&gt;&lt;secondary-title&gt;Bioinformatics&lt;/secondary-title&gt;&lt;/titles&gt;&lt;periodical&gt;&lt;full-title&gt;Bioinformatics&lt;/full-title&gt;&lt;abbr-1&gt;Bioinformatics&lt;/abbr-1&gt;&lt;abbr-2&gt;Bioinformatics&lt;/abbr-2&gt;&lt;/periodical&gt;&lt;pages&gt;2460-2461&lt;/pages&gt;&lt;volume&gt;26&lt;/volume&gt;&lt;number&gt;19&lt;/number&gt;&lt;dates&gt;&lt;year&gt;2010&lt;/year&gt;&lt;/dates&gt;&lt;isbn&gt;1367-4803&lt;/isbn&gt;&lt;urls&gt;&lt;related-urls&gt;&lt;url&gt;https://doi.org/10.1093/bioinformatics/btq461&lt;/url&gt;&lt;/related-urls&gt;&lt;/urls&gt;&lt;electronic-resource-num&gt;10.1093/bioinformatics/btq461&lt;/electronic-resource-num&gt;&lt;access-date&gt;5/28/2019&lt;/access-date&gt;&lt;/record&gt;&lt;/Cite&gt;&lt;/EndNote&gt;</w:instrText>
      </w:r>
      <w:r w:rsidR="00780FAF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separate"/>
      </w:r>
      <w:r w:rsidR="00780FAF" w:rsidRPr="00780FAF">
        <w:rPr>
          <w:rFonts w:ascii="Arial" w:hAnsi="Arial" w:cs="Arial"/>
          <w:noProof/>
          <w:kern w:val="1"/>
          <w:sz w:val="24"/>
          <w:szCs w:val="24"/>
          <w:lang w:eastAsia="zh-CN"/>
        </w:rPr>
        <w:t>(Edgar 2010)</w:t>
      </w:r>
      <w:r w:rsidR="00780FAF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end"/>
      </w:r>
      <w:r w:rsidR="00800EDC" w:rsidRPr="00800EDC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hyperlink r:id="rId14" w:history="1">
        <w:r w:rsidR="00800EDC" w:rsidRPr="008F6A9C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s://www.drive5.com/usearch/download.html</w:t>
        </w:r>
      </w:hyperlink>
    </w:p>
    <w:p w14:paraId="702DC9F7" w14:textId="2A18A5B4" w:rsidR="00800EDC" w:rsidRPr="00800EDC" w:rsidRDefault="00800EDC" w:rsidP="00800EDC">
      <w:pPr>
        <w:pStyle w:val="afff5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扩增子分析流程</w:t>
      </w:r>
      <w:r w:rsidR="00362946" w:rsidRPr="00362946">
        <w:rPr>
          <w:rFonts w:ascii="Times New Roman" w:hAnsi="Times New Roman" w:cs="Times New Roman"/>
          <w:kern w:val="1"/>
          <w:sz w:val="24"/>
          <w:szCs w:val="24"/>
          <w:lang w:eastAsia="zh-CN"/>
        </w:rPr>
        <w:t>VSEARCH</w:t>
      </w:r>
      <w:r w:rsidR="00362946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Pr="00800EDC">
        <w:rPr>
          <w:rFonts w:ascii="Times New Roman" w:hAnsi="Times New Roman" w:cs="Times New Roman"/>
          <w:kern w:val="1"/>
          <w:sz w:val="24"/>
          <w:szCs w:val="24"/>
          <w:lang w:eastAsia="zh-CN"/>
        </w:rPr>
        <w:t>v2.15.0</w:t>
      </w:r>
      <w:r w:rsidR="00780FAF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begin"/>
      </w:r>
      <w:r w:rsidR="00780FA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 xml:space="preserve"> ADDIN EN.CITE &lt;EndNote&gt;&lt;Cite&gt;&lt;Author&gt;Rognes&lt;/Author&gt;&lt;Year&gt;2016&lt;/Year&gt;&lt;RecNum&gt;171&lt;/RecNum&gt;&lt;DisplayText&gt;&lt;style font="Arial"&gt;(Rognes&lt;/style&gt;&lt;style face="italic" font="Arial"&gt;</w:instrText>
      </w:r>
      <w:r w:rsidR="00780FA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>等，</w:instrText>
      </w:r>
      <w:r w:rsidR="00780FA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>&lt;/style&gt;&lt;style font="Arial"&gt; 2016)&lt;/style&gt;&lt;/DisplayText&gt;&lt;record&gt;&lt;rec-number&gt;171&lt;/</w:instrText>
      </w:r>
      <w:r w:rsidR="00780FAF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>rec-number&gt;&lt;foreign-keys&gt;&lt;key app="EN" db-id="vstwvrevg90p50eed995xsvpzfste2atavda" timestamp="1559042062" guid="23b6b252-617a-4059-b053-cd74cac302a3"&gt;171&lt;/key&gt;&lt;/foreign-keys&gt;&lt;ref-type name="Journal Article"&gt;17&lt;/ref-type&gt;&lt;contributors&gt;&lt;authors&gt;&lt;author&gt;Rognes, Torbjørn&lt;/author&gt;&lt;author&gt;Flouri, Tomáš&lt;/author&gt;&lt;author&gt;Nichols, Ben&lt;/author&gt;&lt;author&gt;Quince, Christopher&lt;/author&gt;&lt;author&gt;Mahé, Frédéric&lt;/author&gt;&lt;/authors&gt;&lt;secondary-authors&gt;&lt;author&gt;Hrbek, Tomas&lt;/author&gt;&lt;/secondary-authors&gt;&lt;/contributors&gt;&lt;titles&gt;&lt;title&gt;VSEARCH: a versatile open source tool for metagenomics&lt;/title&gt;&lt;secondary-title&gt;PeerJ&lt;/secondary-title&gt;&lt;alt-title&gt;PeerJ&lt;/alt-title&gt;&lt;/titles&gt;&lt;periodical&gt;&lt;full-title&gt;PeerJ&lt;/full-title&gt;&lt;abbr-1&gt;PeerJ&lt;/abbr-1&gt;&lt;abbr-2&gt;PeerJ&lt;/abbr-2&gt;&lt;/periodical&gt;&lt;alt-periodical&gt;&lt;full-title&gt;PeerJ&lt;/full-title&gt;&lt;abbr-1&gt;PeerJ&lt;/abbr-1&gt;&lt;abbr-2&gt;PeerJ&lt;/abbr-2&gt;&lt;/alt-periodical&gt;&lt;pages&gt;e2584&lt;/pages&gt;&lt;volume&gt;4&lt;/volume&gt;&lt;edition&gt;2016/10/27&lt;/edition&gt;&lt;keywords&gt;&lt;keyword&gt;Clustering&lt;/keyword&gt;&lt;keyword&gt;Chimera detection&lt;/keyword&gt;&lt;keyword&gt;Searching&lt;/keyword&gt;&lt;keyword&gt;Masking&lt;/keyword&gt;&lt;keyword&gt;Shuffling&lt;/keyword&gt;&lt;keyword&gt;Parallellization&lt;/keyword&gt;&lt;keyword&gt;Metagenomics&lt;/keyword&gt;&lt;keyword&gt;Alignment&lt;/keyword&gt;&lt;keyword&gt;Sequences&lt;/keyword&gt;&lt;keyword&gt;Dereplication&lt;/keyword&gt;&lt;/keywords&gt;&lt;dates&gt;&lt;year&gt;2016&lt;/year&gt;&lt;pub-dates&gt;&lt;date&gt;2016/10/18&lt;/date&gt;&lt;/pub-dates&gt;&lt;/dates&gt;&lt;isbn&gt;2167-8359&lt;/isbn&gt;&lt;accession-num&gt;27781170&lt;/accession-num&gt;&lt;urls&gt;&lt;related-urls&gt;&lt;url&gt;https://doi.org/10.7717/peerj.2584&lt;/url&gt;&lt;/related-urls&gt;&lt;/urls&gt;&lt;custom2&gt;PMC5075697&lt;/custom2&gt;&lt;electronic-resource-num&gt;10.7717/peerj.2584&lt;/electronic-resource-num&gt;&lt;/record&gt;&lt;/Cite&gt;&lt;/EndNote&gt;</w:instrText>
      </w:r>
      <w:r w:rsidR="00780FAF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separate"/>
      </w:r>
      <w:r w:rsidR="00780FAF" w:rsidRPr="00780FAF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>(Rognes</w:t>
      </w:r>
      <w:r w:rsidR="00780FAF" w:rsidRPr="00780FAF">
        <w:rPr>
          <w:rFonts w:ascii="Arial" w:hAnsi="Arial" w:cs="Arial" w:hint="eastAsia"/>
          <w:i/>
          <w:noProof/>
          <w:kern w:val="1"/>
          <w:sz w:val="24"/>
          <w:szCs w:val="24"/>
          <w:lang w:eastAsia="zh-CN"/>
        </w:rPr>
        <w:t>等，</w:t>
      </w:r>
      <w:r w:rsidR="00780FAF" w:rsidRPr="00780FAF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 xml:space="preserve"> 2016)</w:t>
      </w:r>
      <w:r w:rsidR="00780FAF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end"/>
      </w:r>
      <w:r w:rsidRPr="00800EDC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hyperlink r:id="rId15" w:history="1">
        <w:r w:rsidRPr="008F6A9C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s://github.com/torognes/vsearch/releases</w:t>
        </w:r>
      </w:hyperlink>
    </w:p>
    <w:p w14:paraId="50F1CF42" w14:textId="232F3835" w:rsidR="00380867" w:rsidRPr="00AE01E9" w:rsidRDefault="00F53687" w:rsidP="00C35263">
      <w:pPr>
        <w:pStyle w:val="afff5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AE01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易扩增子流程</w:t>
      </w:r>
      <w:bookmarkEnd w:id="0"/>
      <w:r w:rsidR="0036294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E</w:t>
      </w:r>
      <w:r w:rsidR="00362946">
        <w:rPr>
          <w:rFonts w:ascii="Times New Roman" w:hAnsi="Times New Roman" w:cs="Times New Roman"/>
          <w:kern w:val="1"/>
          <w:sz w:val="24"/>
          <w:szCs w:val="24"/>
          <w:lang w:eastAsia="zh-CN"/>
        </w:rPr>
        <w:t>asyAmplicon v1.10</w:t>
      </w:r>
      <w:r w:rsidR="00780FAF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begin">
          <w:fldData xml:space="preserve">PEVuZE5vdGU+PENpdGU+PEF1dGhvcj5aaGFuZzwvQXV0aG9yPjxZZWFyPjIwMTg8L1llYXI+PFJl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</w:fldData>
        </w:fldChar>
      </w:r>
      <w:r w:rsidR="00290CD4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 xml:space="preserve"> ADDIN EN.CITE </w:instrText>
      </w:r>
      <w:r w:rsidR="00290CD4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begin">
          <w:fldData xml:space="preserve">PEVuZE5vdGU+PENpdGU+PEF1dGhvcj5aaGFuZzwvQXV0aG9yPjxZZWFyPjIwMTg8L1llYXI+PFJl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</w:fldData>
        </w:fldChar>
      </w:r>
      <w:r w:rsidR="00290CD4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 xml:space="preserve"> ADDIN EN.CITE.DATA </w:instrText>
      </w:r>
      <w:r w:rsidR="00290CD4">
        <w:rPr>
          <w:rFonts w:ascii="Times New Roman" w:hAnsi="Times New Roman" w:cs="Times New Roman"/>
          <w:kern w:val="1"/>
          <w:sz w:val="24"/>
          <w:szCs w:val="24"/>
          <w:lang w:eastAsia="zh-CN"/>
        </w:rPr>
      </w:r>
      <w:r w:rsidR="00290CD4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end"/>
      </w:r>
      <w:r w:rsidR="00780FAF">
        <w:rPr>
          <w:rFonts w:ascii="Times New Roman" w:hAnsi="Times New Roman" w:cs="Times New Roman"/>
          <w:kern w:val="1"/>
          <w:sz w:val="24"/>
          <w:szCs w:val="24"/>
          <w:lang w:eastAsia="zh-CN"/>
        </w:rPr>
      </w:r>
      <w:r w:rsidR="00780FAF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separate"/>
      </w:r>
      <w:r w:rsidR="00290CD4" w:rsidRPr="00290CD4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>(Zhang</w:t>
      </w:r>
      <w:r w:rsidR="00290CD4" w:rsidRPr="00290CD4">
        <w:rPr>
          <w:rFonts w:ascii="Arial" w:hAnsi="Arial" w:cs="Arial" w:hint="eastAsia"/>
          <w:i/>
          <w:noProof/>
          <w:kern w:val="1"/>
          <w:sz w:val="24"/>
          <w:szCs w:val="24"/>
          <w:lang w:eastAsia="zh-CN"/>
        </w:rPr>
        <w:t>等，</w:t>
      </w:r>
      <w:r w:rsidR="00290CD4" w:rsidRPr="00290CD4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 xml:space="preserve"> 2018; Chen</w:t>
      </w:r>
      <w:r w:rsidR="00290CD4" w:rsidRPr="00290CD4">
        <w:rPr>
          <w:rFonts w:ascii="Arial" w:hAnsi="Arial" w:cs="Arial" w:hint="eastAsia"/>
          <w:i/>
          <w:noProof/>
          <w:kern w:val="1"/>
          <w:sz w:val="24"/>
          <w:szCs w:val="24"/>
          <w:lang w:eastAsia="zh-CN"/>
        </w:rPr>
        <w:t>等，</w:t>
      </w:r>
      <w:r w:rsidR="00290CD4" w:rsidRPr="00290CD4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 xml:space="preserve"> 2019; Huang</w:t>
      </w:r>
      <w:r w:rsidR="00290CD4" w:rsidRPr="00290CD4">
        <w:rPr>
          <w:rFonts w:ascii="Arial" w:hAnsi="Arial" w:cs="Arial" w:hint="eastAsia"/>
          <w:i/>
          <w:noProof/>
          <w:kern w:val="1"/>
          <w:sz w:val="24"/>
          <w:szCs w:val="24"/>
          <w:lang w:eastAsia="zh-CN"/>
        </w:rPr>
        <w:t>等，</w:t>
      </w:r>
      <w:r w:rsidR="00290CD4" w:rsidRPr="00290CD4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 xml:space="preserve"> 2019; Zhang</w:t>
      </w:r>
      <w:r w:rsidR="00290CD4" w:rsidRPr="00290CD4">
        <w:rPr>
          <w:rFonts w:ascii="Arial" w:hAnsi="Arial" w:cs="Arial" w:hint="eastAsia"/>
          <w:i/>
          <w:noProof/>
          <w:kern w:val="1"/>
          <w:sz w:val="24"/>
          <w:szCs w:val="24"/>
          <w:lang w:eastAsia="zh-CN"/>
        </w:rPr>
        <w:t>等，</w:t>
      </w:r>
      <w:r w:rsidR="00290CD4" w:rsidRPr="00290CD4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 xml:space="preserve"> 2019; Liu</w:t>
      </w:r>
      <w:r w:rsidR="00290CD4" w:rsidRPr="00290CD4">
        <w:rPr>
          <w:rFonts w:ascii="Arial" w:hAnsi="Arial" w:cs="Arial" w:hint="eastAsia"/>
          <w:i/>
          <w:noProof/>
          <w:kern w:val="1"/>
          <w:sz w:val="24"/>
          <w:szCs w:val="24"/>
          <w:lang w:eastAsia="zh-CN"/>
        </w:rPr>
        <w:t>等，</w:t>
      </w:r>
      <w:r w:rsidR="00290CD4" w:rsidRPr="00290CD4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 xml:space="preserve"> 2020; Qian</w:t>
      </w:r>
      <w:r w:rsidR="00290CD4" w:rsidRPr="00290CD4">
        <w:rPr>
          <w:rFonts w:ascii="Arial" w:hAnsi="Arial" w:cs="Arial" w:hint="eastAsia"/>
          <w:i/>
          <w:noProof/>
          <w:kern w:val="1"/>
          <w:sz w:val="24"/>
          <w:szCs w:val="24"/>
          <w:lang w:eastAsia="zh-CN"/>
        </w:rPr>
        <w:t>等，</w:t>
      </w:r>
      <w:r w:rsidR="00290CD4" w:rsidRPr="00290CD4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 xml:space="preserve"> 2020; Qian</w:t>
      </w:r>
      <w:r w:rsidR="00290CD4" w:rsidRPr="00290CD4">
        <w:rPr>
          <w:rFonts w:ascii="Arial" w:hAnsi="Arial" w:cs="Arial" w:hint="eastAsia"/>
          <w:i/>
          <w:noProof/>
          <w:kern w:val="1"/>
          <w:sz w:val="24"/>
          <w:szCs w:val="24"/>
          <w:lang w:eastAsia="zh-CN"/>
        </w:rPr>
        <w:t>等，</w:t>
      </w:r>
      <w:r w:rsidR="00290CD4" w:rsidRPr="00290CD4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 xml:space="preserve"> 2020)</w:t>
      </w:r>
      <w:r w:rsidR="00780FAF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end"/>
      </w:r>
      <w:r w:rsidR="0052788D" w:rsidRPr="00AE01E9">
        <w:rPr>
          <w:rFonts w:ascii="Times New Roman" w:hAnsi="Times New Roman" w:cs="Times New Roman"/>
          <w:kern w:val="1"/>
          <w:sz w:val="24"/>
          <w:szCs w:val="24"/>
          <w:lang w:eastAsia="zh-CN"/>
        </w:rPr>
        <w:t>：</w:t>
      </w:r>
      <w:hyperlink r:id="rId16" w:history="1">
        <w:r w:rsidR="00AD1A83" w:rsidRPr="00AE01E9">
          <w:rPr>
            <w:rStyle w:val="affd"/>
            <w:sz w:val="24"/>
            <w:szCs w:val="24"/>
          </w:rPr>
          <w:t>https://github.com/YongxinLiu/EasyAmplicon</w:t>
        </w:r>
      </w:hyperlink>
      <w:r w:rsidR="00AD1A83" w:rsidRPr="00AE01E9">
        <w:rPr>
          <w:sz w:val="24"/>
          <w:szCs w:val="24"/>
        </w:rPr>
        <w:t xml:space="preserve"> </w:t>
      </w:r>
      <w:r w:rsidR="00FB5484" w:rsidRPr="00AE01E9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</w:p>
    <w:p w14:paraId="1DE050F2" w14:textId="77777777" w:rsidR="00C460E1" w:rsidRDefault="00C460E1" w:rsidP="00C460E1">
      <w:pPr>
        <w:pStyle w:val="afff5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核糖体数据库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RDP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v16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begin"/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 xml:space="preserve"> ADDIN EN.CITE &lt;EndNote&gt;&lt;Cite&gt;&lt;Author&gt;Cole&lt;/Author&gt;&lt;Year&gt;2014&lt;/Year&gt;&lt;RecNum&gt;90&lt;/RecNum&gt;&lt;DisplayText&gt;&lt;style font="Arial"&gt;(Cole&lt;/style&gt;&lt;style face="italic" font="Arial"&gt;</w:instrTex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>等，</w:instrTex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>&lt;/style&gt;&lt;style font="Arial"&gt; 2014)&lt;/style&gt;&lt;/DisplayText&gt;&lt;record&gt;&lt;rec-number&gt;90&lt;/rec-nu</w:instrTex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>mber&gt;&lt;foreign-keys&gt;&lt;key app="EN" db-id="vstwvrevg90p50eed995xsvpzfste2atavda" timestamp="1600435862" guid="fd90847b-e876-46d5-a3de-8e197c9fc51a"&gt;90&lt;/key&gt;&lt;key app="ENWeb" db-id=""&gt;0&lt;/key&gt;&lt;/foreign-keys&gt;&lt;ref-type name="Journal Article"&gt;17&lt;/ref-type&gt;&lt;contributors&gt;&lt;authors&gt;&lt;author&gt;Cole, James R.&lt;/author&gt;&lt;author&gt;Wang, Qiong&lt;/author&gt;&lt;author&gt;Fish, Jordan A.&lt;/author&gt;&lt;author&gt;Chai, Benli&lt;/author&gt;&lt;author&gt;McGarrell, Donna M.&lt;/author&gt;&lt;author&gt;Sun, Yanni&lt;/author&gt;&lt;author&gt;Brown, C. Titus&lt;/author&gt;&lt;author&gt;Porras-Alfaro, Andrea&lt;/author&gt;&lt;author&gt;Kuske, Cheryl R.&lt;/author&gt;&lt;author&gt;Tiedje, James M.&lt;/author&gt;&lt;/authors&gt;&lt;/contributors&gt;&lt;titles&gt;&lt;title&gt;Ribosomal Database Project: data and tools for high throughput rRNA analysis&lt;/title&gt;&lt;secondary-title&gt;Nucleic Acids Research&lt;/secondary-title&gt;&lt;/titles&gt;&lt;periodical&gt;&lt;full-title&gt;Nucleic Acids Research&lt;/full-title&gt;&lt;abbr-1&gt;Nucleic Acids Res.&lt;/abbr-1&gt;&lt;abbr-2&gt;Nucleic Acids Res&lt;/abbr-2&gt;&lt;/periodical&gt;&lt;pages&gt;D633-D642&lt;/pages&gt;&lt;volume&gt;42&lt;/volume&gt;&lt;number&gt;D1&lt;/number&gt;&lt;dates&gt;&lt;year&gt;2014&lt;/year&gt;&lt;/dates&gt;&lt;isbn&gt;0305-1048&lt;/isbn&gt;&lt;urls&gt;&lt;related-urls&gt;&lt;url&gt;https://doi.org/10.1093/nar/gkt1244&lt;/url&gt;&lt;/related-urls&gt;&lt;/urls&gt;&lt;electronic-resource-num&gt;10.1093/nar/gkt1244&lt;/electronic-resource-num&gt;&lt;access-date&gt;5/6/2019&lt;/access-date&gt;&lt;/record&gt;&lt;/Cite&gt;&lt;/EndNote&gt;</w:instrTex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separate"/>
      </w:r>
      <w:r w:rsidRPr="00A60073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>(Cole</w:t>
      </w:r>
      <w:r w:rsidRPr="00A60073">
        <w:rPr>
          <w:rFonts w:ascii="Arial" w:hAnsi="Arial" w:cs="Arial" w:hint="eastAsia"/>
          <w:i/>
          <w:noProof/>
          <w:kern w:val="1"/>
          <w:sz w:val="24"/>
          <w:szCs w:val="24"/>
          <w:lang w:eastAsia="zh-CN"/>
        </w:rPr>
        <w:t>等，</w:t>
      </w:r>
      <w:r w:rsidRPr="00A60073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 xml:space="preserve"> 2014)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end"/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：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hyperlink r:id="rId17" w:history="1">
        <w:r w:rsidRPr="00F479F9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://rdp.cme.msu.edu/</w:t>
        </w:r>
      </w:hyperlink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</w:p>
    <w:p w14:paraId="03591FE3" w14:textId="6E5BBA7E" w:rsidR="00384AE2" w:rsidRDefault="00C460E1" w:rsidP="00C35263">
      <w:pPr>
        <w:pStyle w:val="afff5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可选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DA499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核糖体数据库</w:t>
      </w:r>
      <w:r w:rsidR="00384AE2" w:rsidRPr="00384AE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GreenGene</w:t>
      </w:r>
      <w:r w:rsidR="00384AE2" w:rsidRPr="00384AE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数据库</w:t>
      </w:r>
      <w:r w:rsidR="00384AE2" w:rsidRPr="00384AE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gg)</w:t>
      </w:r>
      <w:r w:rsidR="00290CD4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="00362946">
        <w:rPr>
          <w:rFonts w:ascii="Times New Roman" w:hAnsi="Times New Roman" w:cs="Times New Roman"/>
          <w:kern w:val="1"/>
          <w:sz w:val="24"/>
          <w:szCs w:val="24"/>
          <w:lang w:eastAsia="zh-CN"/>
        </w:rPr>
        <w:t>13</w:t>
      </w:r>
      <w:r w:rsidR="0036294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_</w:t>
      </w:r>
      <w:r w:rsidR="00362946">
        <w:rPr>
          <w:rFonts w:ascii="Times New Roman" w:hAnsi="Times New Roman" w:cs="Times New Roman"/>
          <w:kern w:val="1"/>
          <w:sz w:val="24"/>
          <w:szCs w:val="24"/>
          <w:lang w:eastAsia="zh-CN"/>
        </w:rPr>
        <w:t>8</w:t>
      </w:r>
      <w:r w:rsidR="00290CD4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begin"/>
      </w:r>
      <w:r w:rsidR="00290CD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 xml:space="preserve"> ADDIN EN.CITE &lt;EndNote&gt;&lt;Cite&gt;&lt;Author&gt;McDonald&lt;/Author&gt;&lt;Year&gt;2011&lt;/Year&gt;&lt;RecNum&gt;305&lt;/RecNum&gt;&lt;DisplayText&gt;&lt;style font="Arial"&gt;(McDonald&lt;/style&gt;&lt;style face="italic" font="Arial"&gt;</w:instrText>
      </w:r>
      <w:r w:rsidR="00290CD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>等，</w:instrText>
      </w:r>
      <w:r w:rsidR="00290CD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>&lt;/style&gt;&lt;style font="Arial"&gt; 2011)&lt;/style&gt;&lt;/DisplayText&gt;&lt;record&gt;&lt;rec-number&gt;3</w:instrText>
      </w:r>
      <w:r w:rsidR="00290CD4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>05&lt;/rec-number&gt;&lt;foreign-keys&gt;&lt;key app="EN" db-id="vstwvrevg90p50eed995xsvpzfste2atavda" timestamp="1562851314" guid="1a744542-d4c8-46e9-bff5-eabd5f5c62f3"&gt;305&lt;/key&gt;&lt;/foreign-keys&gt;&lt;ref-type name="Journal Article"&gt;17&lt;/ref-type&gt;&lt;contributors&gt;&lt;authors&gt;&lt;author&gt;McDonald, Daniel&lt;/author&gt;&lt;author&gt;Price, Morgan N.&lt;/author&gt;&lt;author&gt;Goodrich, Julia&lt;/author&gt;&lt;author&gt;Nawrocki, Eric P.&lt;/author&gt;&lt;author&gt;DeSantis, Todd Z.&lt;/author&gt;&lt;author&gt;Probst, Alexander&lt;/author&gt;&lt;author&gt;Andersen, Gary L.&lt;/author&gt;&lt;author&gt;Knight, Rob&lt;/author&gt;&lt;author&gt;Hugenholtz, Philip&lt;/author&gt;&lt;/authors&gt;&lt;/contributors&gt;&lt;titles&gt;&lt;title&gt;An improved Greengenes taxonomy with explicit ranks for ecological and evolutionary analyses of bacteria and archaea&lt;/title&gt;&lt;secondary-title&gt;The ISME Journal&lt;/secondary-title&gt;&lt;/titles&gt;&lt;periodical&gt;&lt;full-title&gt;The ISME Journal&lt;/full-title&gt;&lt;abbr-1&gt;ISME J.&lt;/abbr-1&gt;&lt;abbr-2&gt;ISME J&lt;/abbr-2&gt;&lt;/periodical&gt;&lt;pages&gt;610&lt;/pages&gt;&lt;volume&gt;6&lt;/volume&gt;&lt;dates&gt;&lt;year&gt;2011&lt;/year&gt;&lt;pub-dates&gt;&lt;date&gt;12/01/online&lt;/date&gt;&lt;/pub-dates&gt;&lt;/dates&gt;&lt;publisher&gt;The Author(s)&lt;/publisher&gt;&lt;work-type&gt;Original Article&lt;/work-type&gt;&lt;urls&gt;&lt;related-urls&gt;&lt;url&gt;https://doi.org/10.1038/ismej.2011.139&lt;/url&gt;&lt;/related-urls&gt;&lt;/urls&gt;&lt;electronic-resource-num&gt;10.1038/ismej.2011.139&lt;/electronic-resource-num&gt;&lt;/record&gt;&lt;/Cite&gt;&lt;/EndNote&gt;</w:instrText>
      </w:r>
      <w:r w:rsidR="00290CD4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separate"/>
      </w:r>
      <w:r w:rsidR="00290CD4" w:rsidRPr="00290CD4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>(McDonald</w:t>
      </w:r>
      <w:r w:rsidR="00290CD4" w:rsidRPr="00290CD4">
        <w:rPr>
          <w:rFonts w:ascii="Arial" w:hAnsi="Arial" w:cs="Arial" w:hint="eastAsia"/>
          <w:i/>
          <w:noProof/>
          <w:kern w:val="1"/>
          <w:sz w:val="24"/>
          <w:szCs w:val="24"/>
          <w:lang w:eastAsia="zh-CN"/>
        </w:rPr>
        <w:t>等，</w:t>
      </w:r>
      <w:r w:rsidR="00290CD4" w:rsidRPr="00290CD4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 xml:space="preserve"> 2011)</w:t>
      </w:r>
      <w:r w:rsidR="00290CD4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end"/>
      </w:r>
      <w:r w:rsidR="00384AE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：</w:t>
      </w:r>
      <w:bookmarkStart w:id="1" w:name="_Hlk51356275"/>
      <w:r w:rsidR="00384AE2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begin"/>
      </w:r>
      <w:r w:rsidR="00384AE2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 xml:space="preserve"> HYPERLINK "</w:instrText>
      </w:r>
      <w:r w:rsidR="00384AE2" w:rsidRPr="00384AE2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>ftp://greengenes.microbio.me/greengenes_release</w:instrText>
      </w:r>
      <w:r w:rsidR="00384AE2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 xml:space="preserve">" </w:instrText>
      </w:r>
      <w:r w:rsidR="00384AE2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separate"/>
      </w:r>
      <w:r w:rsidR="00384AE2" w:rsidRPr="00F479F9">
        <w:rPr>
          <w:rStyle w:val="affd"/>
          <w:rFonts w:ascii="Times New Roman" w:hAnsi="Times New Roman" w:cs="Times New Roman"/>
          <w:kern w:val="1"/>
          <w:sz w:val="24"/>
          <w:szCs w:val="24"/>
          <w:lang w:eastAsia="zh-CN"/>
        </w:rPr>
        <w:t>ftp://greengenes.microbio.me/greengenes_release</w:t>
      </w:r>
      <w:r w:rsidR="00384AE2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end"/>
      </w:r>
      <w:r w:rsidR="00384AE2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bookmarkEnd w:id="1"/>
    </w:p>
    <w:p w14:paraId="6657C4CF" w14:textId="7C52A294" w:rsidR="00290CD4" w:rsidRDefault="003A0A50" w:rsidP="00C35263">
      <w:pPr>
        <w:pStyle w:val="afff5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可选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DA499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核糖体数据库</w:t>
      </w:r>
      <w:r w:rsidR="00290CD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S</w:t>
      </w:r>
      <w:r w:rsidR="00290CD4">
        <w:rPr>
          <w:rFonts w:ascii="Times New Roman" w:hAnsi="Times New Roman" w:cs="Times New Roman"/>
          <w:kern w:val="1"/>
          <w:sz w:val="24"/>
          <w:szCs w:val="24"/>
          <w:lang w:eastAsia="zh-CN"/>
        </w:rPr>
        <w:t>ILVA</w:t>
      </w:r>
      <w:r w:rsidR="00DA4991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="00DA499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v</w:t>
      </w:r>
      <w:r w:rsidR="00DA4991">
        <w:rPr>
          <w:rFonts w:ascii="Times New Roman" w:hAnsi="Times New Roman" w:cs="Times New Roman"/>
          <w:kern w:val="1"/>
          <w:sz w:val="24"/>
          <w:szCs w:val="24"/>
          <w:lang w:eastAsia="zh-CN"/>
        </w:rPr>
        <w:t>123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begin">
          <w:fldData xml:space="preserve">PEVuZE5vdGU+PENpdGU+PEF1dGhvcj5RdWFzdDwvQXV0aG9yPjxZZWFyPjIwMTM8L1llYXI+PFJl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</w:fldData>
        </w:fldChar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 xml:space="preserve"> ADDIN EN.CITE </w:instrTex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begin">
          <w:fldData xml:space="preserve">PEVuZE5vdGU+PENpdGU+PEF1dGhvcj5RdWFzdDwvQXV0aG9yPjxZZWFyPjIwMTM8L1llYXI+PFJl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</w:fldData>
        </w:fldChar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 xml:space="preserve"> ADDIN EN.CITE.DATA </w:instrTex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end"/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separate"/>
      </w:r>
      <w:r w:rsidRPr="003A0A50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>(Quast</w:t>
      </w:r>
      <w:r w:rsidRPr="003A0A50">
        <w:rPr>
          <w:rFonts w:ascii="Arial" w:hAnsi="Arial" w:cs="Arial" w:hint="eastAsia"/>
          <w:i/>
          <w:noProof/>
          <w:kern w:val="1"/>
          <w:sz w:val="24"/>
          <w:szCs w:val="24"/>
          <w:lang w:eastAsia="zh-CN"/>
        </w:rPr>
        <w:t>等，</w:t>
      </w:r>
      <w:r w:rsidRPr="003A0A50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 xml:space="preserve"> 2013)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end"/>
      </w:r>
      <w:r w:rsidR="00DA499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：</w:t>
      </w:r>
      <w:hyperlink r:id="rId18" w:history="1">
        <w:r w:rsidRPr="00F479F9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://www.arb-silva.de</w:t>
        </w:r>
      </w:hyperlink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</w:p>
    <w:p w14:paraId="2952B930" w14:textId="6D064AAB" w:rsidR="00290CD4" w:rsidRDefault="003A0A50" w:rsidP="00C35263">
      <w:pPr>
        <w:pStyle w:val="afff5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可选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DA499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转录间隔区</w:t>
      </w:r>
      <w:r w:rsidR="00DA499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DA4991">
        <w:rPr>
          <w:rFonts w:ascii="Times New Roman" w:hAnsi="Times New Roman" w:cs="Times New Roman"/>
          <w:kern w:val="1"/>
          <w:sz w:val="24"/>
          <w:szCs w:val="24"/>
          <w:lang w:eastAsia="zh-CN"/>
        </w:rPr>
        <w:t>ITS</w:t>
      </w:r>
      <w:r w:rsidR="00DA499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)</w:t>
      </w:r>
      <w:r w:rsidR="00DA499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数据库</w:t>
      </w:r>
      <w:r w:rsidR="00290CD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</w:t>
      </w:r>
      <w:r w:rsidR="00290CD4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NITE </w:t>
      </w:r>
      <w:r w:rsidR="00DA499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v</w:t>
      </w:r>
      <w:r w:rsidR="00DA4991">
        <w:rPr>
          <w:rFonts w:ascii="Times New Roman" w:hAnsi="Times New Roman" w:cs="Times New Roman"/>
          <w:kern w:val="1"/>
          <w:sz w:val="24"/>
          <w:szCs w:val="24"/>
          <w:lang w:eastAsia="zh-CN"/>
        </w:rPr>
        <w:t>8.2</w:t>
      </w:r>
      <w:r w:rsidR="005430BD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begin"/>
      </w:r>
      <w:r w:rsidR="005430B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 xml:space="preserve"> ADDIN EN.CITE &lt;EndNote&gt;&lt;Cite&gt;&lt;Author&gt;Nilsson&lt;/Author&gt;&lt;Year&gt;2019&lt;/Year&gt;&lt;RecNum&gt;93&lt;/RecNum&gt;&lt;DisplayText&gt;&lt;style font="Arial"&gt;(Nilsson&lt;/style&gt;&lt;style face="italic" font="Arial"&gt;</w:instrText>
      </w:r>
      <w:r w:rsidR="005430B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>等，</w:instrText>
      </w:r>
      <w:r w:rsidR="005430B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>&lt;/style&gt;&lt;style font="Arial"&gt; 2019)&lt;/style&gt;&lt;/DisplayText&gt;&lt;record&gt;&lt;rec-number&gt;93&lt;/</w:instrText>
      </w:r>
      <w:r w:rsidR="005430BD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>rec-number&gt;&lt;foreign-keys&gt;&lt;key app="EN" db-id="vstwvrevg90p50eed995xsvpzfste2atavda" timestamp="1600435884" guid="8044fc31-0cf5-4893-8d3b-4143c6e3e0d0"&gt;93&lt;/key&gt;&lt;key app="ENWeb" db-id=""&gt;0&lt;/key&gt;&lt;/foreign-keys&gt;&lt;ref-type name="Journal Article"&gt;17&lt;/ref-type&gt;&lt;contributors&gt;&lt;authors&gt;&lt;author&gt;Nilsson, Rolf Henrik&lt;/author&gt;&lt;author&gt;Larsson, Karl-Henrik&lt;/author&gt;&lt;author&gt;Taylor, Andy F S&lt;/author&gt;&lt;author&gt;Bengtsson-Palme, Johan&lt;/author&gt;&lt;author&gt;Jeppesen, Thomas S&lt;/author&gt;&lt;author&gt;Schigel, Dmitry&lt;/author&gt;&lt;author&gt;Kennedy, Peter&lt;/author&gt;&lt;author&gt;Picard, Kathryn&lt;/author&gt;&lt;author&gt;Glöckner, Frank Oliver&lt;/author&gt;&lt;author&gt;Tedersoo, Leho&lt;/author&gt;&lt;author&gt;Saar, Irja&lt;/author&gt;&lt;author&gt;Kõljalg, Urmas&lt;/author&gt;&lt;author&gt;Abarenkov, Kessy&lt;/author&gt;&lt;/authors&gt;&lt;/contributors&gt;&lt;titles&gt;&lt;title&gt;The UNITE database for molecular identification of fungi: handling dark taxa and parallel taxonomic classifications&lt;/title&gt;&lt;secondary-title&gt;Nucleic Acids Research&lt;/secondary-title&gt;&lt;/titles&gt;&lt;periodical&gt;&lt;full-title&gt;Nucleic Acids Research&lt;/full-title&gt;&lt;abbr-1&gt;Nucleic Acids Res.&lt;/abbr-1&gt;&lt;abbr-2&gt;Nucleic Acids Res&lt;/abbr-2&gt;&lt;/periodical&gt;&lt;pages&gt;D259-D264&lt;/pages&gt;&lt;volume&gt;47&lt;/volume&gt;&lt;number&gt;D1&lt;/number&gt;&lt;dates&gt;&lt;year&gt;2019&lt;/year&gt;&lt;/dates&gt;&lt;isbn&gt;0305-1048&lt;/isbn&gt;&lt;urls&gt;&lt;related-urls&gt;&lt;url&gt;https://doi.org/10.1093/nar/gky1022&lt;/url&gt;&lt;/related-urls&gt;&lt;/urls&gt;&lt;electronic-resource-num&gt;10.1093/nar/gky1022&lt;/electronic-resource-num&gt;&lt;access-date&gt;5/7/2019&lt;/access-date&gt;&lt;/record&gt;&lt;/Cite&gt;&lt;/EndNote&gt;</w:instrText>
      </w:r>
      <w:r w:rsidR="005430BD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separate"/>
      </w:r>
      <w:r w:rsidR="005430BD" w:rsidRPr="005430BD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>(Nilsson</w:t>
      </w:r>
      <w:r w:rsidR="005430BD" w:rsidRPr="005430BD">
        <w:rPr>
          <w:rFonts w:ascii="Arial" w:hAnsi="Arial" w:cs="Arial" w:hint="eastAsia"/>
          <w:i/>
          <w:noProof/>
          <w:kern w:val="1"/>
          <w:sz w:val="24"/>
          <w:szCs w:val="24"/>
          <w:lang w:eastAsia="zh-CN"/>
        </w:rPr>
        <w:t>等，</w:t>
      </w:r>
      <w:r w:rsidR="005430BD" w:rsidRPr="005430BD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 xml:space="preserve"> 2019)</w:t>
      </w:r>
      <w:r w:rsidR="005430BD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end"/>
      </w:r>
      <w:r w:rsidR="00DA499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：</w:t>
      </w:r>
      <w:hyperlink r:id="rId19" w:history="1">
        <w:r w:rsidR="00A60073" w:rsidRPr="00F479F9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s://unite.ut.ee/</w:t>
        </w:r>
      </w:hyperlink>
      <w:r w:rsidR="00A60073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</w:p>
    <w:p w14:paraId="61860953" w14:textId="23855DF7" w:rsidR="00355057" w:rsidRPr="00C35263" w:rsidRDefault="00355057" w:rsidP="00355057">
      <w:pPr>
        <w:pStyle w:val="afff5"/>
        <w:widowControl w:val="0"/>
        <w:numPr>
          <w:ilvl w:val="0"/>
          <w:numId w:val="14"/>
        </w:numPr>
        <w:adjustRightInd w:val="0"/>
        <w:snapToGrid w:val="0"/>
        <w:spacing w:line="360" w:lineRule="auto"/>
        <w:ind w:firstLineChars="0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可选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W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indows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版下载工具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w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get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：</w:t>
      </w:r>
      <w:hyperlink r:id="rId20" w:history="1">
        <w:r w:rsidRPr="0026720F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://gnuwin32.sourceforge.net/packages/wget.htm</w:t>
        </w:r>
      </w:hyperlink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</w:p>
    <w:p w14:paraId="2E8CE488" w14:textId="77777777" w:rsidR="00C35263" w:rsidRPr="00800EDC" w:rsidRDefault="00C35263" w:rsidP="00380867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eastAsia="zh-CN"/>
        </w:rPr>
      </w:pPr>
    </w:p>
    <w:p w14:paraId="3F202963" w14:textId="2DDB4BA5" w:rsidR="00380867" w:rsidRPr="00136A8F" w:rsidRDefault="00380867" w:rsidP="00D63441">
      <w:pPr>
        <w:widowControl w:val="0"/>
        <w:adjustRightInd w:val="0"/>
        <w:snapToGrid w:val="0"/>
        <w:spacing w:line="360" w:lineRule="auto"/>
        <w:jc w:val="both"/>
        <w:outlineLvl w:val="1"/>
        <w:rPr>
          <w:rFonts w:ascii="Times New Roman" w:hAnsi="Times New Roman" w:cs="Times New Roman"/>
          <w:b/>
          <w:color w:val="000000"/>
          <w:sz w:val="24"/>
          <w:szCs w:val="24"/>
          <w:lang w:eastAsia="zh-CN"/>
        </w:rPr>
      </w:pPr>
      <w:r w:rsidRPr="00136A8F">
        <w:rPr>
          <w:rFonts w:ascii="Times New Roman" w:hAnsi="Times New Roman" w:cs="Times New Roman"/>
          <w:b/>
          <w:color w:val="000000"/>
          <w:sz w:val="24"/>
          <w:szCs w:val="24"/>
          <w:lang w:eastAsia="zh-CN"/>
        </w:rPr>
        <w:t>软件安装和数据库部署</w:t>
      </w:r>
    </w:p>
    <w:p w14:paraId="0A7DE463" w14:textId="1515518C" w:rsidR="00C35263" w:rsidRDefault="00C35263" w:rsidP="008D1524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注：以下的软件安装和使用均在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64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位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W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indows 10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系统中演示，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L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inux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/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Mac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中不同的地方会有说明，流程</w:t>
      </w:r>
      <w:r w:rsidR="002A126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代码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提供</w:t>
      </w:r>
      <w:r w:rsidR="002A126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有</w:t>
      </w:r>
      <w:r w:rsidR="00A62E3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M</w:t>
      </w:r>
      <w:r w:rsidR="00A62E3D">
        <w:rPr>
          <w:rFonts w:ascii="Times New Roman" w:hAnsi="Times New Roman" w:cs="Times New Roman"/>
          <w:kern w:val="1"/>
          <w:sz w:val="24"/>
          <w:szCs w:val="24"/>
          <w:lang w:eastAsia="zh-CN"/>
        </w:rPr>
        <w:t>ac</w:t>
      </w:r>
      <w:r w:rsidR="00A62E3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版本</w:t>
      </w:r>
      <w:r w:rsidR="00C460E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C460E1" w:rsidRPr="00C460E1">
        <w:rPr>
          <w:rFonts w:ascii="Times New Roman" w:hAnsi="Times New Roman" w:cs="Times New Roman"/>
          <w:kern w:val="1"/>
          <w:sz w:val="24"/>
          <w:szCs w:val="24"/>
          <w:lang w:eastAsia="zh-CN"/>
        </w:rPr>
        <w:t>pipeline_mac.sh</w:t>
      </w:r>
      <w:r w:rsidR="00C460E1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A62E3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</w:p>
    <w:p w14:paraId="6DAFC761" w14:textId="2EDAE119" w:rsidR="00751BFB" w:rsidRDefault="00751BFB" w:rsidP="008D1524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W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indows</w:t>
      </w:r>
      <w:r w:rsidR="00C3555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系统需要安装</w:t>
      </w:r>
      <w:r w:rsidR="00C3555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G</w:t>
      </w:r>
      <w:r w:rsidR="00C3555F">
        <w:rPr>
          <w:rFonts w:ascii="Times New Roman" w:hAnsi="Times New Roman" w:cs="Times New Roman"/>
          <w:kern w:val="1"/>
          <w:sz w:val="24"/>
          <w:szCs w:val="24"/>
          <w:lang w:eastAsia="zh-CN"/>
        </w:rPr>
        <w:t>itForW</w:t>
      </w:r>
      <w:r w:rsidR="00C3555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in</w:t>
      </w:r>
      <w:r w:rsidR="00C3555F">
        <w:rPr>
          <w:rFonts w:ascii="Times New Roman" w:hAnsi="Times New Roman" w:cs="Times New Roman"/>
          <w:kern w:val="1"/>
          <w:sz w:val="24"/>
          <w:szCs w:val="24"/>
          <w:lang w:eastAsia="zh-CN"/>
        </w:rPr>
        <w:t>dows</w:t>
      </w:r>
      <w:r w:rsidR="0092091A">
        <w:rPr>
          <w:rFonts w:ascii="Times New Roman" w:hAnsi="Times New Roman" w:cs="Times New Roman"/>
          <w:kern w:val="1"/>
          <w:sz w:val="24"/>
          <w:szCs w:val="24"/>
          <w:lang w:eastAsia="zh-CN"/>
        </w:rPr>
        <w:t>(</w:t>
      </w:r>
      <w:hyperlink r:id="rId21" w:history="1">
        <w:r w:rsidR="0092091A" w:rsidRPr="00F479F9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://gitforwindows.org/</w:t>
        </w:r>
      </w:hyperlink>
      <w:r w:rsidR="0092091A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C3555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提供</w:t>
      </w:r>
      <w:r w:rsidR="00C3555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G</w:t>
      </w:r>
      <w:r w:rsidR="00C3555F">
        <w:rPr>
          <w:rFonts w:ascii="Times New Roman" w:hAnsi="Times New Roman" w:cs="Times New Roman"/>
          <w:kern w:val="1"/>
          <w:sz w:val="24"/>
          <w:szCs w:val="24"/>
          <w:lang w:eastAsia="zh-CN"/>
        </w:rPr>
        <w:t>it bash</w:t>
      </w:r>
      <w:r w:rsidR="00C3555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环境</w:t>
      </w:r>
      <w:r w:rsidR="004030B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支持常用</w:t>
      </w:r>
      <w:r w:rsidR="004030B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S</w:t>
      </w:r>
      <w:r w:rsidR="004030B1">
        <w:rPr>
          <w:rFonts w:ascii="Times New Roman" w:hAnsi="Times New Roman" w:cs="Times New Roman"/>
          <w:kern w:val="1"/>
          <w:sz w:val="24"/>
          <w:szCs w:val="24"/>
          <w:lang w:eastAsia="zh-CN"/>
        </w:rPr>
        <w:t>hell</w:t>
      </w:r>
      <w:r w:rsidR="004030B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命令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C3555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L</w:t>
      </w:r>
      <w:r w:rsidR="00C3555F">
        <w:rPr>
          <w:rFonts w:ascii="Times New Roman" w:hAnsi="Times New Roman" w:cs="Times New Roman"/>
          <w:kern w:val="1"/>
          <w:sz w:val="24"/>
          <w:szCs w:val="24"/>
          <w:lang w:eastAsia="zh-CN"/>
        </w:rPr>
        <w:t>inux/</w:t>
      </w:r>
      <w:r w:rsidR="00D62458">
        <w:rPr>
          <w:rFonts w:ascii="Times New Roman" w:hAnsi="Times New Roman" w:cs="Times New Roman"/>
          <w:kern w:val="1"/>
          <w:sz w:val="24"/>
          <w:szCs w:val="24"/>
          <w:lang w:eastAsia="zh-CN"/>
        </w:rPr>
        <w:t>M</w:t>
      </w:r>
      <w:r w:rsidR="00D624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ac</w:t>
      </w:r>
      <w:r w:rsidR="00D624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系统自带</w:t>
      </w:r>
      <w:r w:rsidR="00975A5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Bas</w:t>
      </w:r>
      <w:r w:rsidR="00975A5E">
        <w:rPr>
          <w:rFonts w:ascii="Times New Roman" w:hAnsi="Times New Roman" w:cs="Times New Roman"/>
          <w:kern w:val="1"/>
          <w:sz w:val="24"/>
          <w:szCs w:val="24"/>
          <w:lang w:eastAsia="zh-CN"/>
        </w:rPr>
        <w:t>h</w:t>
      </w:r>
      <w:r w:rsidR="00975A5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命令行工作环境</w:t>
      </w:r>
      <w:r w:rsidR="003F3DF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</w:p>
    <w:p w14:paraId="59D2E17D" w14:textId="5976E56B" w:rsidR="0003682F" w:rsidRPr="00136A8F" w:rsidRDefault="00975A5E" w:rsidP="008D1524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以</w:t>
      </w:r>
      <w:r w:rsidR="00EC744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64</w:t>
      </w:r>
      <w:r w:rsidR="00EC744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位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Win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dows 10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系统为例，</w:t>
      </w:r>
      <w:r w:rsidR="0098787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我们先安装</w:t>
      </w:r>
      <w:r w:rsidR="0098787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R/R</w:t>
      </w:r>
      <w:r w:rsidR="00987872">
        <w:rPr>
          <w:rFonts w:ascii="Times New Roman" w:hAnsi="Times New Roman" w:cs="Times New Roman"/>
          <w:kern w:val="1"/>
          <w:sz w:val="24"/>
          <w:szCs w:val="24"/>
          <w:lang w:eastAsia="zh-CN"/>
        </w:rPr>
        <w:t>Studio</w:t>
      </w:r>
      <w:r w:rsidR="0098787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软件，再</w:t>
      </w:r>
      <w:r w:rsidR="00165A7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把本流程</w:t>
      </w:r>
      <w:r w:rsidR="00EC744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EC7448">
        <w:rPr>
          <w:rFonts w:ascii="Times New Roman" w:hAnsi="Times New Roman" w:cs="Times New Roman"/>
          <w:kern w:val="1"/>
          <w:sz w:val="24"/>
          <w:szCs w:val="24"/>
          <w:lang w:eastAsia="zh-CN"/>
        </w:rPr>
        <w:t>EasyAmplicon/</w:t>
      </w:r>
      <w:r w:rsidR="00EC744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目录</w:t>
      </w:r>
      <w:r w:rsidR="00EC7448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165A7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保存于</w:t>
      </w:r>
      <w:r w:rsidR="00165A7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C</w:t>
      </w:r>
      <w:r w:rsidR="00165A7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盘</w:t>
      </w:r>
      <w:r w:rsidR="0092091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中</w:t>
      </w:r>
      <w:r w:rsidR="00165A7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</w:t>
      </w:r>
      <w:r w:rsidR="00C20EA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然后</w:t>
      </w:r>
      <w:r w:rsidR="00F15FE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根据需要</w:t>
      </w:r>
      <w:r w:rsidR="00C20EA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载数据库至指定目录即完成部署</w:t>
      </w:r>
      <w:r w:rsidR="00D27DD2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。</w:t>
      </w:r>
    </w:p>
    <w:p w14:paraId="222870D4" w14:textId="4EDFF592" w:rsidR="00B74066" w:rsidRPr="00136A8F" w:rsidRDefault="00B74066" w:rsidP="008D1524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注：</w:t>
      </w:r>
      <w:r w:rsidRPr="00136A8F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代码行</w:t>
      </w:r>
      <w:r w:rsidR="0099186C" w:rsidRPr="00136A8F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添加灰色底纹背景</w:t>
      </w:r>
      <w:r w:rsidR="00BC6293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，</w:t>
      </w:r>
      <w:r w:rsidR="00BC6293" w:rsidRPr="00136A8F">
        <w:rPr>
          <w:rFonts w:ascii="Times New Roman" w:hAnsi="Times New Roman" w:cs="Times New Roman"/>
          <w:color w:val="0070C0"/>
          <w:kern w:val="1"/>
          <w:sz w:val="24"/>
          <w:szCs w:val="24"/>
          <w:lang w:eastAsia="zh-CN"/>
        </w:rPr>
        <w:t>其中需要根据</w:t>
      </w:r>
      <w:r w:rsidR="00CE6781">
        <w:rPr>
          <w:rFonts w:ascii="Times New Roman" w:hAnsi="Times New Roman" w:cs="Times New Roman" w:hint="eastAsia"/>
          <w:color w:val="0070C0"/>
          <w:kern w:val="1"/>
          <w:sz w:val="24"/>
          <w:szCs w:val="24"/>
          <w:lang w:eastAsia="zh-CN"/>
        </w:rPr>
        <w:t>系统</w:t>
      </w:r>
      <w:r w:rsidR="00BC6293" w:rsidRPr="00136A8F">
        <w:rPr>
          <w:rFonts w:ascii="Times New Roman" w:hAnsi="Times New Roman" w:cs="Times New Roman"/>
          <w:color w:val="0070C0"/>
          <w:kern w:val="1"/>
          <w:sz w:val="24"/>
          <w:szCs w:val="24"/>
          <w:lang w:eastAsia="zh-CN"/>
        </w:rPr>
        <w:t>环境修改</w:t>
      </w:r>
      <w:r w:rsidR="0099186C" w:rsidRPr="00136A8F">
        <w:rPr>
          <w:rFonts w:ascii="Times New Roman" w:hAnsi="Times New Roman" w:cs="Times New Roman"/>
          <w:color w:val="0070C0"/>
          <w:kern w:val="1"/>
          <w:sz w:val="24"/>
          <w:szCs w:val="24"/>
          <w:lang w:eastAsia="zh-CN"/>
        </w:rPr>
        <w:t>的</w:t>
      </w:r>
      <w:r w:rsidR="00BC6293" w:rsidRPr="00136A8F">
        <w:rPr>
          <w:rFonts w:ascii="Times New Roman" w:hAnsi="Times New Roman" w:cs="Times New Roman"/>
          <w:color w:val="0070C0"/>
          <w:kern w:val="1"/>
          <w:sz w:val="24"/>
          <w:szCs w:val="24"/>
          <w:lang w:eastAsia="zh-CN"/>
        </w:rPr>
        <w:t>部分标为蓝色</w:t>
      </w:r>
      <w:r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。</w:t>
      </w:r>
    </w:p>
    <w:p w14:paraId="6F68DD4D" w14:textId="42145B75" w:rsidR="00BD494F" w:rsidRPr="00BD494F" w:rsidRDefault="00D44AEE" w:rsidP="00BD71FF">
      <w:pPr>
        <w:pStyle w:val="afff5"/>
        <w:widowControl w:val="0"/>
        <w:numPr>
          <w:ilvl w:val="0"/>
          <w:numId w:val="15"/>
        </w:numPr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lastRenderedPageBreak/>
        <w:t>流程运行环境</w:t>
      </w:r>
      <w:r w:rsidR="00BD494F">
        <w:rPr>
          <w:rFonts w:ascii="Times New Roman" w:hAnsi="Times New Roman" w:cs="Times New Roman" w:hint="eastAsia"/>
          <w:sz w:val="24"/>
          <w:szCs w:val="24"/>
          <w:lang w:eastAsia="zh-CN"/>
        </w:rPr>
        <w:t>R</w:t>
      </w:r>
      <w:r w:rsidR="00BD494F">
        <w:rPr>
          <w:rFonts w:ascii="Times New Roman" w:hAnsi="Times New Roman" w:cs="Times New Roman" w:hint="eastAsia"/>
          <w:sz w:val="24"/>
          <w:szCs w:val="24"/>
          <w:lang w:eastAsia="zh-CN"/>
        </w:rPr>
        <w:t>和</w:t>
      </w:r>
      <w:r w:rsidR="00BD494F">
        <w:rPr>
          <w:rFonts w:ascii="Times New Roman" w:hAnsi="Times New Roman" w:cs="Times New Roman" w:hint="eastAsia"/>
          <w:sz w:val="24"/>
          <w:szCs w:val="24"/>
          <w:lang w:eastAsia="zh-CN"/>
        </w:rPr>
        <w:t>R</w:t>
      </w:r>
      <w:r w:rsidR="00BD494F">
        <w:rPr>
          <w:rFonts w:ascii="Times New Roman" w:hAnsi="Times New Roman" w:cs="Times New Roman"/>
          <w:sz w:val="24"/>
          <w:szCs w:val="24"/>
          <w:lang w:eastAsia="zh-CN"/>
        </w:rPr>
        <w:t>S</w:t>
      </w:r>
      <w:r w:rsidR="00BD494F">
        <w:rPr>
          <w:rFonts w:ascii="Times New Roman" w:hAnsi="Times New Roman" w:cs="Times New Roman" w:hint="eastAsia"/>
          <w:sz w:val="24"/>
          <w:szCs w:val="24"/>
          <w:lang w:eastAsia="zh-CN"/>
        </w:rPr>
        <w:t>t</w:t>
      </w:r>
      <w:r w:rsidR="00BD494F">
        <w:rPr>
          <w:rFonts w:ascii="Times New Roman" w:hAnsi="Times New Roman" w:cs="Times New Roman"/>
          <w:sz w:val="24"/>
          <w:szCs w:val="24"/>
          <w:lang w:eastAsia="zh-CN"/>
        </w:rPr>
        <w:t>udio</w:t>
      </w:r>
    </w:p>
    <w:p w14:paraId="7A999BB8" w14:textId="4988F211" w:rsidR="00C031BD" w:rsidRPr="00BD494F" w:rsidRDefault="0046569D" w:rsidP="00BD494F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BD494F">
        <w:rPr>
          <w:rFonts w:ascii="Times New Roman" w:hAnsi="Times New Roman" w:cs="Times New Roman" w:hint="eastAsia"/>
          <w:sz w:val="24"/>
          <w:szCs w:val="24"/>
          <w:lang w:eastAsia="zh-CN"/>
        </w:rPr>
        <w:t>依次</w:t>
      </w:r>
      <w:r w:rsidR="00B532CF" w:rsidRPr="00BD494F">
        <w:rPr>
          <w:rFonts w:ascii="Times New Roman" w:hAnsi="Times New Roman" w:cs="Times New Roman"/>
          <w:sz w:val="24"/>
          <w:szCs w:val="24"/>
          <w:lang w:eastAsia="zh-CN"/>
        </w:rPr>
        <w:t>安装</w:t>
      </w:r>
      <w:r w:rsidR="002359D7" w:rsidRPr="00BD494F">
        <w:rPr>
          <w:rFonts w:ascii="Times New Roman" w:hAnsi="Times New Roman" w:cs="Times New Roman" w:hint="eastAsia"/>
          <w:sz w:val="24"/>
          <w:szCs w:val="24"/>
          <w:lang w:eastAsia="zh-CN"/>
        </w:rPr>
        <w:t>适合系统的最新版</w:t>
      </w:r>
      <w:r w:rsidR="002359D7" w:rsidRPr="00BD494F">
        <w:rPr>
          <w:rFonts w:ascii="Times New Roman" w:hAnsi="Times New Roman" w:cs="Times New Roman" w:hint="eastAsia"/>
          <w:sz w:val="24"/>
          <w:szCs w:val="24"/>
          <w:lang w:eastAsia="zh-CN"/>
        </w:rPr>
        <w:t>R</w:t>
      </w:r>
      <w:r w:rsidR="002359D7" w:rsidRPr="00BD494F">
        <w:rPr>
          <w:rFonts w:ascii="Times New Roman" w:hAnsi="Times New Roman" w:cs="Times New Roman" w:hint="eastAsia"/>
          <w:sz w:val="24"/>
          <w:szCs w:val="24"/>
          <w:lang w:eastAsia="zh-CN"/>
        </w:rPr>
        <w:t>语言</w:t>
      </w:r>
      <w:r w:rsidR="002359D7" w:rsidRPr="00BD494F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hyperlink r:id="rId22" w:history="1">
        <w:r w:rsidR="002359D7" w:rsidRPr="00BD494F">
          <w:rPr>
            <w:rStyle w:val="affd"/>
            <w:rFonts w:ascii="Times New Roman" w:hAnsi="Times New Roman" w:cs="Times New Roman"/>
            <w:sz w:val="24"/>
            <w:szCs w:val="24"/>
            <w:lang w:eastAsia="zh-CN"/>
          </w:rPr>
          <w:t>https://www.r-project.org</w:t>
        </w:r>
      </w:hyperlink>
      <w:r w:rsidR="002359D7" w:rsidRPr="00BD494F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2359D7" w:rsidRPr="00BD494F">
        <w:rPr>
          <w:rFonts w:ascii="Times New Roman" w:hAnsi="Times New Roman" w:cs="Times New Roman" w:hint="eastAsia"/>
          <w:sz w:val="24"/>
          <w:szCs w:val="24"/>
          <w:lang w:eastAsia="zh-CN"/>
        </w:rPr>
        <w:t>和</w:t>
      </w:r>
      <w:r w:rsidR="002359D7" w:rsidRPr="00BD494F">
        <w:rPr>
          <w:rFonts w:ascii="Times New Roman" w:hAnsi="Times New Roman" w:cs="Times New Roman" w:hint="eastAsia"/>
          <w:sz w:val="24"/>
          <w:szCs w:val="24"/>
          <w:lang w:eastAsia="zh-CN"/>
        </w:rPr>
        <w:t>RS</w:t>
      </w:r>
      <w:r w:rsidR="002359D7" w:rsidRPr="00BD494F">
        <w:rPr>
          <w:rFonts w:ascii="Times New Roman" w:hAnsi="Times New Roman" w:cs="Times New Roman"/>
          <w:sz w:val="24"/>
          <w:szCs w:val="24"/>
          <w:lang w:eastAsia="zh-CN"/>
        </w:rPr>
        <w:t>tudio</w:t>
      </w:r>
      <w:r w:rsidR="002359D7" w:rsidRPr="00BD494F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hyperlink r:id="rId23" w:anchor="download" w:history="1">
        <w:r w:rsidR="002359D7" w:rsidRPr="00BD494F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s://www.rstudio.com/products/rstudio/download/</w:t>
        </w:r>
      </w:hyperlink>
      <w:r w:rsidR="002359D7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2359D7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注意操作系统用户名不要使用中文，</w:t>
      </w:r>
      <w:r w:rsidR="00A02A4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否则</w:t>
      </w:r>
      <w:r w:rsidR="002359D7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会影响</w:t>
      </w:r>
      <w:r w:rsidR="00A02A4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R</w:t>
      </w:r>
      <w:r w:rsidR="00A02A4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语言</w:t>
      </w:r>
      <w:r w:rsidR="002359D7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使用。</w:t>
      </w:r>
    </w:p>
    <w:p w14:paraId="2313F775" w14:textId="7B1B8B01" w:rsidR="00BD494F" w:rsidRPr="00BD71FF" w:rsidRDefault="00441F3F" w:rsidP="00BD71FF">
      <w:pPr>
        <w:pStyle w:val="afff5"/>
        <w:widowControl w:val="0"/>
        <w:numPr>
          <w:ilvl w:val="0"/>
          <w:numId w:val="15"/>
        </w:numPr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批量</w:t>
      </w:r>
      <w:r w:rsidRPr="00BD71FF">
        <w:rPr>
          <w:rFonts w:ascii="Times New Roman" w:hAnsi="Times New Roman" w:cs="Times New Roman" w:hint="eastAsia"/>
          <w:sz w:val="24"/>
          <w:szCs w:val="24"/>
          <w:lang w:eastAsia="zh-CN"/>
        </w:rPr>
        <w:t>安装</w:t>
      </w:r>
      <w:r w:rsidR="00BD494F" w:rsidRPr="00BD71FF">
        <w:rPr>
          <w:rFonts w:ascii="Times New Roman" w:hAnsi="Times New Roman" w:cs="Times New Roman" w:hint="eastAsia"/>
          <w:sz w:val="24"/>
          <w:szCs w:val="24"/>
          <w:lang w:eastAsia="zh-CN"/>
        </w:rPr>
        <w:t>依赖</w:t>
      </w:r>
      <w:r w:rsidR="00C031BD" w:rsidRPr="00BD71FF">
        <w:rPr>
          <w:rFonts w:ascii="Times New Roman" w:hAnsi="Times New Roman" w:cs="Times New Roman" w:hint="eastAsia"/>
          <w:sz w:val="24"/>
          <w:szCs w:val="24"/>
          <w:lang w:eastAsia="zh-CN"/>
        </w:rPr>
        <w:t>R</w:t>
      </w:r>
      <w:r w:rsidR="00C031BD" w:rsidRPr="00BD71FF">
        <w:rPr>
          <w:rFonts w:ascii="Times New Roman" w:hAnsi="Times New Roman" w:cs="Times New Roman" w:hint="eastAsia"/>
          <w:sz w:val="24"/>
          <w:szCs w:val="24"/>
          <w:lang w:eastAsia="zh-CN"/>
        </w:rPr>
        <w:t>包</w:t>
      </w:r>
    </w:p>
    <w:p w14:paraId="5D23684B" w14:textId="10A5B36E" w:rsidR="00B532CF" w:rsidRPr="00BD494F" w:rsidRDefault="00C031BD" w:rsidP="00BD494F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流程会调用数百个</w:t>
      </w:r>
      <w:r w:rsidR="00D44AEE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R</w:t>
      </w:r>
      <w:r w:rsidR="00D44AEE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包</w:t>
      </w: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</w:t>
      </w:r>
      <w:r w:rsidR="0046569D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使用时</w:t>
      </w:r>
      <w:r w:rsidR="000104C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可</w:t>
      </w:r>
      <w:r w:rsidR="0046569D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自动安装</w:t>
      </w:r>
      <w:r w:rsidR="000104C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但由于网络或系统</w:t>
      </w:r>
      <w:r w:rsidR="00A02A4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等个性</w:t>
      </w:r>
      <w:r w:rsidR="000104C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原因经常</w:t>
      </w: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出现</w:t>
      </w:r>
      <w:r w:rsidR="00A02A4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载或</w:t>
      </w: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安装失败</w:t>
      </w:r>
      <w:r w:rsidR="004060C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可以</w:t>
      </w:r>
      <w:r w:rsidR="00590A6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使用中</w:t>
      </w:r>
      <w:r w:rsidR="004060C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根据提示</w:t>
      </w: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手动安装</w:t>
      </w:r>
      <w:r w:rsidR="00590A6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缺失</w:t>
      </w:r>
      <w:r w:rsidR="00590A6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R</w:t>
      </w:r>
      <w:r w:rsidR="00590A6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包</w:t>
      </w:r>
      <w:r w:rsidR="004060C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590A6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本文</w:t>
      </w: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推荐直接下载我们</w:t>
      </w:r>
      <w:r w:rsidR="004060C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预编译</w:t>
      </w: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好的</w:t>
      </w: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R</w:t>
      </w: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包合辑</w:t>
      </w:r>
      <w:r w:rsidR="007E233E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hyperlink r:id="rId24" w:history="1">
        <w:r w:rsidR="007E233E" w:rsidRPr="00BD494F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://nmdc.cn/datadownload</w:t>
        </w:r>
      </w:hyperlink>
      <w:r w:rsidR="007E233E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</w:t>
      </w:r>
      <w:r w:rsidR="007E233E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替换至</w:t>
      </w:r>
      <w:r w:rsidR="007E233E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R</w:t>
      </w:r>
      <w:r w:rsidR="007E233E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包所在</w:t>
      </w:r>
      <w:r w:rsidR="00BE02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目录</w:t>
      </w:r>
      <w:r w:rsidR="007E233E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即可</w:t>
      </w:r>
      <w:r w:rsidR="004060C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详见</w:t>
      </w:r>
      <w:r w:rsidR="004060C9" w:rsidRPr="004060C9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常见问题</w:t>
      </w:r>
      <w:r w:rsidR="004060C9" w:rsidRPr="004060C9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1</w:t>
      </w:r>
      <w:r w:rsidR="004060C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</w:p>
    <w:p w14:paraId="0D066A32" w14:textId="444D13BB" w:rsidR="00DE06D1" w:rsidRPr="00BD71FF" w:rsidRDefault="00355057" w:rsidP="00BD71FF">
      <w:pPr>
        <w:pStyle w:val="afff5"/>
        <w:widowControl w:val="0"/>
        <w:numPr>
          <w:ilvl w:val="0"/>
          <w:numId w:val="15"/>
        </w:numPr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sz w:val="24"/>
          <w:szCs w:val="24"/>
          <w:lang w:eastAsia="zh-CN"/>
        </w:rPr>
      </w:pPr>
      <w:r w:rsidRPr="00BD71FF">
        <w:rPr>
          <w:rFonts w:ascii="Times New Roman" w:hAnsi="Times New Roman" w:cs="Times New Roman" w:hint="eastAsia"/>
          <w:sz w:val="24"/>
          <w:szCs w:val="24"/>
          <w:lang w:eastAsia="zh-CN"/>
        </w:rPr>
        <w:t>易扩增子流程</w:t>
      </w:r>
      <w:r w:rsidRPr="00BD71FF">
        <w:rPr>
          <w:rFonts w:ascii="Times New Roman" w:hAnsi="Times New Roman" w:cs="Times New Roman" w:hint="eastAsia"/>
          <w:sz w:val="24"/>
          <w:szCs w:val="24"/>
          <w:lang w:eastAsia="zh-CN"/>
        </w:rPr>
        <w:t>E</w:t>
      </w:r>
      <w:r w:rsidRPr="00BD71FF">
        <w:rPr>
          <w:rFonts w:ascii="Times New Roman" w:hAnsi="Times New Roman" w:cs="Times New Roman"/>
          <w:sz w:val="24"/>
          <w:szCs w:val="24"/>
          <w:lang w:eastAsia="zh-CN"/>
        </w:rPr>
        <w:t>asyAmplicon</w:t>
      </w:r>
    </w:p>
    <w:p w14:paraId="07478CA8" w14:textId="2949B105" w:rsidR="00355057" w:rsidRPr="00DE06D1" w:rsidRDefault="00355057" w:rsidP="00DE06D1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DE06D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访问</w:t>
      </w:r>
      <w:hyperlink r:id="rId25" w:history="1">
        <w:r w:rsidRPr="00DE06D1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s://github.com/YongxinLiu/EasyAmplicon</w:t>
        </w:r>
      </w:hyperlink>
      <w:r w:rsidRPr="00DE06D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</w:t>
      </w:r>
      <w:r w:rsidR="00E3064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选择</w:t>
      </w:r>
      <w:r w:rsidRPr="00DE06D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C</w:t>
      </w:r>
      <w:r w:rsidRPr="00DE06D1">
        <w:rPr>
          <w:rFonts w:ascii="Times New Roman" w:hAnsi="Times New Roman" w:cs="Times New Roman"/>
          <w:kern w:val="1"/>
          <w:sz w:val="24"/>
          <w:szCs w:val="24"/>
          <w:lang w:eastAsia="zh-CN"/>
        </w:rPr>
        <w:t>ode</w:t>
      </w:r>
      <w:r w:rsidR="00E3064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 xml:space="preserve"> </w:t>
      </w:r>
      <w:r w:rsidR="00E3064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——</w:t>
      </w:r>
      <w:r w:rsidR="00E30644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</w:t>
      </w:r>
      <w:r w:rsidRPr="00DE06D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D</w:t>
      </w:r>
      <w:r w:rsidRPr="00DE06D1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ownload </w:t>
      </w:r>
      <w:r w:rsidRPr="00DE06D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Z</w:t>
      </w:r>
      <w:r w:rsidRPr="00DE06D1">
        <w:rPr>
          <w:rFonts w:ascii="Times New Roman" w:hAnsi="Times New Roman" w:cs="Times New Roman"/>
          <w:kern w:val="1"/>
          <w:sz w:val="24"/>
          <w:szCs w:val="24"/>
          <w:lang w:eastAsia="zh-CN"/>
        </w:rPr>
        <w:t>IP</w:t>
      </w:r>
      <w:r w:rsidRPr="00DE06D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载并解压，</w:t>
      </w:r>
      <w:r w:rsidR="00E3064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如保存于</w:t>
      </w:r>
      <w:r w:rsidR="00E3064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C</w:t>
      </w:r>
      <w:r w:rsidR="00E3064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盘并确保目录名为</w:t>
      </w:r>
      <w:r w:rsidRPr="00DE06D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EasyAmplicon</w:t>
      </w:r>
      <w:r w:rsidRPr="00DE06D1">
        <w:rPr>
          <w:rFonts w:ascii="Times New Roman" w:hAnsi="Times New Roman" w:cs="Times New Roman"/>
          <w:kern w:val="1"/>
          <w:sz w:val="24"/>
          <w:szCs w:val="24"/>
          <w:lang w:eastAsia="zh-CN"/>
        </w:rPr>
        <w:t>。</w:t>
      </w:r>
      <w:r w:rsidR="00B57FED" w:rsidRPr="00DE06D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如在</w:t>
      </w:r>
      <w:r w:rsidR="00B57FED" w:rsidRPr="00DE06D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R</w:t>
      </w:r>
      <w:r w:rsidR="00B57FED" w:rsidRPr="00DE06D1">
        <w:rPr>
          <w:rFonts w:ascii="Times New Roman" w:hAnsi="Times New Roman" w:cs="Times New Roman"/>
          <w:kern w:val="1"/>
          <w:sz w:val="24"/>
          <w:szCs w:val="24"/>
          <w:lang w:eastAsia="zh-CN"/>
        </w:rPr>
        <w:t>Studio</w:t>
      </w:r>
      <w:r w:rsidR="00DE06D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的</w:t>
      </w:r>
      <w:r w:rsidR="00DE06D1" w:rsidRPr="00DE06D1">
        <w:rPr>
          <w:rFonts w:ascii="Times New Roman" w:hAnsi="Times New Roman" w:cs="Times New Roman"/>
          <w:kern w:val="1"/>
          <w:sz w:val="24"/>
          <w:szCs w:val="24"/>
          <w:lang w:eastAsia="zh-CN"/>
        </w:rPr>
        <w:t>Terminal</w:t>
      </w:r>
      <w:r w:rsidR="00DE06D1" w:rsidRPr="00DE06D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中</w:t>
      </w:r>
      <w:r w:rsidR="00E3064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可</w:t>
      </w:r>
      <w:r w:rsidR="00DE06D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使用</w:t>
      </w:r>
      <w:r w:rsidR="00DE06D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g</w:t>
      </w:r>
      <w:r w:rsidR="00DE06D1">
        <w:rPr>
          <w:rFonts w:ascii="Times New Roman" w:hAnsi="Times New Roman" w:cs="Times New Roman"/>
          <w:kern w:val="1"/>
          <w:sz w:val="24"/>
          <w:szCs w:val="24"/>
          <w:lang w:eastAsia="zh-CN"/>
        </w:rPr>
        <w:t>it</w:t>
      </w:r>
      <w:r w:rsidR="00DE06D1" w:rsidRPr="00DE06D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载流程：</w:t>
      </w:r>
    </w:p>
    <w:p w14:paraId="6AAAC373" w14:textId="0EEA8910" w:rsidR="00B57FED" w:rsidRPr="00B57FED" w:rsidRDefault="00B57FED" w:rsidP="00B57FED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B57FED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ab/>
      </w:r>
      <w:r w:rsidR="00DE06D1" w:rsidRPr="00DE06D1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git clone git@github.com:YongxinLiu/EasyAmplicon.git</w:t>
      </w:r>
    </w:p>
    <w:p w14:paraId="5083636C" w14:textId="759B0F6A" w:rsidR="00BD494F" w:rsidRPr="00BD71FF" w:rsidRDefault="00A94746" w:rsidP="00BD71FF">
      <w:pPr>
        <w:pStyle w:val="afff5"/>
        <w:widowControl w:val="0"/>
        <w:numPr>
          <w:ilvl w:val="0"/>
          <w:numId w:val="15"/>
        </w:numPr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可选</w:t>
      </w:r>
      <w:r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7E233E" w:rsidRPr="00BD71FF">
        <w:rPr>
          <w:rFonts w:ascii="Times New Roman" w:hAnsi="Times New Roman" w:cs="Times New Roman" w:hint="eastAsia"/>
          <w:sz w:val="24"/>
          <w:szCs w:val="24"/>
          <w:lang w:eastAsia="zh-CN"/>
        </w:rPr>
        <w:t>扩增子流程</w:t>
      </w:r>
      <w:r w:rsidR="00355057" w:rsidRPr="00BD71FF">
        <w:rPr>
          <w:rFonts w:ascii="Times New Roman" w:hAnsi="Times New Roman" w:cs="Times New Roman" w:hint="eastAsia"/>
          <w:sz w:val="24"/>
          <w:szCs w:val="24"/>
          <w:lang w:eastAsia="zh-CN"/>
        </w:rPr>
        <w:t>依赖软件</w:t>
      </w:r>
    </w:p>
    <w:p w14:paraId="453BB891" w14:textId="77777777" w:rsidR="009F527B" w:rsidRDefault="00A94746" w:rsidP="00BD494F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E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asy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A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mplicon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依赖的</w:t>
      </w:r>
      <w:r w:rsidR="00FD6105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W</w:t>
      </w:r>
      <w:r w:rsidR="00FD6105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indows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/Ma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c/Linux</w:t>
      </w:r>
      <w:r w:rsidR="00FD6105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版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本</w:t>
      </w:r>
      <w:r w:rsidR="00FD6105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软件已经保存于</w:t>
      </w:r>
      <w:r w:rsidR="00FD6105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E</w:t>
      </w:r>
      <w:r w:rsidR="00FD6105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asyAmplicon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中的</w:t>
      </w:r>
      <w:r w:rsidR="00FD6105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win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/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mac/linux</w:t>
      </w:r>
      <w:r w:rsidR="00BE02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目录</w:t>
      </w:r>
      <w:r w:rsidR="00FD6105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中，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如果出现</w:t>
      </w:r>
      <w:r w:rsidR="005B56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问题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可按如下方法手动安装</w:t>
      </w:r>
      <w:r w:rsidR="00FD6105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</w:p>
    <w:p w14:paraId="7F93EC85" w14:textId="11968E98" w:rsidR="000342B0" w:rsidRPr="00BD494F" w:rsidRDefault="007E233E" w:rsidP="00BD494F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SEARCH</w:t>
      </w: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载页</w:t>
      </w:r>
      <w:hyperlink r:id="rId26" w:history="1">
        <w:r w:rsidR="003C3911" w:rsidRPr="00220D80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s://www.drive5.com/usearch/download.html</w:t>
        </w:r>
      </w:hyperlink>
      <w:r w:rsidR="00E448B3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，选择适合自己系统的</w:t>
      </w:r>
      <w:r w:rsidR="00E448B3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10</w:t>
      </w:r>
      <w:r w:rsidR="00E448B3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.</w:t>
      </w:r>
      <w:r w:rsidR="00E448B3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0.240</w:t>
      </w:r>
      <w:r w:rsidR="00E448B3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版本</w:t>
      </w:r>
      <w:r w:rsidR="003C3911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 xml:space="preserve"> </w:t>
      </w:r>
      <w:r w:rsidR="00C17A3F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C17A3F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不要下载最新版，</w:t>
      </w:r>
      <w:r w:rsidR="0013186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因为</w:t>
      </w:r>
      <w:r w:rsidR="00BD494F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有</w:t>
      </w:r>
      <w:r w:rsidR="003C391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更多</w:t>
      </w:r>
      <w:r w:rsidR="00BD494F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功能</w:t>
      </w:r>
      <w:r w:rsidR="003C391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使用受限</w:t>
      </w:r>
      <w:r w:rsidR="00C17A3F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E448B3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如</w:t>
      </w:r>
      <w:r w:rsidR="00E448B3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W</w:t>
      </w:r>
      <w:r w:rsidR="00E448B3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indows</w:t>
      </w:r>
      <w:r w:rsidR="00E448B3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版本保存至</w:t>
      </w:r>
      <w:r w:rsidR="00355057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EasyAmplicon</w:t>
      </w:r>
      <w:r w:rsidR="00BE02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目录</w:t>
      </w:r>
      <w:r w:rsidR="00E448B3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中的</w:t>
      </w:r>
      <w:r w:rsidR="00E448B3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w</w:t>
      </w:r>
      <w:r w:rsidR="00E448B3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in</w:t>
      </w:r>
      <w:r w:rsidR="00BE02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目录</w:t>
      </w:r>
      <w:r w:rsidR="00E448B3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中，解压后改名为</w:t>
      </w:r>
      <w:r w:rsidR="00E448B3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</w:t>
      </w:r>
      <w:r w:rsidR="00E448B3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search.exe</w:t>
      </w:r>
      <w:r w:rsidR="00E448B3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72488B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L</w:t>
      </w:r>
      <w:r w:rsidR="0072488B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inux/Mac</w:t>
      </w:r>
      <w:r w:rsidR="0072488B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系统需下载到环境</w:t>
      </w:r>
      <w:r w:rsidR="0072488B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linux/mac</w:t>
      </w:r>
      <w:r w:rsidR="00BE02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目录</w:t>
      </w:r>
      <w:r w:rsidR="0072488B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解压后改名为</w:t>
      </w:r>
      <w:r w:rsidR="0072488B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</w:t>
      </w:r>
      <w:r w:rsidR="0072488B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search</w:t>
      </w:r>
      <w:r w:rsidR="0072488B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并添加可执行权限</w:t>
      </w:r>
      <w:r w:rsidR="0072488B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72488B" w:rsidRPr="00023D48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chmod +x usearch</w:t>
      </w:r>
      <w:r w:rsidR="0072488B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CE6781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E66D0B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VSEARCH</w:t>
      </w:r>
      <w:r w:rsidR="00E66D0B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载页面</w:t>
      </w:r>
      <w:hyperlink r:id="rId27" w:history="1">
        <w:r w:rsidR="00131866" w:rsidRPr="00220D80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s://github.com/torognes/vsearch/releases</w:t>
        </w:r>
      </w:hyperlink>
      <w:r w:rsidR="00E66D0B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，选择适合自己系统的最新版</w:t>
      </w:r>
      <w:r w:rsidR="00D540A8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载</w:t>
      </w:r>
      <w:r w:rsidR="00E66D0B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，</w:t>
      </w:r>
      <w:r w:rsidR="00D540A8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接下来操作</w:t>
      </w:r>
      <w:r w:rsidR="0013186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与</w:t>
      </w:r>
      <w:r w:rsidR="00D540A8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SEARCH</w:t>
      </w:r>
      <w:r w:rsidR="0013186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类似</w:t>
      </w:r>
      <w:r w:rsidR="00E66D0B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C17A3F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Wi</w:t>
      </w:r>
      <w:r w:rsidR="00C17A3F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ndows</w:t>
      </w:r>
      <w:r w:rsidR="00C17A3F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系统还需下载</w:t>
      </w:r>
      <w:r w:rsidR="00C17A3F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w</w:t>
      </w:r>
      <w:r w:rsidR="00C17A3F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get</w:t>
      </w:r>
      <w:r w:rsidR="00C17A3F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程序</w:t>
      </w:r>
      <w:r w:rsidR="00441F3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hyperlink r:id="rId28" w:history="1">
        <w:r w:rsidR="00441F3F" w:rsidRPr="0026720F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://gnuwin32.sourceforge.net/packages/wget.htm</w:t>
        </w:r>
      </w:hyperlink>
      <w:r w:rsidR="00441F3F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C17A3F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至</w:t>
      </w:r>
      <w:r w:rsid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w</w:t>
      </w:r>
      <w:r w:rsid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in</w:t>
      </w:r>
      <w:r w:rsidR="00BE02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目录</w:t>
      </w:r>
      <w:r w:rsid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</w:p>
    <w:p w14:paraId="6BC7042E" w14:textId="1FF1CD08" w:rsidR="00BD494F" w:rsidRPr="00BD71FF" w:rsidRDefault="00D204BD" w:rsidP="00BD71FF">
      <w:pPr>
        <w:pStyle w:val="afff5"/>
        <w:widowControl w:val="0"/>
        <w:numPr>
          <w:ilvl w:val="0"/>
          <w:numId w:val="15"/>
        </w:numPr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可选</w:t>
      </w:r>
      <w:r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D47584" w:rsidRPr="00BD71FF">
        <w:rPr>
          <w:rFonts w:ascii="Times New Roman" w:hAnsi="Times New Roman" w:cs="Times New Roman" w:hint="eastAsia"/>
          <w:sz w:val="24"/>
          <w:szCs w:val="24"/>
          <w:lang w:eastAsia="zh-CN"/>
        </w:rPr>
        <w:t>16S</w:t>
      </w:r>
      <w:r w:rsidR="00441F3F">
        <w:rPr>
          <w:rFonts w:ascii="Times New Roman" w:hAnsi="Times New Roman" w:cs="Times New Roman" w:hint="eastAsia"/>
          <w:sz w:val="24"/>
          <w:szCs w:val="24"/>
          <w:lang w:eastAsia="zh-CN"/>
        </w:rPr>
        <w:t>核糖体基因</w:t>
      </w:r>
      <w:r w:rsidR="00D47584" w:rsidRPr="00BD71FF">
        <w:rPr>
          <w:rFonts w:ascii="Times New Roman" w:hAnsi="Times New Roman" w:cs="Times New Roman" w:hint="eastAsia"/>
          <w:sz w:val="24"/>
          <w:szCs w:val="24"/>
          <w:lang w:eastAsia="zh-CN"/>
        </w:rPr>
        <w:t>物种注释</w:t>
      </w:r>
      <w:r w:rsidR="0078073D" w:rsidRPr="00BD71FF">
        <w:rPr>
          <w:rFonts w:ascii="Times New Roman" w:hAnsi="Times New Roman" w:cs="Times New Roman" w:hint="eastAsia"/>
          <w:sz w:val="24"/>
          <w:szCs w:val="24"/>
          <w:lang w:eastAsia="zh-CN"/>
        </w:rPr>
        <w:t>数据库</w:t>
      </w:r>
    </w:p>
    <w:p w14:paraId="16A9A069" w14:textId="7D6C9758" w:rsidR="00CE4A66" w:rsidRPr="00BD494F" w:rsidRDefault="001B471C" w:rsidP="00BD494F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6S</w:t>
      </w: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扩增子测序分析，常用</w:t>
      </w: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RDP/SILVA/G</w:t>
      </w:r>
      <w:r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reenGene</w:t>
      </w: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数据库进行物种注释，可以从上述数据库官网下载并整理为</w:t>
      </w: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SEARCH</w:t>
      </w:r>
      <w:r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使用的格式，</w:t>
      </w:r>
      <w:r w:rsidR="006707A0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此处推荐从</w:t>
      </w:r>
      <w:r w:rsidR="006707A0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USEARCH</w:t>
      </w:r>
      <w:r w:rsidR="006707A0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官网</w:t>
      </w:r>
      <w:r w:rsidR="006707A0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hyperlink r:id="rId29" w:history="1">
        <w:r w:rsidR="006707A0" w:rsidRPr="00BD494F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://www.drive5.com/sintax</w:t>
        </w:r>
      </w:hyperlink>
      <w:r w:rsidR="006707A0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6707A0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载</w:t>
      </w:r>
      <w:r w:rsidR="00D204B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</w:t>
      </w:r>
      <w:r w:rsidR="00D204BD">
        <w:rPr>
          <w:rFonts w:ascii="Times New Roman" w:hAnsi="Times New Roman" w:cs="Times New Roman"/>
          <w:kern w:val="1"/>
          <w:sz w:val="24"/>
          <w:szCs w:val="24"/>
          <w:lang w:eastAsia="zh-CN"/>
        </w:rPr>
        <w:t>SEARCH</w:t>
      </w:r>
      <w:r w:rsidR="00D204B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兼容</w:t>
      </w:r>
      <w:r w:rsidR="006707A0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格式</w:t>
      </w:r>
      <w:r w:rsidR="00D204B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的数据库。默认流程使用</w:t>
      </w:r>
      <w:r w:rsidR="006707A0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体积小巧的</w:t>
      </w:r>
      <w:r w:rsidR="006707A0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RDP</w:t>
      </w:r>
      <w:r w:rsidR="0077673F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v16</w:t>
      </w:r>
      <w:r w:rsidR="006707A0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数据库</w:t>
      </w:r>
      <w:r w:rsidR="006707A0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6707A0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rdp_16s_v16_sp.fa.gz)</w:t>
      </w:r>
      <w:r w:rsidR="00D204B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并已</w:t>
      </w:r>
      <w:r w:rsidR="004749AB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保存于</w:t>
      </w:r>
      <w:r w:rsidR="00E253BA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sear</w:t>
      </w:r>
      <w:r w:rsidR="00E253BA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ch</w:t>
      </w:r>
      <w:r w:rsidR="00BE02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目录</w:t>
      </w:r>
      <w:r w:rsidR="00E253BA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中</w:t>
      </w:r>
      <w:r w:rsidR="000342B0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。</w:t>
      </w:r>
      <w:r w:rsidR="0077673F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可选</w:t>
      </w:r>
      <w:r w:rsidR="0077673F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lastRenderedPageBreak/>
        <w:t>Gr</w:t>
      </w:r>
      <w:r w:rsidR="0077673F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eenGene</w:t>
      </w:r>
      <w:r w:rsidR="00A43407">
        <w:rPr>
          <w:rFonts w:ascii="Times New Roman" w:hAnsi="Times New Roman" w:cs="Times New Roman"/>
          <w:kern w:val="1"/>
          <w:sz w:val="24"/>
          <w:szCs w:val="24"/>
          <w:lang w:eastAsia="zh-CN"/>
        </w:rPr>
        <w:t>s</w:t>
      </w:r>
      <w:r w:rsidR="0077673F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 13.5</w:t>
      </w:r>
      <w:r w:rsidR="0077673F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77673F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gg_16s_13.5.fa.gz)</w:t>
      </w:r>
      <w:r w:rsidR="0077673F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和</w:t>
      </w:r>
      <w:r w:rsidR="0077673F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SILVA</w:t>
      </w:r>
      <w:r w:rsidR="0077673F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(silva_16s_v123.fa.gz)</w:t>
      </w:r>
      <w:r w:rsidR="00D204B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数据库，可根据需要下载并保存于</w:t>
      </w:r>
      <w:r w:rsidR="00D204B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</w:t>
      </w:r>
      <w:r w:rsidR="00D204BD">
        <w:rPr>
          <w:rFonts w:ascii="Times New Roman" w:hAnsi="Times New Roman" w:cs="Times New Roman"/>
          <w:kern w:val="1"/>
          <w:sz w:val="24"/>
          <w:szCs w:val="24"/>
          <w:lang w:eastAsia="zh-CN"/>
        </w:rPr>
        <w:t>search</w:t>
      </w:r>
      <w:r w:rsidR="00D204B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目录中</w:t>
      </w:r>
      <w:r w:rsidR="0077673F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D47584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此外，如果要开展</w:t>
      </w:r>
      <w:r w:rsidR="00D47584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PICRUS</w:t>
      </w:r>
      <w:r w:rsidR="00D47584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t</w:t>
      </w:r>
      <w:r w:rsidR="00D47584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和</w:t>
      </w:r>
      <w:r w:rsidR="00D47584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B</w:t>
      </w:r>
      <w:r w:rsidR="00D47584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ugbase</w:t>
      </w:r>
      <w:r w:rsidR="00D47584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功能预测分析，还需要</w:t>
      </w:r>
      <w:r w:rsidR="004739FC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使用</w:t>
      </w:r>
      <w:r w:rsidR="00A43407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G</w:t>
      </w:r>
      <w:r w:rsidR="00A43407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reen</w:t>
      </w:r>
      <w:r w:rsidR="00A4340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G</w:t>
      </w:r>
      <w:r w:rsidR="00A43407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enes</w:t>
      </w:r>
      <w:r w:rsidR="00A4340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数据库</w:t>
      </w:r>
      <w:r w:rsidR="00A4340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3.</w:t>
      </w:r>
      <w:r w:rsidR="00A43407">
        <w:rPr>
          <w:rFonts w:ascii="Times New Roman" w:hAnsi="Times New Roman" w:cs="Times New Roman"/>
          <w:kern w:val="1"/>
          <w:sz w:val="24"/>
          <w:szCs w:val="24"/>
          <w:lang w:eastAsia="zh-CN"/>
        </w:rPr>
        <w:t>5</w:t>
      </w:r>
      <w:r w:rsidR="00A4340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中按</w:t>
      </w:r>
      <w:r w:rsidR="00A4340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97%</w:t>
      </w:r>
      <w:r w:rsidR="00A4340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聚类的</w:t>
      </w:r>
      <w:r w:rsidR="00A43407">
        <w:rPr>
          <w:rFonts w:ascii="Times New Roman" w:hAnsi="Times New Roman" w:cs="Times New Roman"/>
          <w:kern w:val="1"/>
          <w:sz w:val="24"/>
          <w:szCs w:val="24"/>
          <w:lang w:eastAsia="zh-CN"/>
        </w:rPr>
        <w:t>O</w:t>
      </w:r>
      <w:r w:rsidR="00A4340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TU</w:t>
      </w:r>
      <w:r w:rsidR="00A4340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序列</w:t>
      </w:r>
      <w:r w:rsidR="00A4340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A4340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己保存于流程</w:t>
      </w:r>
      <w:r w:rsidR="00A4340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gg</w:t>
      </w:r>
      <w:r w:rsidR="00A4340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目录中</w:t>
      </w:r>
      <w:r w:rsidR="00A43407" w:rsidRPr="00A43407">
        <w:rPr>
          <w:rFonts w:ascii="Times New Roman" w:hAnsi="Times New Roman" w:cs="Times New Roman"/>
          <w:kern w:val="1"/>
          <w:sz w:val="24"/>
          <w:szCs w:val="24"/>
          <w:lang w:eastAsia="zh-CN"/>
        </w:rPr>
        <w:t>97_otus.fasta.gz</w:t>
      </w:r>
      <w:r w:rsidR="00A43407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A4340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可选手动</w:t>
      </w:r>
      <w:r w:rsidR="00D47584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载</w:t>
      </w:r>
      <w:r w:rsidR="00D47584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G</w:t>
      </w:r>
      <w:r w:rsidR="00D47584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reen</w:t>
      </w:r>
      <w:r w:rsidR="00A4340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G</w:t>
      </w:r>
      <w:r w:rsidR="00D47584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enes</w:t>
      </w:r>
      <w:r w:rsidR="00D47584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官方数据库</w:t>
      </w:r>
      <w:r w:rsidR="00D47584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hyperlink r:id="rId30" w:history="1">
        <w:r w:rsidR="00E937CE" w:rsidRPr="003F00A7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ftp://greengenes.microbio.me/greengenes_release</w:t>
        </w:r>
      </w:hyperlink>
      <w:r w:rsidR="006D6B4A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6D6B4A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，解压</w:t>
      </w:r>
      <w:r w:rsidR="006D6B4A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后选择其中的</w:t>
      </w:r>
      <w:r w:rsidR="006D6B4A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97_otus.fasta</w:t>
      </w:r>
      <w:r w:rsidR="006D6B4A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保存于</w:t>
      </w:r>
      <w:r w:rsidR="006D6B4A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g</w:t>
      </w:r>
      <w:r w:rsidR="006D6B4A" w:rsidRPr="00BD494F">
        <w:rPr>
          <w:rFonts w:ascii="Times New Roman" w:hAnsi="Times New Roman" w:cs="Times New Roman"/>
          <w:kern w:val="1"/>
          <w:sz w:val="24"/>
          <w:szCs w:val="24"/>
          <w:lang w:eastAsia="zh-CN"/>
        </w:rPr>
        <w:t>g</w:t>
      </w:r>
      <w:r w:rsidR="00BE02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目录</w:t>
      </w:r>
      <w:r w:rsidR="006D6B4A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</w:t>
      </w:r>
      <w:r w:rsidR="00912C8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即可</w:t>
      </w:r>
      <w:r w:rsidR="006D6B4A" w:rsidRPr="00BD494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</w:p>
    <w:p w14:paraId="54521468" w14:textId="5D860744" w:rsidR="00BD71FF" w:rsidRPr="00BD71FF" w:rsidRDefault="00912C84" w:rsidP="00BD71FF">
      <w:pPr>
        <w:pStyle w:val="afff5"/>
        <w:widowControl w:val="0"/>
        <w:numPr>
          <w:ilvl w:val="0"/>
          <w:numId w:val="15"/>
        </w:numPr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/>
          <w:sz w:val="24"/>
          <w:szCs w:val="24"/>
          <w:lang w:eastAsia="zh-CN"/>
        </w:rPr>
        <w:t>(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可选</w:t>
      </w:r>
      <w:r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6D6B4A" w:rsidRPr="00BD71FF">
        <w:rPr>
          <w:rFonts w:ascii="Times New Roman" w:hAnsi="Times New Roman" w:cs="Times New Roman" w:hint="eastAsia"/>
          <w:sz w:val="24"/>
          <w:szCs w:val="24"/>
          <w:lang w:eastAsia="zh-CN"/>
        </w:rPr>
        <w:t>ITS</w:t>
      </w:r>
      <w:r w:rsidR="006D6B4A" w:rsidRPr="00BD71FF">
        <w:rPr>
          <w:rFonts w:ascii="Times New Roman" w:hAnsi="Times New Roman" w:cs="Times New Roman" w:hint="eastAsia"/>
          <w:sz w:val="24"/>
          <w:szCs w:val="24"/>
          <w:lang w:eastAsia="zh-CN"/>
        </w:rPr>
        <w:t>物种注释数据库</w:t>
      </w:r>
    </w:p>
    <w:p w14:paraId="63AA04A4" w14:textId="7E4843F8" w:rsidR="003A0A50" w:rsidRPr="00BD71FF" w:rsidRDefault="00BD7515" w:rsidP="00BD71FF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如果研究真菌或真核生物采用转录间隔区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215B6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In</w:t>
      </w:r>
      <w:r w:rsidR="00215B62">
        <w:rPr>
          <w:rFonts w:ascii="Times New Roman" w:hAnsi="Times New Roman" w:cs="Times New Roman"/>
          <w:kern w:val="1"/>
          <w:sz w:val="24"/>
          <w:szCs w:val="24"/>
          <w:lang w:eastAsia="zh-CN"/>
        </w:rPr>
        <w:t>tergenic Transcribed Spacer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测序</w:t>
      </w:r>
      <w:r w:rsidR="00E1333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需要使用</w:t>
      </w:r>
      <w:r w:rsidR="00E1333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NITE</w:t>
      </w:r>
      <w:r w:rsidR="00E1333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数据库，目前最新版</w:t>
      </w:r>
      <w:r w:rsidR="002B089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已经保存</w:t>
      </w:r>
      <w:r w:rsidR="00E1333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于</w:t>
      </w:r>
      <w:r w:rsidR="00E1333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se</w:t>
      </w:r>
      <w:r w:rsidR="00E1333D">
        <w:rPr>
          <w:rFonts w:ascii="Times New Roman" w:hAnsi="Times New Roman" w:cs="Times New Roman"/>
          <w:kern w:val="1"/>
          <w:sz w:val="24"/>
          <w:szCs w:val="24"/>
          <w:lang w:eastAsia="zh-CN"/>
        </w:rPr>
        <w:t>arch</w:t>
      </w:r>
      <w:r w:rsidR="00E1333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目录</w:t>
      </w:r>
      <w:r w:rsidR="00E1333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E1333D" w:rsidRPr="00BD71FF">
        <w:rPr>
          <w:rFonts w:ascii="Times New Roman" w:hAnsi="Times New Roman" w:cs="Times New Roman"/>
          <w:kern w:val="1"/>
          <w:sz w:val="24"/>
          <w:szCs w:val="24"/>
          <w:lang w:eastAsia="zh-CN"/>
        </w:rPr>
        <w:t>utax_reference_dataset_all_04.02.2020.fasta.gz</w:t>
      </w:r>
      <w:r w:rsidR="00E1333D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E1333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如流程中数据库没有及时更新，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可</w:t>
      </w:r>
      <w:r w:rsidR="006D6B4A" w:rsidRPr="00BD71F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在</w:t>
      </w:r>
      <w:r w:rsidR="006D6B4A" w:rsidRPr="00BD71F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NITE</w:t>
      </w:r>
      <w:r w:rsidR="006D6B4A" w:rsidRPr="00BD71F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官网</w:t>
      </w:r>
      <w:r w:rsidR="00E937C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hyperlink r:id="rId31" w:history="1">
        <w:r w:rsidR="00E937CE" w:rsidRPr="003F00A7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s://unite.ut.ee/</w:t>
        </w:r>
      </w:hyperlink>
      <w:r w:rsidR="00E937CE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6D6B4A" w:rsidRPr="00BD71F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载最新版适合</w:t>
      </w:r>
      <w:r w:rsidR="006D6B4A" w:rsidRPr="00BD71F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</w:t>
      </w:r>
      <w:r w:rsidR="006D6B4A" w:rsidRPr="00BD71FF">
        <w:rPr>
          <w:rFonts w:ascii="Times New Roman" w:hAnsi="Times New Roman" w:cs="Times New Roman"/>
          <w:kern w:val="1"/>
          <w:sz w:val="24"/>
          <w:szCs w:val="24"/>
          <w:lang w:eastAsia="zh-CN"/>
        </w:rPr>
        <w:t>SEARCH</w:t>
      </w:r>
      <w:r w:rsidR="006D6B4A" w:rsidRPr="00BD71F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的注释数据库</w:t>
      </w:r>
      <w:r w:rsidR="00FF5F06" w:rsidRPr="00BD71F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官方数据库存在格式问题，详细</w:t>
      </w:r>
      <w:r w:rsidR="00FF5F06" w:rsidRPr="00E937CE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常见问题</w:t>
      </w:r>
      <w:r w:rsidR="00E937CE" w:rsidRPr="00E937CE">
        <w:rPr>
          <w:rFonts w:ascii="Times New Roman" w:hAnsi="Times New Roman" w:cs="Times New Roman"/>
          <w:b/>
          <w:bCs/>
          <w:kern w:val="1"/>
          <w:sz w:val="24"/>
          <w:szCs w:val="24"/>
          <w:lang w:eastAsia="zh-CN"/>
        </w:rPr>
        <w:t>2</w:t>
      </w:r>
      <w:r w:rsidR="00FF5F06" w:rsidRPr="00BD71F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</w:p>
    <w:p w14:paraId="4B3CEF39" w14:textId="77777777" w:rsidR="00E44917" w:rsidRPr="00136A8F" w:rsidRDefault="00E44917" w:rsidP="002E0F77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</w:p>
    <w:p w14:paraId="1F6E5AAA" w14:textId="589D25A3" w:rsidR="00D31473" w:rsidRPr="00136A8F" w:rsidRDefault="00A4170B" w:rsidP="00D63441">
      <w:pPr>
        <w:widowControl w:val="0"/>
        <w:adjustRightInd w:val="0"/>
        <w:snapToGrid w:val="0"/>
        <w:spacing w:line="360" w:lineRule="auto"/>
        <w:jc w:val="both"/>
        <w:outlineLvl w:val="1"/>
        <w:rPr>
          <w:rFonts w:ascii="Times New Roman" w:hAnsi="Times New Roman" w:cs="Times New Roman"/>
          <w:b/>
          <w:color w:val="000000"/>
          <w:sz w:val="24"/>
          <w:szCs w:val="24"/>
          <w:lang w:eastAsia="zh-CN"/>
        </w:rPr>
      </w:pPr>
      <w:r w:rsidRPr="00136A8F">
        <w:rPr>
          <w:rFonts w:ascii="Times New Roman" w:hAnsi="Times New Roman" w:cs="Times New Roman"/>
          <w:b/>
          <w:color w:val="000000"/>
          <w:sz w:val="24"/>
          <w:szCs w:val="24"/>
          <w:lang w:eastAsia="zh-CN"/>
        </w:rPr>
        <w:t>实验步骤</w:t>
      </w:r>
    </w:p>
    <w:p w14:paraId="0D413939" w14:textId="1A3CF210" w:rsidR="00977807" w:rsidRPr="00136A8F" w:rsidRDefault="00977807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76ACA346" w14:textId="42979333" w:rsidR="00976036" w:rsidRPr="00136A8F" w:rsidRDefault="000A69B4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开始</w:t>
      </w:r>
      <w:r w:rsidR="0023464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新项目</w:t>
      </w:r>
      <w:r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分析前，</w:t>
      </w:r>
      <w:r w:rsidR="0023464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我们需要在项目</w:t>
      </w:r>
      <w:r w:rsidR="00BE02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目录</w:t>
      </w:r>
      <w:r w:rsidR="0023464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23464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如</w:t>
      </w:r>
      <w:r w:rsidR="0023464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c</w:t>
      </w:r>
      <w:r w:rsidR="00234643">
        <w:rPr>
          <w:rFonts w:ascii="Times New Roman" w:hAnsi="Times New Roman" w:cs="Times New Roman"/>
          <w:kern w:val="1"/>
          <w:sz w:val="24"/>
          <w:szCs w:val="24"/>
          <w:lang w:eastAsia="zh-CN"/>
        </w:rPr>
        <w:t>:</w:t>
      </w:r>
      <w:r w:rsidR="00BD1BEA">
        <w:rPr>
          <w:rFonts w:ascii="Times New Roman" w:hAnsi="Times New Roman" w:cs="Times New Roman"/>
          <w:kern w:val="1"/>
          <w:sz w:val="24"/>
          <w:szCs w:val="24"/>
          <w:lang w:eastAsia="zh-CN"/>
        </w:rPr>
        <w:t>/test</w:t>
      </w:r>
      <w:r w:rsidR="00234643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23464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中准备三</w:t>
      </w:r>
      <w:r w:rsidR="002B089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类</w:t>
      </w:r>
      <w:r w:rsidR="0023464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起始文件：</w:t>
      </w:r>
      <w:r w:rsidR="00D0288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</w:t>
      </w:r>
      <w:r w:rsidR="00D02882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. </w:t>
      </w:r>
      <w:r w:rsidR="00BE02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E</w:t>
      </w:r>
      <w:r w:rsidR="00BE0258">
        <w:rPr>
          <w:rFonts w:ascii="Times New Roman" w:hAnsi="Times New Roman" w:cs="Times New Roman"/>
          <w:kern w:val="1"/>
          <w:sz w:val="24"/>
          <w:szCs w:val="24"/>
          <w:lang w:eastAsia="zh-CN"/>
        </w:rPr>
        <w:t>asyA</w:t>
      </w:r>
      <w:r w:rsidR="00BE02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mp</w:t>
      </w:r>
      <w:r w:rsidR="00BE0258">
        <w:rPr>
          <w:rFonts w:ascii="Times New Roman" w:hAnsi="Times New Roman" w:cs="Times New Roman"/>
          <w:kern w:val="1"/>
          <w:sz w:val="24"/>
          <w:szCs w:val="24"/>
          <w:lang w:eastAsia="zh-CN"/>
        </w:rPr>
        <w:t>licon</w:t>
      </w:r>
      <w:r w:rsidR="00BE02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流程中复制分析流程</w:t>
      </w:r>
      <w:r w:rsidR="002E7E1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文件</w:t>
      </w:r>
      <w:r w:rsidR="002E7E1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2E7E1B">
        <w:rPr>
          <w:rFonts w:ascii="Times New Roman" w:hAnsi="Times New Roman" w:cs="Times New Roman"/>
          <w:kern w:val="1"/>
          <w:sz w:val="24"/>
          <w:szCs w:val="24"/>
          <w:lang w:eastAsia="zh-CN"/>
        </w:rPr>
        <w:t>pipeline.sh)</w:t>
      </w:r>
      <w:r w:rsidR="002B089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；</w:t>
      </w:r>
      <w:r w:rsidR="00D0288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2</w:t>
      </w:r>
      <w:r w:rsidR="00D02882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. </w:t>
      </w:r>
      <w:r w:rsidR="00D0288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编写</w:t>
      </w:r>
      <w:r w:rsidR="002B089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样本元数据</w:t>
      </w:r>
      <w:r w:rsidR="002B089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2B0896">
        <w:rPr>
          <w:rFonts w:ascii="Times New Roman" w:hAnsi="Times New Roman" w:cs="Times New Roman"/>
          <w:kern w:val="1"/>
          <w:sz w:val="24"/>
          <w:szCs w:val="24"/>
          <w:lang w:eastAsia="zh-CN"/>
        </w:rPr>
        <w:t>metadata.txt)</w:t>
      </w:r>
      <w:r w:rsidR="002B089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；</w:t>
      </w:r>
      <w:r w:rsidR="00D0288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3</w:t>
      </w:r>
      <w:r w:rsidR="00D02882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. </w:t>
      </w:r>
      <w:r w:rsidR="00BE0258">
        <w:rPr>
          <w:rFonts w:ascii="Times New Roman" w:hAnsi="Times New Roman" w:cs="Times New Roman"/>
          <w:kern w:val="1"/>
          <w:sz w:val="24"/>
          <w:szCs w:val="24"/>
          <w:lang w:eastAsia="zh-CN"/>
        </w:rPr>
        <w:t>s</w:t>
      </w:r>
      <w:r w:rsidR="00BE02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eq</w:t>
      </w:r>
      <w:r w:rsidR="00BE02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目录存放测序数据</w:t>
      </w:r>
      <w:r w:rsidR="002E7E1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2E7E1B">
        <w:rPr>
          <w:rFonts w:ascii="Times New Roman" w:hAnsi="Times New Roman" w:cs="Times New Roman"/>
          <w:kern w:val="1"/>
          <w:sz w:val="24"/>
          <w:szCs w:val="24"/>
          <w:lang w:eastAsia="zh-CN"/>
        </w:rPr>
        <w:t>*.fq.gz)</w:t>
      </w:r>
      <w:r w:rsidR="0079060D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。</w:t>
      </w:r>
      <w:r w:rsidR="002E7E1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然后使用</w:t>
      </w:r>
      <w:r w:rsidR="002E7E1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RS</w:t>
      </w:r>
      <w:r w:rsidR="002E7E1B">
        <w:rPr>
          <w:rFonts w:ascii="Times New Roman" w:hAnsi="Times New Roman" w:cs="Times New Roman"/>
          <w:kern w:val="1"/>
          <w:sz w:val="24"/>
          <w:szCs w:val="24"/>
          <w:lang w:eastAsia="zh-CN"/>
        </w:rPr>
        <w:t>tudio</w:t>
      </w:r>
      <w:r w:rsidR="002E7E1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打开</w:t>
      </w:r>
      <w:r w:rsidR="002E7E1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p</w:t>
      </w:r>
      <w:r w:rsidR="002E7E1B">
        <w:rPr>
          <w:rFonts w:ascii="Times New Roman" w:hAnsi="Times New Roman" w:cs="Times New Roman"/>
          <w:kern w:val="1"/>
          <w:sz w:val="24"/>
          <w:szCs w:val="24"/>
          <w:lang w:eastAsia="zh-CN"/>
        </w:rPr>
        <w:t>ipeline.sh</w:t>
      </w:r>
      <w:r w:rsidR="002E7E1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设置</w:t>
      </w:r>
      <w:r w:rsidR="00D0288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分析</w:t>
      </w:r>
      <w:r w:rsidR="00E5209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流程</w:t>
      </w:r>
      <w:r w:rsidR="0098676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E</w:t>
      </w:r>
      <w:r w:rsidR="0098676A">
        <w:rPr>
          <w:rFonts w:ascii="Times New Roman" w:hAnsi="Times New Roman" w:cs="Times New Roman"/>
          <w:kern w:val="1"/>
          <w:sz w:val="24"/>
          <w:szCs w:val="24"/>
          <w:lang w:eastAsia="zh-CN"/>
        </w:rPr>
        <w:t>asyAmplicon</w:t>
      </w:r>
      <w:r w:rsidR="00E52098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, </w:t>
      </w:r>
      <w:r w:rsidR="0098676A">
        <w:rPr>
          <w:rFonts w:ascii="Times New Roman" w:hAnsi="Times New Roman" w:cs="Times New Roman"/>
          <w:kern w:val="1"/>
          <w:sz w:val="24"/>
          <w:szCs w:val="24"/>
          <w:lang w:eastAsia="zh-CN"/>
        </w:rPr>
        <w:t>ea</w:t>
      </w:r>
      <w:r w:rsidR="00E52098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E5209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和</w:t>
      </w:r>
      <w:r w:rsidR="002E7E1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工作目录</w:t>
      </w:r>
      <w:r w:rsidR="00E5209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E52098">
        <w:rPr>
          <w:rFonts w:ascii="Times New Roman" w:hAnsi="Times New Roman" w:cs="Times New Roman"/>
          <w:kern w:val="1"/>
          <w:sz w:val="24"/>
          <w:szCs w:val="24"/>
          <w:lang w:eastAsia="zh-CN"/>
        </w:rPr>
        <w:t>work directory, wd)</w:t>
      </w:r>
      <w:r w:rsidR="00D0288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位置</w:t>
      </w:r>
      <w:r w:rsidR="0097603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</w:t>
      </w:r>
      <w:r w:rsidR="00D0288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添加依赖</w:t>
      </w:r>
      <w:r w:rsidR="00D63D4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可执行</w:t>
      </w:r>
      <w:r w:rsidR="00D0288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程序至环境变量，</w:t>
      </w:r>
      <w:r w:rsidR="0097603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并切换至工作目录</w:t>
      </w:r>
      <w:r w:rsidR="00D0288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A721A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注：用户</w:t>
      </w:r>
      <w:r w:rsidR="00350F3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请</w:t>
      </w:r>
      <w:r w:rsidR="00A721A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根据</w:t>
      </w:r>
      <w:r w:rsidR="00350F3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操作系统类型、软件和工作目录实际位置自行修改。</w:t>
      </w:r>
    </w:p>
    <w:p w14:paraId="5A557E6A" w14:textId="04B67839" w:rsidR="00976036" w:rsidRPr="00976036" w:rsidRDefault="0098676A" w:rsidP="00976036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ea</w:t>
      </w:r>
      <w:r w:rsidR="00976036" w:rsidRPr="00976036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=</w:t>
      </w:r>
      <w:r w:rsidR="00976036" w:rsidRPr="00976036">
        <w:rPr>
          <w:rFonts w:ascii="Times New Roman" w:hAnsi="Times New Roman" w:cs="Times New Roman"/>
          <w:color w:val="0070C0"/>
          <w:kern w:val="1"/>
          <w:sz w:val="24"/>
          <w:szCs w:val="24"/>
          <w:shd w:val="pct15" w:color="auto" w:fill="FFFFFF"/>
          <w:lang w:eastAsia="zh-CN"/>
        </w:rPr>
        <w:t>/c/</w:t>
      </w:r>
      <w:r w:rsidR="00976036" w:rsidRPr="00976036">
        <w:rPr>
          <w:rFonts w:ascii="Times New Roman" w:hAnsi="Times New Roman" w:cs="Times New Roman" w:hint="eastAsia"/>
          <w:color w:val="0070C0"/>
          <w:kern w:val="1"/>
          <w:sz w:val="24"/>
          <w:szCs w:val="24"/>
          <w:shd w:val="pct15" w:color="auto" w:fill="FFFFFF"/>
          <w:lang w:eastAsia="zh-CN"/>
        </w:rPr>
        <w:t>Ea</w:t>
      </w:r>
      <w:r w:rsidR="00976036" w:rsidRPr="00976036">
        <w:rPr>
          <w:rFonts w:ascii="Times New Roman" w:hAnsi="Times New Roman" w:cs="Times New Roman"/>
          <w:color w:val="0070C0"/>
          <w:kern w:val="1"/>
          <w:sz w:val="24"/>
          <w:szCs w:val="24"/>
          <w:shd w:val="pct15" w:color="auto" w:fill="FFFFFF"/>
          <w:lang w:eastAsia="zh-CN"/>
        </w:rPr>
        <w:t>syAmplicon</w:t>
      </w:r>
    </w:p>
    <w:p w14:paraId="1CDF893E" w14:textId="7F77A7E4" w:rsidR="00976036" w:rsidRPr="00976036" w:rsidRDefault="00976036" w:rsidP="00976036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976036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wd=</w:t>
      </w:r>
      <w:r w:rsidRPr="00976036">
        <w:rPr>
          <w:rFonts w:ascii="Times New Roman" w:hAnsi="Times New Roman" w:cs="Times New Roman"/>
          <w:color w:val="0070C0"/>
          <w:kern w:val="1"/>
          <w:sz w:val="24"/>
          <w:szCs w:val="24"/>
          <w:shd w:val="pct15" w:color="auto" w:fill="FFFFFF"/>
          <w:lang w:eastAsia="zh-CN"/>
        </w:rPr>
        <w:t>/c</w:t>
      </w:r>
      <w:r w:rsidR="00BD1BEA">
        <w:rPr>
          <w:rFonts w:ascii="Times New Roman" w:hAnsi="Times New Roman" w:cs="Times New Roman"/>
          <w:color w:val="0070C0"/>
          <w:kern w:val="1"/>
          <w:sz w:val="24"/>
          <w:szCs w:val="24"/>
          <w:shd w:val="pct15" w:color="auto" w:fill="FFFFFF"/>
          <w:lang w:eastAsia="zh-CN"/>
        </w:rPr>
        <w:t>/test</w:t>
      </w:r>
    </w:p>
    <w:p w14:paraId="46A0D61B" w14:textId="5E268BA8" w:rsidR="00976036" w:rsidRPr="00976036" w:rsidRDefault="00976036" w:rsidP="00976036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976036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PATH=$PATH:</w:t>
      </w:r>
      <w:r w:rsidR="00DC092C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${ea}/</w:t>
      </w:r>
      <w:r w:rsidRPr="00D02882">
        <w:rPr>
          <w:rFonts w:ascii="Times New Roman" w:hAnsi="Times New Roman" w:cs="Times New Roman"/>
          <w:color w:val="0070C0"/>
          <w:kern w:val="1"/>
          <w:sz w:val="24"/>
          <w:szCs w:val="24"/>
          <w:shd w:val="pct15" w:color="auto" w:fill="FFFFFF"/>
          <w:lang w:eastAsia="zh-CN"/>
        </w:rPr>
        <w:t>win</w:t>
      </w:r>
    </w:p>
    <w:p w14:paraId="69AFD992" w14:textId="096AF944" w:rsidR="00976036" w:rsidRDefault="00976036" w:rsidP="00976036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976036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cd ${wd}</w:t>
      </w:r>
      <w:bookmarkStart w:id="2" w:name="OLE_LINK1"/>
    </w:p>
    <w:p w14:paraId="67E96C0F" w14:textId="77777777" w:rsidR="00D02882" w:rsidRDefault="00D02882" w:rsidP="00976036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</w:p>
    <w:bookmarkEnd w:id="2"/>
    <w:p w14:paraId="1BEACD19" w14:textId="36054C9A" w:rsidR="009529A7" w:rsidRPr="001F1562" w:rsidRDefault="009529A7" w:rsidP="001F1562">
      <w:pPr>
        <w:pStyle w:val="afff5"/>
        <w:numPr>
          <w:ilvl w:val="0"/>
          <w:numId w:val="17"/>
        </w:numPr>
        <w:wordWrap w:val="0"/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4E43A5">
        <w:rPr>
          <w:rFonts w:ascii="Times New Roman" w:hAnsi="Times New Roman" w:cs="Times New Roman"/>
          <w:kern w:val="1"/>
          <w:sz w:val="24"/>
          <w:szCs w:val="24"/>
          <w:lang w:eastAsia="zh-CN"/>
        </w:rPr>
        <w:t>准备输入数据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测试数据</w:t>
      </w:r>
      <w:r w:rsidR="001F156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是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流程正对照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</w:p>
    <w:p w14:paraId="38D7113B" w14:textId="3C28CCF7" w:rsidR="00293F00" w:rsidRDefault="00293F00" w:rsidP="009529A7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建议下载测试元数据和测序数据作为实验的正对照</w:t>
      </w:r>
      <w:r w:rsidR="00DC092C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首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先完成</w:t>
      </w:r>
      <w:r w:rsidR="00DC092C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全部流程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分析，以确定流程</w:t>
      </w:r>
      <w:r w:rsidR="006A751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部署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成功。将来使用自己的数据出现问题，可以与测试数据分析中对应结果比较，</w:t>
      </w:r>
      <w:r w:rsidR="00AB1BA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以便确定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问题产生的原因。</w:t>
      </w:r>
    </w:p>
    <w:p w14:paraId="19CAEE08" w14:textId="3FEEC519" w:rsidR="009529A7" w:rsidRPr="003B4F40" w:rsidRDefault="009529A7" w:rsidP="009529A7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下载示例元数据</w:t>
      </w:r>
      <w:r w:rsidR="00E335E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用于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参考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编写格式</w:t>
      </w:r>
      <w:r w:rsidR="00E335E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E335E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表</w:t>
      </w:r>
      <w:r w:rsidR="00E335E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</w:t>
      </w:r>
      <w:r w:rsidR="00E335EE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</w:p>
    <w:p w14:paraId="191A7A5B" w14:textId="77777777" w:rsidR="009529A7" w:rsidRPr="003B4F40" w:rsidRDefault="009529A7" w:rsidP="009529A7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3B4F40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lastRenderedPageBreak/>
        <w:t xml:space="preserve">wget -c </w:t>
      </w:r>
      <w:hyperlink r:id="rId32" w:history="1">
        <w:r w:rsidRPr="0026720F">
          <w:rPr>
            <w:rStyle w:val="affd"/>
            <w:rFonts w:ascii="Times New Roman" w:hAnsi="Times New Roman" w:cs="Times New Roman"/>
            <w:kern w:val="1"/>
            <w:sz w:val="24"/>
            <w:szCs w:val="24"/>
            <w:shd w:val="pct15" w:color="auto" w:fill="FFFFFF"/>
            <w:lang w:eastAsia="zh-CN"/>
          </w:rPr>
          <w:t>http://210.75.224.110/github/EasyAmplicon/data/metadata.txt</w:t>
        </w:r>
      </w:hyperlink>
    </w:p>
    <w:p w14:paraId="77B909F0" w14:textId="4A8F6379" w:rsidR="00E335EE" w:rsidRDefault="00E335EE" w:rsidP="009529A7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</w:p>
    <w:p w14:paraId="79E7EC0D" w14:textId="2D301156" w:rsidR="003D23E0" w:rsidRDefault="003D23E0" w:rsidP="00C275CD">
      <w:pPr>
        <w:wordWrap w:val="0"/>
        <w:adjustRightInd w:val="0"/>
        <w:snapToGrid w:val="0"/>
        <w:spacing w:line="360" w:lineRule="auto"/>
        <w:outlineLvl w:val="2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表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.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元数据格式</w:t>
      </w:r>
      <w:r w:rsidR="002045FC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示例</w:t>
      </w:r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43"/>
        <w:gridCol w:w="892"/>
        <w:gridCol w:w="1190"/>
        <w:gridCol w:w="1270"/>
        <w:gridCol w:w="1550"/>
        <w:gridCol w:w="1408"/>
      </w:tblGrid>
      <w:tr w:rsidR="003D23E0" w:rsidRPr="00E335EE" w14:paraId="049D3658" w14:textId="77777777" w:rsidTr="003D23E0">
        <w:trPr>
          <w:trHeight w:val="243"/>
        </w:trPr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0890D0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BD6A578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b/>
                <w:bCs/>
                <w:kern w:val="1"/>
                <w:sz w:val="24"/>
                <w:szCs w:val="24"/>
                <w:lang w:eastAsia="zh-CN"/>
              </w:rPr>
              <w:t>SampleID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0890D0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4969834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b/>
                <w:bCs/>
                <w:kern w:val="1"/>
                <w:sz w:val="24"/>
                <w:szCs w:val="24"/>
                <w:lang w:eastAsia="zh-CN"/>
              </w:rPr>
              <w:t>Group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0890D0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059D1CA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b/>
                <w:bCs/>
                <w:kern w:val="1"/>
                <w:sz w:val="24"/>
                <w:szCs w:val="24"/>
                <w:lang w:eastAsia="zh-CN"/>
              </w:rPr>
              <w:t>Date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0890D0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0D2167C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b/>
                <w:bCs/>
                <w:kern w:val="1"/>
                <w:sz w:val="24"/>
                <w:szCs w:val="24"/>
                <w:lang w:eastAsia="zh-CN"/>
              </w:rPr>
              <w:t>Site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0890D0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6B586A9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b/>
                <w:bCs/>
                <w:kern w:val="1"/>
                <w:sz w:val="24"/>
                <w:szCs w:val="24"/>
                <w:lang w:eastAsia="zh-CN"/>
              </w:rPr>
              <w:t>CRA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24" w:space="0" w:color="FFFFFF"/>
              <w:right w:val="single" w:sz="8" w:space="0" w:color="FFFFFF"/>
            </w:tcBorders>
            <w:shd w:val="clear" w:color="auto" w:fill="0890D0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CFBE5B9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b/>
                <w:bCs/>
                <w:kern w:val="1"/>
                <w:sz w:val="24"/>
                <w:szCs w:val="24"/>
                <w:lang w:eastAsia="zh-CN"/>
              </w:rPr>
              <w:t>CRR</w:t>
            </w:r>
          </w:p>
        </w:tc>
      </w:tr>
      <w:tr w:rsidR="003D23E0" w:rsidRPr="00E335EE" w14:paraId="00D78969" w14:textId="77777777" w:rsidTr="003D23E0">
        <w:trPr>
          <w:trHeight w:val="105"/>
        </w:trPr>
        <w:tc>
          <w:tcPr>
            <w:tcW w:w="0" w:type="auto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0890D0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E3A9275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b/>
                <w:bCs/>
                <w:kern w:val="1"/>
                <w:sz w:val="24"/>
                <w:szCs w:val="24"/>
                <w:lang w:eastAsia="zh-CN"/>
              </w:rPr>
              <w:t>KO1</w:t>
            </w:r>
          </w:p>
        </w:tc>
        <w:tc>
          <w:tcPr>
            <w:tcW w:w="0" w:type="auto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CDBEE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81146BB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b/>
                <w:bCs/>
                <w:kern w:val="1"/>
                <w:sz w:val="24"/>
                <w:szCs w:val="24"/>
                <w:lang w:eastAsia="zh-CN"/>
              </w:rPr>
              <w:t>KO</w:t>
            </w:r>
          </w:p>
        </w:tc>
        <w:tc>
          <w:tcPr>
            <w:tcW w:w="0" w:type="auto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CDBEE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9D33E90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  <w:t>2017/6/30</w:t>
            </w:r>
          </w:p>
        </w:tc>
        <w:tc>
          <w:tcPr>
            <w:tcW w:w="0" w:type="auto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CDBEE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813F0DC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  <w:t>Chaoyang</w:t>
            </w:r>
          </w:p>
        </w:tc>
        <w:tc>
          <w:tcPr>
            <w:tcW w:w="0" w:type="auto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CDBEE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00BD388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  <w:t xml:space="preserve">CRA002352 </w:t>
            </w:r>
          </w:p>
        </w:tc>
        <w:tc>
          <w:tcPr>
            <w:tcW w:w="0" w:type="auto"/>
            <w:tcBorders>
              <w:top w:val="single" w:sz="24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CDBEE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0BED74E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  <w:t>CRR117575</w:t>
            </w:r>
          </w:p>
        </w:tc>
      </w:tr>
      <w:tr w:rsidR="003D23E0" w:rsidRPr="00E335EE" w14:paraId="78C581D5" w14:textId="77777777" w:rsidTr="003D23E0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0890D0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7BF44BA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b/>
                <w:bCs/>
                <w:kern w:val="1"/>
                <w:sz w:val="24"/>
                <w:szCs w:val="24"/>
                <w:lang w:eastAsia="zh-CN"/>
              </w:rPr>
              <w:t>KO2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EF7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FBC8DA2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b/>
                <w:bCs/>
                <w:kern w:val="1"/>
                <w:sz w:val="24"/>
                <w:szCs w:val="24"/>
                <w:lang w:eastAsia="zh-CN"/>
              </w:rPr>
              <w:t>KO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EF7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F923AAB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  <w:t>2017/6/30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EF7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57E1A283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  <w:t>Chaoyang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EF7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624671E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  <w:t xml:space="preserve">CRA002352 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E7EEF7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3D94901D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  <w:t>CRR117576</w:t>
            </w:r>
          </w:p>
        </w:tc>
      </w:tr>
      <w:tr w:rsidR="003D23E0" w:rsidRPr="00E335EE" w14:paraId="395A1C34" w14:textId="77777777" w:rsidTr="003D23E0"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0890D0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4C12C44F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b/>
                <w:bCs/>
                <w:kern w:val="1"/>
                <w:sz w:val="24"/>
                <w:szCs w:val="24"/>
                <w:lang w:eastAsia="zh-CN"/>
              </w:rPr>
              <w:t>KO3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CDBEE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0701F553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b/>
                <w:bCs/>
                <w:kern w:val="1"/>
                <w:sz w:val="24"/>
                <w:szCs w:val="24"/>
                <w:lang w:eastAsia="zh-CN"/>
              </w:rPr>
              <w:t>KO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CDBEE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12D36D5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  <w:t>2017/7/2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CDBEE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6E9D86BB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  <w:t>Changping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CDBEE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C46AFCB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  <w:t>CRA002352</w:t>
            </w:r>
          </w:p>
        </w:tc>
        <w:tc>
          <w:tcPr>
            <w:tcW w:w="0" w:type="auto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CCDBEE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ED2BBF7" w14:textId="77777777" w:rsidR="003D23E0" w:rsidRPr="00E335EE" w:rsidRDefault="003D23E0" w:rsidP="00E335EE">
            <w:pPr>
              <w:wordWrap w:val="0"/>
              <w:adjustRightInd w:val="0"/>
              <w:snapToGrid w:val="0"/>
              <w:spacing w:line="360" w:lineRule="auto"/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</w:pPr>
            <w:r w:rsidRPr="00E335EE">
              <w:rPr>
                <w:rFonts w:ascii="Times New Roman" w:hAnsi="Times New Roman" w:cs="Times New Roman"/>
                <w:kern w:val="1"/>
                <w:sz w:val="24"/>
                <w:szCs w:val="24"/>
                <w:lang w:eastAsia="zh-CN"/>
              </w:rPr>
              <w:t>CRR117577</w:t>
            </w:r>
          </w:p>
        </w:tc>
      </w:tr>
    </w:tbl>
    <w:p w14:paraId="10F0175C" w14:textId="0021A03A" w:rsidR="00E335EE" w:rsidRDefault="003D23E0" w:rsidP="009529A7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可用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E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xcel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编写，保存存为制表符分隔的的文本文件。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注意：有行列标题，行为样品名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字母开头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+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数字组合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)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列为分组信息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至少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列，可多列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)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、地点和时间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提交数据必须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)</w:t>
      </w:r>
      <w:r w:rsidRPr="003D23E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、及其它属性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详见</w:t>
      </w:r>
      <w:r w:rsidR="00AF374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附表</w:t>
      </w:r>
      <w:r w:rsidR="00AF374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</w:t>
      </w:r>
      <w:r w:rsidR="00AF374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或下载的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m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etadatat.txt</w:t>
      </w:r>
      <w:r w:rsidR="00AF374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文件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</w:p>
    <w:p w14:paraId="4843FF77" w14:textId="77777777" w:rsidR="003D23E0" w:rsidRDefault="003D23E0" w:rsidP="009529A7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</w:p>
    <w:p w14:paraId="27D4B98B" w14:textId="10BF2B62" w:rsidR="009529A7" w:rsidRPr="003B4F40" w:rsidRDefault="009529A7" w:rsidP="009529A7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通常测序公司会返回原始数据，如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Illumina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双端测序的文件，每个样本有一对文件。本文使用的数据来自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发表于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Science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杂志关于拟南芥根系微生物组研究的文章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begin"/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 xml:space="preserve"> ADDIN EN.CITE &lt;EndNote&gt;&lt;Cite&gt;&lt;Author&gt;Huang&lt;/Author&gt;&lt;Year&gt;2019&lt;/Year&gt;&lt;RecNum&gt;116&lt;/RecNum&gt;&lt;DisplayText&gt;&lt;style font="Arial"&gt;(Huang&lt;/style&gt;&lt;style face="italic" font="Arial"&gt;</w:instrTex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>等，</w:instrTex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>&lt;/style&gt;&lt;style font="Arial"&gt; 2019)&lt;/style&gt;&lt;/DisplayText&gt;&lt;record&gt;&lt;rec-number&gt;116&lt;/rec-number&gt;&lt;foreign-keys&gt;&lt;key app="EN" db-id="vstwvrevg90p50eed995xsvpzfste2atavda" timestamp="1574693854" guid="c431bce6-45b9-450d-baf1-89dcb750410c"&gt;116&lt;/key&gt;&lt;key app="ENWeb" db-id=""&gt;0&lt;/key&gt;&lt;/foreign-keys&gt;&lt;ref-type name="Journal Article"&gt;17&lt;/ref-type&gt;&lt;contributors&gt;&lt;authors&gt;&lt;author&gt;Huang, Ancheng C.&lt;/author&gt;&lt;author&gt;Jiang, Ting&lt;/author&gt;&lt;author&gt;Liu, Yong-Xin&lt;/author&gt;&lt;author&gt;Bai, Yue-Chen&lt;/author&gt;&lt;author&gt;Reed, James&lt;/author&gt;&lt;author&gt;Qu, Baoyuan&lt;/author&gt;&lt;author&gt;Goossens, Alain&lt;/author&gt;&lt;author&gt;Nützmann, Hans-Wilhelm&lt;/author&gt;&lt;author&gt;Bai, Yang&lt;/author&gt;&lt;author&gt;Osbourn, Anne&lt;/author&gt;&lt;/authors&gt;&lt;/contributors&gt;&lt;titles&gt;&lt;title&gt;&lt;style face="normal" font="default" size="100%"&gt;A specialized metabolic network selectively modulates &lt;/style&gt;&lt;style face="italic" font="default" size="100%"&gt;Arabidopsis&lt;/style&gt;&lt;style face="normal" font="default" size="100%"&gt; root microbiota&lt;/style&gt;&lt;/title&gt;&lt;secondary-title&gt;Science&lt;/secondary-title&gt;&lt;/titles&gt;&lt;periodical&gt;&lt;full-title&gt;Science&lt;/full-title&gt;&lt;abbr-1&gt;Science&lt;/abbr-1&gt;&lt;abbr-2&gt;Science&lt;/abbr-2&gt;&lt;/periodical&gt;&lt;pages&gt;eaau6389&lt;/pages&gt;&lt;volume&gt;364&lt;/volume&gt;&lt;number&gt;6440&lt;/number&gt;&lt;dates&gt;&lt;year&gt;2019&lt;/year&gt;&lt;/dates&gt;&lt;urls&gt;&lt;related-urls&gt;&lt;url&gt;https://science.sciencemag.org/content/364/6440/eaau6389&lt;/url&gt;&lt;url&gt;https://science.sciencemag.org/content/sci/364/6440/eaau6389.full.pdf&lt;/url&gt;&lt;/related-urls&gt;&lt;/urls&gt;&lt;electronic-resource-num&gt;10.1126/science.aau6389&lt;/electronic-resource-num&gt;&lt;/record&gt;&lt;/Cite&gt;&lt;/EndNote&gt;</w:instrTex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separate"/>
      </w:r>
      <w:r w:rsidRPr="003B4F40">
        <w:rPr>
          <w:rFonts w:ascii="Times New Roman" w:hAnsi="Times New Roman" w:cs="Times New Roman"/>
          <w:noProof/>
          <w:kern w:val="1"/>
          <w:sz w:val="24"/>
          <w:szCs w:val="24"/>
          <w:lang w:eastAsia="zh-CN"/>
        </w:rPr>
        <w:t>(Huang</w:t>
      </w:r>
      <w:r w:rsidRPr="003B4F40">
        <w:rPr>
          <w:rFonts w:ascii="Times New Roman" w:hAnsi="Times New Roman" w:cs="Times New Roman"/>
          <w:i/>
          <w:noProof/>
          <w:kern w:val="1"/>
          <w:sz w:val="24"/>
          <w:szCs w:val="24"/>
          <w:lang w:eastAsia="zh-CN"/>
        </w:rPr>
        <w:t>等，</w:t>
      </w:r>
      <w:r w:rsidRPr="003B4F40">
        <w:rPr>
          <w:rFonts w:ascii="Times New Roman" w:hAnsi="Times New Roman" w:cs="Times New Roman"/>
          <w:noProof/>
          <w:kern w:val="1"/>
          <w:sz w:val="24"/>
          <w:szCs w:val="24"/>
          <w:lang w:eastAsia="zh-CN"/>
        </w:rPr>
        <w:t xml:space="preserve"> 2019)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end"/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，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GSA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项目号为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PRJCA001296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。为方便演示流程的使用，我们从中选取三个组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（每组包括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6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个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生物学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重复共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18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个样本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）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，并且随机抽取了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50000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对序列作为软件的测序数据，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该数据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可以从中国科学院基因组研究所的原始数据归档库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（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Genome Sequence Archive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，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GSA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，</w:t>
      </w:r>
      <w:hyperlink r:id="rId33" w:history="1">
        <w:r w:rsidRPr="003B4F40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s://bigd.big.ac.cn/gsa/</w:t>
        </w:r>
      </w:hyperlink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）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begin"/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 xml:space="preserve"> ADDIN EN.CITE &lt;EndNote&gt;&lt;Cite&gt;&lt;Author&gt;Wang&lt;/Author&gt;&lt;Year&gt;2017&lt;/Year&gt;&lt;RecNum&gt;632&lt;/RecNum&gt;&lt;DisplayText&gt;&lt;style font="Arial"&gt;(Wang&lt;/style&gt;&lt;style face="italic" font="Arial"&gt;</w:instrTex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>等，</w:instrTex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>&lt;/style&gt;&lt;style font="Arial"&gt; 2017)&lt;/style&gt;&lt;/DisplayText&gt;&lt;record&gt;&lt;rec-number&gt;632&lt;/rec-number&gt;&lt;foreign-keys&gt;&lt;key app="EN" db-id="vstwvrevg90p50eed995xsvpzfste2atavda" timestamp="1580624767" guid="0f7e0318-4ad0-44fd-a036-a649d9a9259a"&gt;632&lt;/key&gt;&lt;/foreign-keys&gt;&lt;ref-type name="Journal Article"&gt;17&lt;/ref-type&gt;&lt;contributors&gt;&lt;authors&gt;&lt;author&gt;Wang, Yanqing&lt;/author&gt;&lt;author&gt;Song, Fuhai&lt;/author&gt;&lt;author&gt;Zhu, Junwei&lt;/author&gt;&lt;author&gt;Zhang, Sisi&lt;/author&gt;&lt;author&gt;Yang, Yadong&lt;/author&gt;&lt;author&gt;Chen, Tingting&lt;/author&gt;&lt;author&gt;Tang, Bixia&lt;/author&gt;&lt;author&gt;Dong, Lili&lt;/author&gt;&lt;author&gt;Ding, Nan&lt;/author&gt;&lt;author&gt;Zhang, Qian&lt;/author&gt;&lt;author&gt;Bai, Zhouxian&lt;/author&gt;&lt;author&gt;Dong, Xunong&lt;/author&gt;&lt;author&gt;Chen, Huanxin&lt;/author&gt;&lt;author&gt;Sun, Mingyuan&lt;/author&gt;&lt;author&gt;Zhai, Shuang&lt;/author&gt;&lt;author&gt;Sun, Yubin&lt;/author&gt;&lt;author&gt;Yu, Lei&lt;/author&gt;&lt;author&gt;Lan, Li&lt;/author&gt;&lt;author&gt;Xiao, Jingfa&lt;/author&gt;&lt;author&gt;Fang, Xiangdong&lt;/author&gt;&lt;author&gt;Lei, Hongxing&lt;/author&gt;&lt;author&gt;Zhang, Zhang&lt;/author&gt;&lt;author&gt;Zhao, Wenming&lt;/author&gt;&lt;/authors&gt;&lt;/contributors&gt;&lt;titles&gt;&lt;title&gt;GSA: Genome Sequence Archive*&lt;/title&gt;&lt;secondary-title&gt;Genomics Proteomics Bioinformatics&lt;/secondary-title&gt;&lt;/titles&gt;&lt;periodical&gt;&lt;full-title&gt;Genomics Proteomics Bioinformatics&lt;/full-title&gt;&lt;abbr-1&gt;Genom. Proteom. Bioinf.&lt;/abbr-1&gt;&lt;abbr-2&gt;Genom Proteom Bioinf&lt;/abbr-2&gt;&lt;/periodical&gt;&lt;pages&gt;14-18&lt;/pages&gt;&lt;volume&gt;15&lt;/volume&gt;&lt;number&gt;1&lt;/number&gt;&lt;keywords&gt;&lt;keyword&gt;Genome Sequence Archive&lt;/keyword&gt;&lt;keyword&gt;GSA&lt;/keyword&gt;&lt;keyword&gt;Big data&lt;/keyword&gt;&lt;keyword&gt;Raw sequence data&lt;/keyword&gt;&lt;keyword&gt;INSDC&lt;/keyword&gt;&lt;/keywords&gt;&lt;dates&gt;&lt;year&gt;2017&lt;/year&gt;&lt;pub-dates&gt;&lt;date&gt;2017/02/01/&lt;/date&gt;&lt;/pub-dates&gt;&lt;/dates&gt;&lt;isbn&gt;1672-0229&lt;/isbn&gt;&lt;urls&gt;&lt;related-urls&gt;&lt;url&gt;http://www.sciencedirect.com/science/article/pii/S1672022917300025&lt;/url&gt;&lt;/related-urls&gt;&lt;/urls&gt;&lt;electronic-resource-num&gt;10.1016/j.gpb.2017.01.001&lt;/electronic-resource-num&gt;&lt;/record&gt;&lt;/Cite&gt;&lt;/EndNote&gt;</w:instrTex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separate"/>
      </w:r>
      <w:r w:rsidRPr="003B4F40">
        <w:rPr>
          <w:rFonts w:ascii="Times New Roman" w:hAnsi="Times New Roman" w:cs="Times New Roman"/>
          <w:noProof/>
          <w:kern w:val="1"/>
          <w:sz w:val="24"/>
          <w:szCs w:val="24"/>
          <w:lang w:eastAsia="zh-CN"/>
        </w:rPr>
        <w:t>(Wang</w:t>
      </w:r>
      <w:r w:rsidRPr="003B4F40">
        <w:rPr>
          <w:rFonts w:ascii="Times New Roman" w:hAnsi="Times New Roman" w:cs="Times New Roman"/>
          <w:i/>
          <w:noProof/>
          <w:kern w:val="1"/>
          <w:sz w:val="24"/>
          <w:szCs w:val="24"/>
          <w:lang w:eastAsia="zh-CN"/>
        </w:rPr>
        <w:t>等，</w:t>
      </w:r>
      <w:r w:rsidRPr="003B4F40">
        <w:rPr>
          <w:rFonts w:ascii="Times New Roman" w:hAnsi="Times New Roman" w:cs="Times New Roman"/>
          <w:noProof/>
          <w:kern w:val="1"/>
          <w:sz w:val="24"/>
          <w:szCs w:val="24"/>
          <w:lang w:eastAsia="zh-CN"/>
        </w:rPr>
        <w:t xml:space="preserve"> 2017)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end"/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中按批次编号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CRA002352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搜索并下载。本文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使用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wget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根据样本元数据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中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批次和样本编号批量下载至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seq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目录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代码如下。</w:t>
      </w:r>
    </w:p>
    <w:p w14:paraId="26DEE416" w14:textId="77777777" w:rsidR="009529A7" w:rsidRPr="003B4F40" w:rsidRDefault="009529A7" w:rsidP="009529A7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3B4F40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ab/>
        <w:t>mkdir -p seq</w:t>
      </w:r>
    </w:p>
    <w:p w14:paraId="4FE0EA9F" w14:textId="77777777" w:rsidR="009529A7" w:rsidRPr="003B4F40" w:rsidRDefault="009529A7" w:rsidP="009529A7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3B4F40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ab/>
        <w:t>awk '{system("wget -c ftp://download.big.ac.cn/gsa/"$5"/"$6"/"$6"_f1.fq.gz -O seq/"$1"_1.fq.gz")}' &lt;(tail -n+2 metadata.txt)</w:t>
      </w:r>
    </w:p>
    <w:p w14:paraId="0295AC4F" w14:textId="77777777" w:rsidR="009529A7" w:rsidRPr="003B4F40" w:rsidRDefault="009529A7" w:rsidP="009529A7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3B4F40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ab/>
        <w:t>awk '{system("wget -c ftp://download.big.ac.cn/gsa/"$5"/"$6"/"$6"_r2.fq.gz -O seq/"$1"_2.fq.gz")}' &lt;(tail -n+2 metadata.txt)</w:t>
      </w:r>
    </w:p>
    <w:p w14:paraId="42FFFE4F" w14:textId="77777777" w:rsidR="009529A7" w:rsidRPr="003B4F40" w:rsidRDefault="009529A7" w:rsidP="009529A7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awk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为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Linux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下的一种字符处理语言，可同时使用文本中的多个字段；使用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system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命令调用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wget</w:t>
      </w: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，实现根据列表批量下载、改名的功能。</w:t>
      </w:r>
    </w:p>
    <w:p w14:paraId="71CBEB99" w14:textId="77777777" w:rsidR="009529A7" w:rsidRPr="003B4F40" w:rsidRDefault="009529A7" w:rsidP="009529A7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3B4F40">
        <w:rPr>
          <w:rFonts w:ascii="Times New Roman" w:hAnsi="Times New Roman" w:cs="Times New Roman"/>
          <w:kern w:val="1"/>
          <w:sz w:val="24"/>
          <w:szCs w:val="24"/>
          <w:lang w:eastAsia="zh-CN"/>
        </w:rPr>
        <w:t>检查文件大小，确定是否下载完整或正常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</w:p>
    <w:p w14:paraId="371A47B1" w14:textId="77777777" w:rsidR="009529A7" w:rsidRPr="003B4F40" w:rsidRDefault="009529A7" w:rsidP="009529A7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3B4F40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ab/>
        <w:t>ls -lsh seq</w:t>
      </w:r>
    </w:p>
    <w:p w14:paraId="2C3D213C" w14:textId="61F2C145" w:rsidR="00E752B0" w:rsidRDefault="00E752B0" w:rsidP="00023D48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E752B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数据库第一次使用需要解压</w:t>
      </w:r>
    </w:p>
    <w:p w14:paraId="38ED59E5" w14:textId="71DD45E3" w:rsidR="00E752B0" w:rsidRPr="00E752B0" w:rsidRDefault="00E752B0" w:rsidP="00023D48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E752B0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gunzip ${ea}/usearch/rdp_16s_v16_sp.fa.gz</w:t>
      </w:r>
    </w:p>
    <w:p w14:paraId="50CF1C7C" w14:textId="1BC4962D" w:rsidR="00E752B0" w:rsidRPr="00E752B0" w:rsidRDefault="00E752B0" w:rsidP="00023D48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 w:hint="eastAsia"/>
          <w:kern w:val="1"/>
          <w:sz w:val="24"/>
          <w:szCs w:val="24"/>
          <w:shd w:val="pct15" w:color="auto" w:fill="FFFFFF"/>
          <w:lang w:eastAsia="zh-CN"/>
        </w:rPr>
      </w:pPr>
      <w:r w:rsidRPr="00E752B0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lastRenderedPageBreak/>
        <w:t>gunzip ${ea}/gg/97_otus.fasta.gz</w:t>
      </w:r>
    </w:p>
    <w:p w14:paraId="0AD5433C" w14:textId="0C71FAF9" w:rsidR="00023D48" w:rsidRPr="00023D48" w:rsidRDefault="00023D48" w:rsidP="00023D48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023D4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创建临时和结果目录，临时目录分析结束可删除</w:t>
      </w:r>
    </w:p>
    <w:p w14:paraId="3E474486" w14:textId="15AB2CCC" w:rsidR="00940220" w:rsidRDefault="00023D48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023D48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mkdir -p temp result</w:t>
      </w:r>
    </w:p>
    <w:p w14:paraId="62E25211" w14:textId="77777777" w:rsidR="00903C7C" w:rsidRPr="00023D48" w:rsidRDefault="00903C7C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</w:p>
    <w:p w14:paraId="3506A7C2" w14:textId="3EDCDCE6" w:rsidR="00A31F7F" w:rsidRPr="00136A8F" w:rsidRDefault="00C04FD2" w:rsidP="006F3DD9">
      <w:pPr>
        <w:pStyle w:val="afff5"/>
        <w:numPr>
          <w:ilvl w:val="0"/>
          <w:numId w:val="17"/>
        </w:numPr>
        <w:wordWrap w:val="0"/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C04FD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合并双端序列并按样品重命名</w:t>
      </w:r>
    </w:p>
    <w:p w14:paraId="7E4ACF9E" w14:textId="28DED0C5" w:rsidR="00A30A08" w:rsidRPr="00136A8F" w:rsidRDefault="00D10543" w:rsidP="00A30A08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D1054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依照实验设计</w:t>
      </w:r>
      <w:r w:rsidR="00D81DE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采用</w:t>
      </w:r>
      <w:r w:rsidR="00D81DE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f</w:t>
      </w:r>
      <w:r w:rsidR="00D81DEA">
        <w:rPr>
          <w:rFonts w:ascii="Times New Roman" w:hAnsi="Times New Roman" w:cs="Times New Roman"/>
          <w:kern w:val="1"/>
          <w:sz w:val="24"/>
          <w:szCs w:val="24"/>
          <w:lang w:eastAsia="zh-CN"/>
        </w:rPr>
        <w:t>or</w:t>
      </w:r>
      <w:r w:rsidR="00D81DE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循环</w:t>
      </w:r>
      <w:r w:rsidRPr="00D1054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批处理</w:t>
      </w:r>
      <w:r w:rsidR="00D81DE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样本</w:t>
      </w:r>
      <w:r w:rsidRPr="00D1054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合并</w:t>
      </w:r>
      <w:r w:rsidR="00C275C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C275CD" w:rsidRPr="00C275CD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图</w:t>
      </w:r>
      <w:r w:rsidR="00C275CD" w:rsidRPr="00C275CD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1</w:t>
      </w:r>
      <w:r w:rsidR="00C275CD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tail -n+2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去表头，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cut -f 1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取第一列，即获得样本列表。</w:t>
      </w:r>
      <w:r w:rsidR="006C5C2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v</w:t>
      </w:r>
      <w:r w:rsidR="00D36D7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se</w:t>
      </w:r>
      <w:r w:rsidR="00D36D76">
        <w:rPr>
          <w:rFonts w:ascii="Times New Roman" w:hAnsi="Times New Roman" w:cs="Times New Roman"/>
          <w:kern w:val="1"/>
          <w:sz w:val="24"/>
          <w:szCs w:val="24"/>
          <w:lang w:eastAsia="zh-CN"/>
        </w:rPr>
        <w:t>arch</w:t>
      </w:r>
      <w:r w:rsidR="00D36D7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程序的</w:t>
      </w:r>
      <w:r w:rsidR="00D36D76" w:rsidRPr="00D36D76">
        <w:rPr>
          <w:rFonts w:ascii="Times New Roman" w:hAnsi="Times New Roman" w:cs="Times New Roman"/>
          <w:kern w:val="1"/>
          <w:sz w:val="24"/>
          <w:szCs w:val="24"/>
          <w:lang w:eastAsia="zh-CN"/>
        </w:rPr>
        <w:t>--fastq_mergepairs</w:t>
      </w:r>
      <w:r w:rsidR="00D36D7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命令实现双端序列合并，</w:t>
      </w:r>
      <w:r w:rsidR="000F43A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接输入</w:t>
      </w:r>
      <w:r w:rsidR="00D81DE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读长文件</w:t>
      </w:r>
      <w:r w:rsidR="00D81DE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</w:t>
      </w:r>
      <w:r w:rsidR="00D81DEA">
        <w:rPr>
          <w:rFonts w:ascii="Times New Roman" w:hAnsi="Times New Roman" w:cs="Times New Roman"/>
          <w:kern w:val="1"/>
          <w:sz w:val="24"/>
          <w:szCs w:val="24"/>
          <w:lang w:eastAsia="zh-CN"/>
        </w:rPr>
        <w:t>(</w:t>
      </w:r>
      <w:r w:rsidR="00330A25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fq/fq</w:t>
      </w:r>
      <w:r w:rsidR="00330A25">
        <w:rPr>
          <w:rFonts w:ascii="Times New Roman" w:hAnsi="Times New Roman" w:cs="Times New Roman"/>
          <w:kern w:val="1"/>
          <w:sz w:val="24"/>
          <w:szCs w:val="24"/>
          <w:lang w:eastAsia="zh-CN"/>
        </w:rPr>
        <w:t>.gz</w:t>
      </w:r>
      <w:r w:rsidR="00330A25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均可</w:t>
      </w:r>
      <w:r w:rsidR="00D81DEA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0F43A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</w:t>
      </w:r>
      <w:r w:rsidR="000F43A0" w:rsidRPr="00D10543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--reverse</w:t>
      </w:r>
      <w:r w:rsidR="000F43A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接</w:t>
      </w:r>
      <w:r w:rsidR="00330A25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读长文件</w:t>
      </w:r>
      <w:r w:rsidR="00330A25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2</w:t>
      </w:r>
      <w:r w:rsidR="000F43A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</w:t>
      </w:r>
      <w:r w:rsidR="000F43A0" w:rsidRPr="00D10543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--fastqout</w:t>
      </w:r>
      <w:r w:rsidR="000F43A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指定输出文件，</w:t>
      </w:r>
      <w:r w:rsidR="000F43A0" w:rsidRPr="00D10543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--relabel</w:t>
      </w:r>
      <w:r w:rsidR="000F43A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将序列</w:t>
      </w:r>
      <w:r w:rsidR="00B053E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按样本名进行</w:t>
      </w:r>
      <w:r w:rsidR="000F43A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重命名</w:t>
      </w:r>
      <w:r w:rsidR="00B053E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 xml:space="preserve"> </w:t>
      </w:r>
      <w:r w:rsidR="00EA583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EA583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注：样本名后必须添加点，以分隔样本名和序列</w:t>
      </w:r>
      <w:r w:rsidR="00EA583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ID</w:t>
      </w:r>
      <w:r w:rsidR="00EA583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同时注意样本名中不允许有点</w:t>
      </w:r>
      <w:r w:rsidR="00EA583B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D36D7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B053E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本示例数据包括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5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万对</w:t>
      </w:r>
      <w:r w:rsidR="00B053E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读长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的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8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个样本合并</w:t>
      </w:r>
      <w:r w:rsidR="00B053E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计算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耗时约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2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分钟。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Windows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复制命令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Ctrl+C</w:t>
      </w:r>
      <w:r w:rsidR="00B86DD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为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Linux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</w:t>
      </w:r>
      <w:r w:rsidR="00B86DD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的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终止</w:t>
      </w:r>
      <w:r w:rsidR="00B86DD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命令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为防止异常中断，结尾添加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&amp;</w:t>
      </w:r>
      <w:r w:rsidR="00A57CE9" w:rsidRPr="00A57C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使命令转后台。</w:t>
      </w:r>
      <w:r w:rsidR="00DB3D6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注：如分析时提示文件质量值问题，详见</w:t>
      </w:r>
      <w:r w:rsidR="00DB3D66" w:rsidRPr="00903C7C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常见问题</w:t>
      </w:r>
      <w:r w:rsidR="00DB3D66" w:rsidRPr="00903C7C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3</w:t>
      </w:r>
      <w:r w:rsidR="00B86DD2" w:rsidRPr="00B86DD2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；</w:t>
      </w:r>
      <w:r w:rsidR="00182C3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如输入文件为单端</w:t>
      </w:r>
      <w:r w:rsidR="00182C3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FASTQ</w:t>
      </w:r>
      <w:r w:rsidR="00182C3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文件，则只需</w:t>
      </w:r>
      <w:r w:rsidR="00D36D7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序列</w:t>
      </w:r>
      <w:r w:rsidR="00182C3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改名即可，详见</w:t>
      </w:r>
      <w:r w:rsidR="00182C3B" w:rsidRPr="00903C7C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常见问题</w:t>
      </w:r>
      <w:r w:rsidR="00182C3B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4</w:t>
      </w:r>
      <w:r w:rsidR="00182C3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</w:p>
    <w:p w14:paraId="1017DF15" w14:textId="77777777" w:rsidR="00D10543" w:rsidRPr="00D10543" w:rsidRDefault="00D10543" w:rsidP="00D1054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D10543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for i in `tail -n+2 result/metadata.txt | cut -f 1`;do</w:t>
      </w:r>
    </w:p>
    <w:p w14:paraId="7ED5DE6D" w14:textId="77777777" w:rsidR="00D10543" w:rsidRPr="00D10543" w:rsidRDefault="00D10543" w:rsidP="00D1054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D10543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 xml:space="preserve">  vsearch --fastq_mergepairs seq/${i}_1.fq.gz --reverse seq/${i}_2.fq.gz \</w:t>
      </w:r>
    </w:p>
    <w:p w14:paraId="6DC2E578" w14:textId="77777777" w:rsidR="00D10543" w:rsidRPr="00D10543" w:rsidRDefault="00D10543" w:rsidP="00D1054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D10543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 xml:space="preserve">  --fastqout temp/${i}.merged.fq --relabel ${i}.</w:t>
      </w:r>
    </w:p>
    <w:p w14:paraId="4F415F09" w14:textId="15189652" w:rsidR="00A30A08" w:rsidRDefault="00D10543" w:rsidP="00D1054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D10543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done &amp;</w:t>
      </w:r>
    </w:p>
    <w:p w14:paraId="4D53E861" w14:textId="3A248041" w:rsidR="00194279" w:rsidRPr="00194279" w:rsidRDefault="00B86DD2" w:rsidP="0019427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双端合并且重命名的序列，每条序列具有唯一且可识别样本的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ID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C275C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可以</w:t>
      </w:r>
      <w:r w:rsidR="00194279" w:rsidRPr="0019427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合并所有样品至同一文件</w:t>
      </w:r>
      <w:r w:rsidR="00C275C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方便统一操作。</w:t>
      </w:r>
    </w:p>
    <w:p w14:paraId="2706A8AE" w14:textId="77777777" w:rsidR="00194279" w:rsidRPr="00194279" w:rsidRDefault="00194279" w:rsidP="0019427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194279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cat temp/*.merged.fq &gt; temp/all.fq</w:t>
      </w:r>
    </w:p>
    <w:p w14:paraId="6B4B9304" w14:textId="77777777" w:rsidR="00194279" w:rsidRPr="00194279" w:rsidRDefault="00194279" w:rsidP="00D1054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</w:p>
    <w:p w14:paraId="5029957D" w14:textId="14D18D6F" w:rsidR="00194279" w:rsidRDefault="00194279" w:rsidP="00A31F7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/>
          <w:noProof/>
          <w:kern w:val="1"/>
          <w:sz w:val="24"/>
          <w:szCs w:val="24"/>
          <w:lang w:eastAsia="zh-CN"/>
        </w:rPr>
        <w:drawing>
          <wp:inline distT="0" distB="0" distL="0" distR="0" wp14:anchorId="462BA9D9" wp14:editId="322B46CE">
            <wp:extent cx="5759450" cy="145542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1455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035C80" w14:textId="483376E3" w:rsidR="00194279" w:rsidRPr="0071461D" w:rsidRDefault="00194279" w:rsidP="00194279">
      <w:pPr>
        <w:wordWrap w:val="0"/>
        <w:adjustRightInd w:val="0"/>
        <w:snapToGrid w:val="0"/>
        <w:spacing w:line="360" w:lineRule="auto"/>
        <w:outlineLvl w:val="2"/>
        <w:rPr>
          <w:rFonts w:ascii="Times New Roman" w:hAnsi="Times New Roman" w:cs="Times New Roman"/>
          <w:b/>
          <w:bCs/>
          <w:kern w:val="1"/>
          <w:sz w:val="24"/>
          <w:szCs w:val="24"/>
          <w:lang w:eastAsia="zh-CN"/>
        </w:rPr>
      </w:pPr>
      <w:r w:rsidRPr="0071461D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图</w:t>
      </w:r>
      <w:r w:rsidRPr="0071461D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1</w:t>
      </w:r>
      <w:r w:rsidRPr="0071461D">
        <w:rPr>
          <w:rFonts w:ascii="Times New Roman" w:hAnsi="Times New Roman" w:cs="Times New Roman"/>
          <w:b/>
          <w:bCs/>
          <w:kern w:val="1"/>
          <w:sz w:val="24"/>
          <w:szCs w:val="24"/>
          <w:lang w:eastAsia="zh-CN"/>
        </w:rPr>
        <w:t xml:space="preserve">. </w:t>
      </w:r>
      <w:r w:rsidR="00C275CD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典型</w:t>
      </w:r>
      <w:r w:rsidRPr="0071461D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扩增子测序双端序列合并</w:t>
      </w:r>
      <w:r w:rsidR="00C275CD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结构图</w:t>
      </w:r>
    </w:p>
    <w:p w14:paraId="2D12F3D9" w14:textId="77777777" w:rsidR="00194279" w:rsidRPr="00194279" w:rsidRDefault="0019427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</w:p>
    <w:p w14:paraId="41BB54AC" w14:textId="3CE12954" w:rsidR="009C5AB6" w:rsidRPr="00136A8F" w:rsidRDefault="00105DF0" w:rsidP="006F3DD9">
      <w:pPr>
        <w:pStyle w:val="afff5"/>
        <w:numPr>
          <w:ilvl w:val="0"/>
          <w:numId w:val="17"/>
        </w:numPr>
        <w:wordWrap w:val="0"/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引物</w:t>
      </w:r>
      <w:r w:rsidR="00E57158"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切除</w:t>
      </w: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和质量控制</w:t>
      </w:r>
    </w:p>
    <w:p w14:paraId="6CF638E7" w14:textId="55407B81" w:rsidR="00F4128B" w:rsidRPr="00136A8F" w:rsidRDefault="00105DF0" w:rsidP="00F4128B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</w:pP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lastRenderedPageBreak/>
        <w:t>采用等长的方式切除引物，引物外侧如果有标签</w:t>
      </w:r>
      <w:r w:rsidR="00E571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E57158">
        <w:rPr>
          <w:rFonts w:ascii="Times New Roman" w:hAnsi="Times New Roman" w:cs="Times New Roman"/>
          <w:kern w:val="1"/>
          <w:sz w:val="24"/>
          <w:szCs w:val="24"/>
          <w:lang w:eastAsia="zh-CN"/>
        </w:rPr>
        <w:t>Barcode)</w:t>
      </w: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标签的长度需要计算在内</w:t>
      </w:r>
      <w:r w:rsidR="00E571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E57158" w:rsidRPr="00C275CD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图</w:t>
      </w:r>
      <w:r w:rsidR="00E57158" w:rsidRPr="00C275CD">
        <w:rPr>
          <w:rFonts w:ascii="Times New Roman" w:hAnsi="Times New Roman" w:cs="Times New Roman" w:hint="eastAsia"/>
          <w:b/>
          <w:bCs/>
          <w:kern w:val="1"/>
          <w:sz w:val="24"/>
          <w:szCs w:val="24"/>
          <w:lang w:eastAsia="zh-CN"/>
        </w:rPr>
        <w:t>1</w:t>
      </w:r>
      <w:r w:rsidR="00E57158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如本</w:t>
      </w:r>
      <w:r w:rsidR="00E571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示</w:t>
      </w: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例的结</w:t>
      </w:r>
      <w:r w:rsidR="00E571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构</w:t>
      </w: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为</w:t>
      </w:r>
      <w:r w:rsidR="00E57158"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0 bp</w:t>
      </w: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左端标签</w:t>
      </w:r>
      <w:r w:rsidR="00E571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 xml:space="preserve"> </w:t>
      </w: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 xml:space="preserve">+ </w:t>
      </w:r>
      <w:r w:rsidR="00E57158"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9 bp</w:t>
      </w: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正向引物</w:t>
      </w: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V5</w:t>
      </w: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共</w:t>
      </w:r>
      <w:r w:rsidR="00E5715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计</w:t>
      </w: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29 bp</w:t>
      </w: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</w:t>
      </w:r>
      <w:r w:rsidR="00C52560"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8 bp</w:t>
      </w: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反向引物</w:t>
      </w: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V7</w:t>
      </w:r>
      <w:r w:rsidR="002A155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分别使用</w:t>
      </w:r>
      <w:r w:rsidR="002A155E" w:rsidRPr="003068E9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--fastq_stripleft</w:t>
      </w:r>
      <w:r w:rsidR="002A155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和</w:t>
      </w:r>
      <w:r w:rsidR="002A155E" w:rsidRPr="003068E9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--fastq_stripright</w:t>
      </w:r>
      <w:r w:rsidR="002A155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传递给程序</w:t>
      </w:r>
      <w:r w:rsidRPr="00105DF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3068E9" w:rsidRPr="003068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注意：务必清楚实验设计中引物和标签长度，如果引物已经去除，可在下方参数处填</w:t>
      </w:r>
      <w:r w:rsidR="003068E9" w:rsidRPr="003068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0</w:t>
      </w:r>
      <w:r w:rsidR="003068E9" w:rsidRPr="003068E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表示无需去除。</w:t>
      </w:r>
      <w:r w:rsidR="002A155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此外，</w:t>
      </w:r>
      <w:r w:rsidR="00234942" w:rsidRPr="003068E9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--fastq_maxee_rate</w:t>
      </w:r>
      <w:r w:rsidR="002A155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指定质量控制</w:t>
      </w:r>
      <w:r w:rsidR="0023494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的错误率，</w:t>
      </w:r>
      <w:r w:rsidR="0023494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0</w:t>
      </w:r>
      <w:r w:rsidR="00234942">
        <w:rPr>
          <w:rFonts w:ascii="Times New Roman" w:hAnsi="Times New Roman" w:cs="Times New Roman"/>
          <w:kern w:val="1"/>
          <w:sz w:val="24"/>
          <w:szCs w:val="24"/>
          <w:lang w:eastAsia="zh-CN"/>
        </w:rPr>
        <w:t>.01</w:t>
      </w:r>
      <w:r w:rsidR="0023494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代表要求错误率小于</w:t>
      </w:r>
      <w:r w:rsidR="00234942">
        <w:rPr>
          <w:rFonts w:ascii="Times New Roman" w:hAnsi="Times New Roman" w:cs="Times New Roman"/>
          <w:kern w:val="1"/>
          <w:sz w:val="24"/>
          <w:szCs w:val="24"/>
          <w:lang w:eastAsia="zh-CN"/>
        </w:rPr>
        <w:t>1%</w:t>
      </w:r>
      <w:r w:rsidR="00234942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C5256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质控控制后，</w:t>
      </w:r>
      <w:r w:rsidR="00C52560" w:rsidRPr="003068E9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--fastaout</w:t>
      </w:r>
      <w:r w:rsidR="00C5256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输出</w:t>
      </w:r>
      <w:r w:rsidR="008221C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体积更小</w:t>
      </w:r>
      <w:r w:rsidR="00C5256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的</w:t>
      </w:r>
      <w:r w:rsidR="008221C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无质量值</w:t>
      </w:r>
      <w:r w:rsidR="00C5256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fa</w:t>
      </w:r>
      <w:r w:rsidR="00C52560">
        <w:rPr>
          <w:rFonts w:ascii="Times New Roman" w:hAnsi="Times New Roman" w:cs="Times New Roman"/>
          <w:kern w:val="1"/>
          <w:sz w:val="24"/>
          <w:szCs w:val="24"/>
          <w:lang w:eastAsia="zh-CN"/>
        </w:rPr>
        <w:t>sta</w:t>
      </w:r>
      <w:r w:rsidR="00C5256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C52560">
        <w:rPr>
          <w:rFonts w:ascii="Times New Roman" w:hAnsi="Times New Roman" w:cs="Times New Roman"/>
          <w:kern w:val="1"/>
          <w:sz w:val="24"/>
          <w:szCs w:val="24"/>
          <w:lang w:eastAsia="zh-CN"/>
        </w:rPr>
        <w:t>fa)</w:t>
      </w:r>
      <w:r w:rsidR="00C5256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格式文件。</w:t>
      </w:r>
    </w:p>
    <w:p w14:paraId="25EE681C" w14:textId="77777777" w:rsidR="003068E9" w:rsidRPr="003068E9" w:rsidRDefault="003068E9" w:rsidP="003068E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3068E9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vsearch --fastx_filter temp/all.fq \</w:t>
      </w:r>
    </w:p>
    <w:p w14:paraId="461CB0A5" w14:textId="77777777" w:rsidR="003068E9" w:rsidRPr="003068E9" w:rsidRDefault="003068E9" w:rsidP="003068E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3068E9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 xml:space="preserve">      --fastq_stripleft </w:t>
      </w:r>
      <w:r w:rsidRPr="002A155E">
        <w:rPr>
          <w:rFonts w:ascii="Times New Roman" w:hAnsi="Times New Roman" w:cs="Times New Roman"/>
          <w:color w:val="0070C0"/>
          <w:kern w:val="1"/>
          <w:sz w:val="24"/>
          <w:szCs w:val="24"/>
          <w:shd w:val="pct15" w:color="auto" w:fill="FFFFFF"/>
          <w:lang w:eastAsia="zh-CN"/>
        </w:rPr>
        <w:t>29</w:t>
      </w:r>
      <w:r w:rsidRPr="003068E9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 xml:space="preserve"> --fastq_stripright </w:t>
      </w:r>
      <w:r w:rsidRPr="002A155E">
        <w:rPr>
          <w:rFonts w:ascii="Times New Roman" w:hAnsi="Times New Roman" w:cs="Times New Roman"/>
          <w:color w:val="0070C0"/>
          <w:kern w:val="1"/>
          <w:sz w:val="24"/>
          <w:szCs w:val="24"/>
          <w:shd w:val="pct15" w:color="auto" w:fill="FFFFFF"/>
          <w:lang w:eastAsia="zh-CN"/>
        </w:rPr>
        <w:t>18</w:t>
      </w:r>
      <w:r w:rsidRPr="003068E9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 xml:space="preserve"> \</w:t>
      </w:r>
    </w:p>
    <w:p w14:paraId="55B185CD" w14:textId="77777777" w:rsidR="003068E9" w:rsidRPr="003068E9" w:rsidRDefault="003068E9" w:rsidP="003068E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3068E9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 xml:space="preserve">      --fastq_maxee_rate </w:t>
      </w:r>
      <w:r w:rsidRPr="002A155E">
        <w:rPr>
          <w:rFonts w:ascii="Times New Roman" w:hAnsi="Times New Roman" w:cs="Times New Roman"/>
          <w:color w:val="0070C0"/>
          <w:kern w:val="1"/>
          <w:sz w:val="24"/>
          <w:szCs w:val="24"/>
          <w:shd w:val="pct15" w:color="auto" w:fill="FFFFFF"/>
          <w:lang w:eastAsia="zh-CN"/>
        </w:rPr>
        <w:t>0.01</w:t>
      </w:r>
      <w:r w:rsidRPr="003068E9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 xml:space="preserve"> \</w:t>
      </w:r>
    </w:p>
    <w:p w14:paraId="75A27366" w14:textId="2245E8E2" w:rsidR="003068E9" w:rsidRDefault="003068E9" w:rsidP="003068E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3068E9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 xml:space="preserve">      --fastaout temp/filtered.fa</w:t>
      </w:r>
    </w:p>
    <w:p w14:paraId="6F03DFF2" w14:textId="77777777" w:rsidR="00D34729" w:rsidRPr="00136A8F" w:rsidRDefault="00D34729" w:rsidP="003068E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</w:p>
    <w:p w14:paraId="2EF3BD5F" w14:textId="5D8440CE" w:rsidR="007D1985" w:rsidRPr="00136A8F" w:rsidRDefault="001705D7" w:rsidP="007E3BEE">
      <w:pPr>
        <w:pStyle w:val="afff5"/>
        <w:numPr>
          <w:ilvl w:val="0"/>
          <w:numId w:val="17"/>
        </w:numPr>
        <w:wordWrap w:val="0"/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序列</w:t>
      </w:r>
      <w:r w:rsidR="00C872DD" w:rsidRPr="00C872D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去冗余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并</w:t>
      </w:r>
      <w:r w:rsidR="00C872DD" w:rsidRPr="00C872D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挑选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代表序列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C872DD" w:rsidRPr="00C872D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OTU/ASV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</w:p>
    <w:p w14:paraId="33CBA1A6" w14:textId="6A9D244A" w:rsidR="00C872DD" w:rsidRPr="00CF7ABA" w:rsidRDefault="00530C68" w:rsidP="00DE1B82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序列</w:t>
      </w:r>
      <w:r w:rsidR="00CF7ABA" w:rsidRPr="00CF7AB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去冗余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可以使总</w:t>
      </w:r>
      <w:r w:rsidR="00CF7ABA" w:rsidRPr="00CF7AB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数据量降</w:t>
      </w:r>
      <w:r w:rsidR="00CF7AB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低</w:t>
      </w:r>
      <w:r w:rsidR="00CF7ABA" w:rsidRPr="00CF7AB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数量级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降维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CF7ABA" w:rsidRPr="00CF7AB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减少</w:t>
      </w:r>
      <w:r w:rsidR="00CF7ABA" w:rsidRPr="00CF7AB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游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计算资源消耗和缩短</w:t>
      </w:r>
      <w:r w:rsidR="00F448D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等待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时间</w:t>
      </w:r>
      <w:r w:rsidR="00CF7ABA" w:rsidRPr="00CF7AB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</w:t>
      </w:r>
      <w:r w:rsidR="00F448D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更重要的是提供序列的出现频次对</w:t>
      </w:r>
      <w:r w:rsidR="00CF7ABA" w:rsidRPr="00CF7AB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鉴定真实</w:t>
      </w:r>
      <w:r w:rsidR="00CF7AB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特征序列</w:t>
      </w:r>
      <w:r w:rsidR="00F448D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至关重要</w:t>
      </w:r>
      <w:r w:rsidR="00FE0B0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375B8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扩增子分析中特征序列有</w:t>
      </w:r>
      <w:r w:rsidR="00CF7AB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可操作分类单元</w:t>
      </w:r>
      <w:r w:rsidR="00CF7AB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CF7ABA" w:rsidRPr="00CF7AB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OTUs</w:t>
      </w:r>
      <w:r w:rsidR="00CF7ABA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CF7AB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或扩增序列变</w:t>
      </w:r>
      <w:r w:rsidR="00375B8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体</w:t>
      </w:r>
      <w:r w:rsidR="00CF7ABA">
        <w:rPr>
          <w:rFonts w:ascii="Times New Roman" w:hAnsi="Times New Roman" w:cs="Times New Roman"/>
          <w:kern w:val="1"/>
          <w:sz w:val="24"/>
          <w:szCs w:val="24"/>
          <w:lang w:eastAsia="zh-CN"/>
        </w:rPr>
        <w:t>(ASVs</w:t>
      </w:r>
      <w:r w:rsidR="00CF7AB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)</w:t>
      </w:r>
      <w:r w:rsidR="00CF7AB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71461D" w:rsidRPr="0071461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参数</w:t>
      </w:r>
      <w:r w:rsidR="0071461D" w:rsidRPr="00375B80">
        <w:rPr>
          <w:rFonts w:ascii="Times New Roman" w:hAnsi="Times New Roman" w:cs="Times New Roman" w:hint="eastAsia"/>
          <w:kern w:val="1"/>
          <w:sz w:val="24"/>
          <w:szCs w:val="24"/>
          <w:shd w:val="pct15" w:color="auto" w:fill="FFFFFF"/>
          <w:lang w:eastAsia="zh-CN"/>
        </w:rPr>
        <w:t>--miniuniqusize</w:t>
      </w:r>
      <w:r w:rsidR="0071461D" w:rsidRPr="0071461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设置使用序列的最小出现</w:t>
      </w:r>
      <w:r w:rsidR="00375B8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频次</w:t>
      </w:r>
      <w:r w:rsidR="0071461D" w:rsidRPr="0071461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默认为</w:t>
      </w:r>
      <w:r w:rsidR="0071461D" w:rsidRPr="0071461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8</w:t>
      </w:r>
      <w:r w:rsidR="0071461D" w:rsidRPr="0071461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此处设置为</w:t>
      </w:r>
      <w:r w:rsidR="0071461D" w:rsidRPr="0071461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0</w:t>
      </w:r>
      <w:r w:rsidR="0071461D" w:rsidRPr="0071461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推荐最小</w:t>
      </w:r>
      <w:r w:rsidR="00375B80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值</w:t>
      </w:r>
      <w:r w:rsidR="0071461D" w:rsidRPr="0071461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为总数据量的百万分之一</w:t>
      </w:r>
      <w:r w:rsidR="004E6B5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4E6B5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如</w:t>
      </w:r>
      <w:r w:rsidR="004E6B5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</w:t>
      </w:r>
      <w:r w:rsidR="004E6B5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亿条序列至少需要过滤掉频次</w:t>
      </w:r>
      <w:r w:rsidR="004E6B5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00</w:t>
      </w:r>
      <w:r w:rsidR="004E6B5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以下的序列噪音</w:t>
      </w:r>
      <w:r w:rsidR="004E6B57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71461D" w:rsidRPr="0071461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可实现去除低丰度</w:t>
      </w:r>
      <w:r w:rsidR="004E6B5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或测序</w:t>
      </w:r>
      <w:r w:rsidR="0071461D" w:rsidRPr="0071461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噪音并</w:t>
      </w:r>
      <w:r w:rsidR="004E6B5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极大地</w:t>
      </w:r>
      <w:r w:rsidR="0071461D" w:rsidRPr="0071461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增加计算速度。</w:t>
      </w:r>
      <w:r w:rsidR="0071461D" w:rsidRPr="004E6B57">
        <w:rPr>
          <w:rFonts w:ascii="Times New Roman" w:hAnsi="Times New Roman" w:cs="Times New Roman" w:hint="eastAsia"/>
          <w:kern w:val="1"/>
          <w:sz w:val="24"/>
          <w:szCs w:val="24"/>
          <w:shd w:val="pct15" w:color="auto" w:fill="FFFFFF"/>
          <w:lang w:eastAsia="zh-CN"/>
        </w:rPr>
        <w:t>-sizeout</w:t>
      </w:r>
      <w:r w:rsidR="0071461D" w:rsidRPr="0071461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输出</w:t>
      </w:r>
      <w:r w:rsidR="004E6B5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频次</w:t>
      </w:r>
      <w:r w:rsidR="0071461D" w:rsidRPr="0071461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 xml:space="preserve">, </w:t>
      </w:r>
      <w:r w:rsidR="0071461D" w:rsidRPr="00FA706B">
        <w:rPr>
          <w:rFonts w:ascii="Times New Roman" w:hAnsi="Times New Roman" w:cs="Times New Roman" w:hint="eastAsia"/>
          <w:kern w:val="1"/>
          <w:sz w:val="24"/>
          <w:szCs w:val="24"/>
          <w:shd w:val="pct15" w:color="auto" w:fill="FFFFFF"/>
          <w:lang w:eastAsia="zh-CN"/>
        </w:rPr>
        <w:t>--relabel</w:t>
      </w:r>
      <w:r w:rsidR="00FA706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设置</w:t>
      </w:r>
      <w:r w:rsidR="004E6B5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输出</w:t>
      </w:r>
      <w:r w:rsidR="0071461D" w:rsidRPr="0071461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序列前缀</w:t>
      </w:r>
      <w:r w:rsidR="00FA706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FA706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示例输出序列</w:t>
      </w:r>
      <w:r w:rsidR="00FA706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ID</w:t>
      </w:r>
      <w:r w:rsidR="00FA706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：</w:t>
      </w:r>
      <w:r w:rsidR="00FA706B" w:rsidRPr="00FA706B">
        <w:rPr>
          <w:rFonts w:ascii="Times New Roman" w:hAnsi="Times New Roman" w:cs="Times New Roman"/>
          <w:kern w:val="1"/>
          <w:sz w:val="24"/>
          <w:szCs w:val="24"/>
          <w:lang w:eastAsia="zh-CN"/>
        </w:rPr>
        <w:t>&gt;Uni1;size=17963</w:t>
      </w:r>
      <w:r w:rsidR="00FA706B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71461D" w:rsidRPr="0071461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</w:p>
    <w:p w14:paraId="13CCB7B1" w14:textId="77777777" w:rsidR="0071461D" w:rsidRPr="0071461D" w:rsidRDefault="0071461D" w:rsidP="0071461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71461D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vsearch --derep_fulllength temp/filtered.fa \</w:t>
      </w:r>
    </w:p>
    <w:p w14:paraId="0C16FBA7" w14:textId="77777777" w:rsidR="00FA706B" w:rsidRDefault="0071461D" w:rsidP="0071461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71461D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 xml:space="preserve">      --output temp/uniques.fa </w:t>
      </w:r>
      <w:r w:rsidR="00FA706B">
        <w:rPr>
          <w:rFonts w:ascii="Times New Roman" w:hAnsi="Times New Roman" w:cs="Times New Roman" w:hint="eastAsia"/>
          <w:kern w:val="1"/>
          <w:sz w:val="24"/>
          <w:szCs w:val="24"/>
          <w:shd w:val="pct15" w:color="auto" w:fill="FFFFFF"/>
          <w:lang w:eastAsia="zh-CN"/>
        </w:rPr>
        <w:t>\</w:t>
      </w:r>
    </w:p>
    <w:p w14:paraId="46FBDAFD" w14:textId="0568A043" w:rsidR="00DE1B82" w:rsidRPr="00136A8F" w:rsidRDefault="00FA706B" w:rsidP="00FA706B">
      <w:pPr>
        <w:wordWrap w:val="0"/>
        <w:adjustRightInd w:val="0"/>
        <w:snapToGrid w:val="0"/>
        <w:spacing w:line="360" w:lineRule="auto"/>
        <w:ind w:left="2" w:firstLine="1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71461D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 xml:space="preserve">      </w:t>
      </w:r>
      <w:r w:rsidR="0071461D" w:rsidRPr="0071461D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--relabel Uni --minuniquesize 10 --sizeout</w:t>
      </w:r>
    </w:p>
    <w:p w14:paraId="1910751C" w14:textId="77777777" w:rsidR="00FA706B" w:rsidRDefault="00FA706B" w:rsidP="00BE4688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</w:p>
    <w:p w14:paraId="15AB1FDA" w14:textId="74D047CE" w:rsidR="00BE4688" w:rsidRPr="00136A8F" w:rsidRDefault="00FA706B" w:rsidP="00BE4688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按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97%</w:t>
      </w:r>
      <w:r w:rsidR="001705D7" w:rsidRPr="001705D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聚类</w:t>
      </w:r>
      <w:r w:rsidR="0005712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生成</w:t>
      </w:r>
      <w:r w:rsidR="001705D7" w:rsidRPr="001705D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OTU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s</w:t>
      </w:r>
      <w:r w:rsidR="0005712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和</w:t>
      </w:r>
      <w:r w:rsidR="001705D7" w:rsidRPr="001705D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去噪</w:t>
      </w:r>
      <w:r w:rsidR="00785945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挑选</w:t>
      </w:r>
      <w:r w:rsidR="001705D7" w:rsidRPr="001705D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ASV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s</w:t>
      </w:r>
      <w:r w:rsidR="00785945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是目前挑选特征序列的两种主流方法。</w:t>
      </w:r>
      <w:r w:rsidR="000A58A5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通常两种分析方法的结果整体上比较类似，细节上会略有不同。</w:t>
      </w:r>
      <w:r w:rsidR="004617B5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面按方法</w:t>
      </w:r>
      <w:r w:rsidR="004617B5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</w:t>
      </w:r>
      <w:r w:rsidR="004617B5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或</w:t>
      </w:r>
      <w:r w:rsidR="004617B5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2</w:t>
      </w:r>
      <w:r w:rsidR="004617B5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分别介绍，用户可根据实际需求选择。</w:t>
      </w:r>
    </w:p>
    <w:p w14:paraId="2223BE34" w14:textId="45E6975D" w:rsidR="00D31473" w:rsidRPr="00EE2B0B" w:rsidRDefault="000906B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 w:rsidRPr="00EE2B0B">
        <w:rPr>
          <w:rFonts w:ascii="Times New Roman" w:hAnsi="Times New Roman" w:cs="Times New Roman" w:hint="eastAsia"/>
          <w:sz w:val="24"/>
          <w:szCs w:val="24"/>
          <w:lang w:eastAsia="zh-CN"/>
        </w:rPr>
        <w:t>方法</w:t>
      </w:r>
      <w:r w:rsidRPr="00EE2B0B">
        <w:rPr>
          <w:rFonts w:ascii="Times New Roman" w:hAnsi="Times New Roman" w:cs="Times New Roman" w:hint="eastAsia"/>
          <w:sz w:val="24"/>
          <w:szCs w:val="24"/>
          <w:lang w:eastAsia="zh-CN"/>
        </w:rPr>
        <w:t>1.</w:t>
      </w:r>
      <w:r w:rsidRPr="00EE2B0B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Pr="00EE2B0B">
        <w:rPr>
          <w:rFonts w:ascii="Times New Roman" w:hAnsi="Times New Roman" w:cs="Times New Roman" w:hint="eastAsia"/>
          <w:sz w:val="24"/>
          <w:szCs w:val="24"/>
          <w:lang w:eastAsia="zh-CN"/>
        </w:rPr>
        <w:t>使用</w:t>
      </w:r>
      <w:r w:rsidRPr="00EE2B0B">
        <w:rPr>
          <w:rFonts w:ascii="Times New Roman" w:hAnsi="Times New Roman" w:cs="Times New Roman"/>
          <w:sz w:val="24"/>
          <w:szCs w:val="24"/>
          <w:lang w:eastAsia="zh-CN"/>
        </w:rPr>
        <w:t>UPARSE</w:t>
      </w:r>
      <w:r w:rsidR="007448A5" w:rsidRPr="00EE2B0B">
        <w:rPr>
          <w:rFonts w:ascii="Times New Roman" w:hAnsi="Times New Roman" w:cs="Times New Roman"/>
          <w:sz w:val="24"/>
          <w:szCs w:val="24"/>
          <w:lang w:eastAsia="zh-CN"/>
        </w:rPr>
        <w:fldChar w:fldCharType="begin"/>
      </w:r>
      <w:r w:rsidR="007448A5" w:rsidRPr="00EE2B0B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&lt;EndNote&gt;&lt;Cite&gt;&lt;Author&gt;Edgar&lt;/Author&gt;&lt;Year&gt;2013&lt;/Year&gt;&lt;RecNum&gt;173&lt;/RecNum&gt;&lt;DisplayText&gt;&lt;style font="Arial"&gt;(Edgar 2013)&lt;/style&gt;&lt;/DisplayText&gt;&lt;record&gt;&lt;rec-number&gt;173&lt;/rec-number&gt;&lt;foreign-keys&gt;&lt;key app="EN" db-id="vstwvrevg90p50eed995xsvpzfste2atavda" timestamp="1559049564" guid="ecb314f7-56dc-495f-902d-28c23c272740"&gt;173&lt;/key&gt;&lt;/foreign-keys&gt;&lt;ref-type name="Journal Article"&gt;17&lt;/ref-type&gt;&lt;contributors&gt;&lt;authors&gt;&lt;author&gt;Edgar, Robert C.&lt;/author&gt;&lt;/authors&gt;&lt;/contributors&gt;&lt;titles&gt;&lt;title&gt;UPARSE: highly accurate OTU sequences from microbial amplicon reads&lt;/title&gt;&lt;secondary-title&gt;Nature Methods&lt;/secondary-title&gt;&lt;/titles&gt;&lt;periodical&gt;&lt;full-title&gt;Nature Methods&lt;/full-title&gt;&lt;abbr-1&gt;Nat. Methods&lt;/abbr-1&gt;&lt;abbr-2&gt;Nat Methods&lt;/abbr-2&gt;&lt;/periodical&gt;&lt;pages&gt;996-998&lt;/pages&gt;&lt;volume&gt;10&lt;/volume&gt;&lt;number&gt;10&lt;/number&gt;&lt;edition&gt;2013/08/21&lt;/edition&gt;&lt;keywords&gt;&lt;keyword&gt;Algorithms&lt;/keyword&gt;&lt;keyword&gt;Databases, Genetic&lt;/keyword&gt;&lt;keyword&gt;Humans&lt;/keyword&gt;&lt;keyword&gt;Metagenomics&lt;/keyword&gt;&lt;keyword&gt;Microbiota/*genetics&lt;/keyword&gt;&lt;keyword&gt;*Phylogeny&lt;/keyword&gt;&lt;keyword&gt;RNA, Ribosomal, 16S/*genetics&lt;/keyword&gt;&lt;keyword&gt;Research Design&lt;/keyword&gt;&lt;keyword&gt;Sensitivity and Specificity&lt;/keyword&gt;&lt;keyword&gt;Software&lt;/keyword&gt;&lt;/keywords&gt;&lt;dates&gt;&lt;year&gt;2013&lt;/year&gt;&lt;pub-dates&gt;&lt;date&gt;08/18/online&lt;/date&gt;&lt;/pub-dates&gt;&lt;/dates&gt;&lt;publisher&gt;Nature Publishing Group, a division of Macmillan Publishers Limited. All Rights Reserved.&lt;/publisher&gt;&lt;isbn&gt;1548-7091&lt;/isbn&gt;&lt;accession-num&gt;23955772&lt;/accession-num&gt;&lt;work-type&gt;Brief Communication&lt;/work-type&gt;&lt;urls&gt;&lt;related-urls&gt;&lt;url&gt;https://doi.org/10.1038/nmeth.2604&lt;/url&gt;&lt;url&gt;https://www.nature.com/articles/nmeth.2604#supplementary-information&lt;/url&gt;&lt;/related-urls&gt;&lt;/urls&gt;&lt;electronic-resource-num&gt;10.1038/nmeth.2604&lt;/electronic-resource-num&gt;&lt;/record&gt;&lt;/Cite&gt;&lt;/EndNote&gt;</w:instrText>
      </w:r>
      <w:r w:rsidR="007448A5" w:rsidRPr="00EE2B0B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7448A5" w:rsidRPr="00EE2B0B">
        <w:rPr>
          <w:rFonts w:ascii="Arial" w:hAnsi="Arial" w:cs="Arial"/>
          <w:noProof/>
          <w:sz w:val="24"/>
          <w:szCs w:val="24"/>
          <w:lang w:eastAsia="zh-CN"/>
        </w:rPr>
        <w:t>(Edgar 2013)</w:t>
      </w:r>
      <w:r w:rsidR="007448A5" w:rsidRPr="00EE2B0B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Pr="00EE2B0B">
        <w:rPr>
          <w:rFonts w:ascii="Times New Roman" w:hAnsi="Times New Roman" w:cs="Times New Roman" w:hint="eastAsia"/>
          <w:sz w:val="24"/>
          <w:szCs w:val="24"/>
          <w:lang w:eastAsia="zh-CN"/>
        </w:rPr>
        <w:t>算法按</w:t>
      </w:r>
      <w:r w:rsidRPr="00EE2B0B">
        <w:rPr>
          <w:rFonts w:ascii="Times New Roman" w:hAnsi="Times New Roman" w:cs="Times New Roman" w:hint="eastAsia"/>
          <w:sz w:val="24"/>
          <w:szCs w:val="24"/>
          <w:lang w:eastAsia="zh-CN"/>
        </w:rPr>
        <w:t>97%</w:t>
      </w:r>
      <w:r w:rsidR="00F6513D" w:rsidRPr="00EE2B0B">
        <w:rPr>
          <w:rFonts w:ascii="Times New Roman" w:hAnsi="Times New Roman" w:cs="Times New Roman" w:hint="eastAsia"/>
          <w:sz w:val="24"/>
          <w:szCs w:val="24"/>
          <w:lang w:eastAsia="zh-CN"/>
        </w:rPr>
        <w:t>的序列相似度</w:t>
      </w:r>
      <w:r w:rsidRPr="00EE2B0B">
        <w:rPr>
          <w:rFonts w:ascii="Times New Roman" w:hAnsi="Times New Roman" w:cs="Times New Roman" w:hint="eastAsia"/>
          <w:sz w:val="24"/>
          <w:szCs w:val="24"/>
          <w:lang w:eastAsia="zh-CN"/>
        </w:rPr>
        <w:t>聚类</w:t>
      </w:r>
      <w:r w:rsidRPr="00EE2B0B">
        <w:rPr>
          <w:rFonts w:ascii="Times New Roman" w:hAnsi="Times New Roman" w:cs="Times New Roman" w:hint="eastAsia"/>
          <w:sz w:val="24"/>
          <w:szCs w:val="24"/>
          <w:lang w:eastAsia="zh-CN"/>
        </w:rPr>
        <w:t>OTU</w:t>
      </w:r>
      <w:r w:rsidR="004617B5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72C27378" w14:textId="72E49DE7" w:rsidR="000906BD" w:rsidRPr="000906BD" w:rsidRDefault="000906BD" w:rsidP="000906B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0906BD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usearch -cluster_otus temp/uniques.fa \</w:t>
      </w:r>
    </w:p>
    <w:p w14:paraId="28D4AAD2" w14:textId="77777777" w:rsidR="000906BD" w:rsidRPr="000906BD" w:rsidRDefault="000906BD" w:rsidP="000906B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0906BD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-otus temp/otus.fa \</w:t>
      </w:r>
    </w:p>
    <w:p w14:paraId="0C51F98C" w14:textId="01AA073F" w:rsidR="000906BD" w:rsidRPr="000906BD" w:rsidRDefault="000906BD" w:rsidP="000906B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0906BD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-relabel OTU_</w:t>
      </w:r>
    </w:p>
    <w:p w14:paraId="60FADC56" w14:textId="17462949" w:rsidR="00785945" w:rsidRDefault="00CB4B3E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lastRenderedPageBreak/>
        <w:t>此方法</w:t>
      </w:r>
      <w:r w:rsidR="000A58A5">
        <w:rPr>
          <w:rFonts w:ascii="Times New Roman" w:hAnsi="Times New Roman" w:cs="Times New Roman" w:hint="eastAsia"/>
          <w:sz w:val="24"/>
          <w:szCs w:val="24"/>
          <w:lang w:eastAsia="zh-CN"/>
        </w:rPr>
        <w:t>累计使用次数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最</w:t>
      </w:r>
      <w:r w:rsidR="000A58A5">
        <w:rPr>
          <w:rFonts w:ascii="Times New Roman" w:hAnsi="Times New Roman" w:cs="Times New Roman" w:hint="eastAsia"/>
          <w:sz w:val="24"/>
          <w:szCs w:val="24"/>
          <w:lang w:eastAsia="zh-CN"/>
        </w:rPr>
        <w:t>多</w:t>
      </w:r>
      <w:r w:rsidR="00E6310D">
        <w:rPr>
          <w:rFonts w:ascii="Times New Roman" w:hAnsi="Times New Roman" w:cs="Times New Roman" w:hint="eastAsia"/>
          <w:sz w:val="24"/>
          <w:szCs w:val="24"/>
          <w:lang w:eastAsia="zh-CN"/>
        </w:rPr>
        <w:t>、</w:t>
      </w:r>
      <w:r w:rsidR="000A58A5">
        <w:rPr>
          <w:rFonts w:ascii="Times New Roman" w:hAnsi="Times New Roman" w:cs="Times New Roman" w:hint="eastAsia"/>
          <w:sz w:val="24"/>
          <w:szCs w:val="24"/>
          <w:lang w:eastAsia="zh-CN"/>
        </w:rPr>
        <w:t>分析速度快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，</w:t>
      </w:r>
      <w:r w:rsidR="000906BD" w:rsidRPr="000906BD">
        <w:rPr>
          <w:rFonts w:ascii="Times New Roman" w:hAnsi="Times New Roman" w:cs="Times New Roman" w:hint="eastAsia"/>
          <w:sz w:val="24"/>
          <w:szCs w:val="24"/>
          <w:lang w:eastAsia="zh-CN"/>
        </w:rPr>
        <w:t>适合大数据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或</w:t>
      </w:r>
      <w:r w:rsidR="000906BD" w:rsidRPr="000906BD">
        <w:rPr>
          <w:rFonts w:ascii="Times New Roman" w:hAnsi="Times New Roman" w:cs="Times New Roman" w:hint="eastAsia"/>
          <w:sz w:val="24"/>
          <w:szCs w:val="24"/>
          <w:lang w:eastAsia="zh-CN"/>
        </w:rPr>
        <w:t>ASV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方法</w:t>
      </w:r>
      <w:r w:rsidR="00F6513D">
        <w:rPr>
          <w:rFonts w:ascii="Times New Roman" w:hAnsi="Times New Roman" w:cs="Times New Roman" w:hint="eastAsia"/>
          <w:sz w:val="24"/>
          <w:szCs w:val="24"/>
          <w:lang w:eastAsia="zh-CN"/>
        </w:rPr>
        <w:t>结果</w:t>
      </w:r>
      <w:r w:rsidR="000906BD" w:rsidRPr="000906BD">
        <w:rPr>
          <w:rFonts w:ascii="Times New Roman" w:hAnsi="Times New Roman" w:cs="Times New Roman" w:hint="eastAsia"/>
          <w:sz w:val="24"/>
          <w:szCs w:val="24"/>
          <w:lang w:eastAsia="zh-CN"/>
        </w:rPr>
        <w:t>规律不明显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时尝试。</w:t>
      </w:r>
    </w:p>
    <w:p w14:paraId="5B211C2A" w14:textId="79AA95CE" w:rsidR="00CB4B3E" w:rsidRPr="00EE2B0B" w:rsidRDefault="00CB4B3E" w:rsidP="00CB4B3E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 w:rsidRPr="00EE2B0B">
        <w:rPr>
          <w:rFonts w:ascii="Times New Roman" w:hAnsi="Times New Roman" w:cs="Times New Roman" w:hint="eastAsia"/>
          <w:sz w:val="24"/>
          <w:szCs w:val="24"/>
          <w:lang w:eastAsia="zh-CN"/>
        </w:rPr>
        <w:t>方法</w:t>
      </w:r>
      <w:r w:rsidR="007448A5" w:rsidRPr="00EE2B0B">
        <w:rPr>
          <w:rFonts w:ascii="Times New Roman" w:hAnsi="Times New Roman" w:cs="Times New Roman" w:hint="eastAsia"/>
          <w:sz w:val="24"/>
          <w:szCs w:val="24"/>
          <w:lang w:eastAsia="zh-CN"/>
        </w:rPr>
        <w:t>2</w:t>
      </w:r>
      <w:r w:rsidRPr="00EE2B0B">
        <w:rPr>
          <w:rFonts w:ascii="Times New Roman" w:hAnsi="Times New Roman" w:cs="Times New Roman" w:hint="eastAsia"/>
          <w:sz w:val="24"/>
          <w:szCs w:val="24"/>
          <w:lang w:eastAsia="zh-CN"/>
        </w:rPr>
        <w:t>.</w:t>
      </w:r>
      <w:r w:rsidRPr="00EE2B0B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 w:rsidRPr="00EE2B0B">
        <w:rPr>
          <w:rFonts w:ascii="Times New Roman" w:hAnsi="Times New Roman" w:cs="Times New Roman" w:hint="eastAsia"/>
          <w:sz w:val="24"/>
          <w:szCs w:val="24"/>
          <w:lang w:eastAsia="zh-CN"/>
        </w:rPr>
        <w:t>使用</w:t>
      </w:r>
      <w:r w:rsidRPr="00EE2B0B">
        <w:rPr>
          <w:rFonts w:ascii="Times New Roman" w:hAnsi="Times New Roman" w:cs="Times New Roman" w:hint="eastAsia"/>
          <w:sz w:val="24"/>
          <w:szCs w:val="24"/>
          <w:lang w:eastAsia="zh-CN"/>
        </w:rPr>
        <w:t>UNOISE</w:t>
      </w:r>
      <w:r w:rsidRPr="00EE2B0B">
        <w:rPr>
          <w:rFonts w:ascii="Times New Roman" w:hAnsi="Times New Roman" w:cs="Times New Roman" w:hint="eastAsia"/>
          <w:sz w:val="24"/>
          <w:szCs w:val="24"/>
          <w:lang w:eastAsia="zh-CN"/>
        </w:rPr>
        <w:t>算法</w:t>
      </w:r>
      <w:r w:rsidR="00A9410A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FZGdhcjwvQXV0aG9yPjxZZWFyPjIwMTU8L1llYXI+PFJl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</w:fldData>
        </w:fldChar>
      </w:r>
      <w:r w:rsidR="00A9410A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 </w:instrText>
      </w:r>
      <w:r w:rsidR="00A9410A">
        <w:rPr>
          <w:rFonts w:ascii="Times New Roman" w:hAnsi="Times New Roman" w:cs="Times New Roman"/>
          <w:sz w:val="24"/>
          <w:szCs w:val="24"/>
          <w:lang w:eastAsia="zh-CN"/>
        </w:rPr>
        <w:fldChar w:fldCharType="begin">
          <w:fldData xml:space="preserve">PEVuZE5vdGU+PENpdGU+PEF1dGhvcj5FZGdhcjwvQXV0aG9yPjxZZWFyPjIwMTU8L1llYXI+PFJl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</w:fldData>
        </w:fldChar>
      </w:r>
      <w:r w:rsidR="00A9410A">
        <w:rPr>
          <w:rFonts w:ascii="Times New Roman" w:hAnsi="Times New Roman" w:cs="Times New Roman"/>
          <w:sz w:val="24"/>
          <w:szCs w:val="24"/>
          <w:lang w:eastAsia="zh-CN"/>
        </w:rPr>
        <w:instrText xml:space="preserve"> ADDIN EN.CITE.DATA </w:instrText>
      </w:r>
      <w:r w:rsidR="00A9410A">
        <w:rPr>
          <w:rFonts w:ascii="Times New Roman" w:hAnsi="Times New Roman" w:cs="Times New Roman"/>
          <w:sz w:val="24"/>
          <w:szCs w:val="24"/>
          <w:lang w:eastAsia="zh-CN"/>
        </w:rPr>
      </w:r>
      <w:r w:rsidR="00A9410A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A9410A">
        <w:rPr>
          <w:rFonts w:ascii="Times New Roman" w:hAnsi="Times New Roman" w:cs="Times New Roman"/>
          <w:sz w:val="24"/>
          <w:szCs w:val="24"/>
          <w:lang w:eastAsia="zh-CN"/>
        </w:rPr>
      </w:r>
      <w:r w:rsidR="00A9410A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A9410A" w:rsidRPr="00A9410A">
        <w:rPr>
          <w:rFonts w:ascii="Arial" w:hAnsi="Arial" w:cs="Arial"/>
          <w:noProof/>
          <w:sz w:val="24"/>
          <w:szCs w:val="24"/>
          <w:lang w:eastAsia="zh-CN"/>
        </w:rPr>
        <w:t>(Edgar and Flyvbjerg 2015)</w:t>
      </w:r>
      <w:r w:rsidR="00A9410A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Pr="00EE2B0B">
        <w:rPr>
          <w:rFonts w:ascii="Times New Roman" w:hAnsi="Times New Roman" w:cs="Times New Roman" w:hint="eastAsia"/>
          <w:sz w:val="24"/>
          <w:szCs w:val="24"/>
          <w:lang w:eastAsia="zh-CN"/>
        </w:rPr>
        <w:t>去噪生成</w:t>
      </w:r>
      <w:r w:rsidRPr="00EE2B0B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ASV </w:t>
      </w:r>
      <w:r w:rsidR="00E6310D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43DC386B" w14:textId="3CD752DB" w:rsidR="00F6513D" w:rsidRDefault="00EE2B0B" w:rsidP="00F6513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此</w:t>
      </w:r>
      <w:r w:rsidR="00E6310D">
        <w:rPr>
          <w:rFonts w:ascii="Times New Roman" w:hAnsi="Times New Roman" w:cs="Times New Roman" w:hint="eastAsia"/>
          <w:sz w:val="24"/>
          <w:szCs w:val="24"/>
          <w:lang w:eastAsia="zh-CN"/>
        </w:rPr>
        <w:t>方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法是当前的主流，推荐优先使用。</w:t>
      </w:r>
      <w:r w:rsidR="00F6513D">
        <w:rPr>
          <w:rFonts w:ascii="Times New Roman" w:hAnsi="Times New Roman" w:cs="Times New Roman" w:hint="eastAsia"/>
          <w:sz w:val="24"/>
          <w:szCs w:val="24"/>
          <w:lang w:eastAsia="zh-CN"/>
        </w:rPr>
        <w:t>类似于按</w:t>
      </w:r>
      <w:r w:rsidR="00F6513D">
        <w:rPr>
          <w:rFonts w:ascii="Times New Roman" w:hAnsi="Times New Roman" w:cs="Times New Roman" w:hint="eastAsia"/>
          <w:sz w:val="24"/>
          <w:szCs w:val="24"/>
          <w:lang w:eastAsia="zh-CN"/>
        </w:rPr>
        <w:t>100%</w:t>
      </w:r>
      <w:r w:rsidR="00F6513D">
        <w:rPr>
          <w:rFonts w:ascii="Times New Roman" w:hAnsi="Times New Roman" w:cs="Times New Roman" w:hint="eastAsia"/>
          <w:sz w:val="24"/>
          <w:szCs w:val="24"/>
          <w:lang w:eastAsia="zh-CN"/>
        </w:rPr>
        <w:t>的序列相似度聚类，或不聚类的方法。采用更先进的方法来鉴定测序</w:t>
      </w:r>
      <w:r w:rsidR="007448A5">
        <w:rPr>
          <w:rFonts w:ascii="Times New Roman" w:hAnsi="Times New Roman" w:cs="Times New Roman" w:hint="eastAsia"/>
          <w:sz w:val="24"/>
          <w:szCs w:val="24"/>
          <w:lang w:eastAsia="zh-CN"/>
        </w:rPr>
        <w:t>过程中可能的错误，因此也需要</w:t>
      </w:r>
      <w:r w:rsidR="00E6310D">
        <w:rPr>
          <w:rFonts w:ascii="Times New Roman" w:hAnsi="Times New Roman" w:cs="Times New Roman" w:hint="eastAsia"/>
          <w:sz w:val="24"/>
          <w:szCs w:val="24"/>
          <w:lang w:eastAsia="zh-CN"/>
        </w:rPr>
        <w:t>消耗</w:t>
      </w:r>
      <w:r w:rsidR="007448A5">
        <w:rPr>
          <w:rFonts w:ascii="Times New Roman" w:hAnsi="Times New Roman" w:cs="Times New Roman" w:hint="eastAsia"/>
          <w:sz w:val="24"/>
          <w:szCs w:val="24"/>
          <w:lang w:eastAsia="zh-CN"/>
        </w:rPr>
        <w:t>更多的计算时间。</w:t>
      </w:r>
      <w:r w:rsidR="00A9410A">
        <w:rPr>
          <w:rFonts w:ascii="Times New Roman" w:hAnsi="Times New Roman" w:cs="Times New Roman" w:hint="eastAsia"/>
          <w:sz w:val="24"/>
          <w:szCs w:val="24"/>
          <w:lang w:eastAsia="zh-CN"/>
        </w:rPr>
        <w:t>UNOISE</w:t>
      </w:r>
      <w:r w:rsidR="00A9410A">
        <w:rPr>
          <w:rFonts w:ascii="Times New Roman" w:hAnsi="Times New Roman" w:cs="Times New Roman" w:hint="eastAsia"/>
          <w:sz w:val="24"/>
          <w:szCs w:val="24"/>
          <w:lang w:eastAsia="zh-CN"/>
        </w:rPr>
        <w:t>算法虽然慢</w:t>
      </w:r>
      <w:r w:rsidR="002817C1">
        <w:rPr>
          <w:rFonts w:ascii="Times New Roman" w:hAnsi="Times New Roman" w:cs="Times New Roman" w:hint="eastAsia"/>
          <w:sz w:val="24"/>
          <w:szCs w:val="24"/>
          <w:lang w:eastAsia="zh-CN"/>
        </w:rPr>
        <w:t>于</w:t>
      </w:r>
      <w:r w:rsidR="00A9410A">
        <w:rPr>
          <w:rFonts w:ascii="Times New Roman" w:hAnsi="Times New Roman" w:cs="Times New Roman" w:hint="eastAsia"/>
          <w:sz w:val="24"/>
          <w:szCs w:val="24"/>
          <w:lang w:eastAsia="zh-CN"/>
        </w:rPr>
        <w:t>UPARSE</w:t>
      </w:r>
      <w:r w:rsidR="00A9410A">
        <w:rPr>
          <w:rFonts w:ascii="Times New Roman" w:hAnsi="Times New Roman" w:cs="Times New Roman" w:hint="eastAsia"/>
          <w:sz w:val="24"/>
          <w:szCs w:val="24"/>
          <w:lang w:eastAsia="zh-CN"/>
        </w:rPr>
        <w:t>算法，但也比同类去噪算法</w:t>
      </w:r>
      <w:r w:rsidR="00A9410A">
        <w:rPr>
          <w:rFonts w:ascii="Times New Roman" w:hAnsi="Times New Roman" w:cs="Times New Roman" w:hint="eastAsia"/>
          <w:sz w:val="24"/>
          <w:szCs w:val="24"/>
          <w:lang w:eastAsia="zh-CN"/>
        </w:rPr>
        <w:t>De</w:t>
      </w:r>
      <w:r w:rsidR="00A9410A">
        <w:rPr>
          <w:rFonts w:ascii="Times New Roman" w:hAnsi="Times New Roman" w:cs="Times New Roman"/>
          <w:sz w:val="24"/>
          <w:szCs w:val="24"/>
          <w:lang w:eastAsia="zh-CN"/>
        </w:rPr>
        <w:t>blur</w:t>
      </w:r>
      <w:r w:rsidR="00A9410A">
        <w:rPr>
          <w:rFonts w:ascii="Times New Roman" w:hAnsi="Times New Roman" w:cs="Times New Roman" w:hint="eastAsia"/>
          <w:sz w:val="24"/>
          <w:szCs w:val="24"/>
          <w:lang w:eastAsia="zh-CN"/>
        </w:rPr>
        <w:t>和</w:t>
      </w:r>
      <w:r w:rsidR="00A9410A">
        <w:rPr>
          <w:rFonts w:ascii="Times New Roman" w:hAnsi="Times New Roman" w:cs="Times New Roman" w:hint="eastAsia"/>
          <w:sz w:val="24"/>
          <w:szCs w:val="24"/>
          <w:lang w:eastAsia="zh-CN"/>
        </w:rPr>
        <w:t>DADA</w:t>
      </w:r>
      <w:r w:rsidR="00A9410A">
        <w:rPr>
          <w:rFonts w:ascii="Times New Roman" w:hAnsi="Times New Roman" w:cs="Times New Roman"/>
          <w:sz w:val="24"/>
          <w:szCs w:val="24"/>
          <w:lang w:eastAsia="zh-CN"/>
        </w:rPr>
        <w:t>2</w:t>
      </w:r>
      <w:r w:rsidR="00A9410A">
        <w:rPr>
          <w:rFonts w:ascii="Times New Roman" w:hAnsi="Times New Roman" w:cs="Times New Roman" w:hint="eastAsia"/>
          <w:sz w:val="24"/>
          <w:szCs w:val="24"/>
          <w:lang w:eastAsia="zh-CN"/>
        </w:rPr>
        <w:t>分别快</w:t>
      </w:r>
      <w:r w:rsidR="00A9410A">
        <w:rPr>
          <w:rFonts w:ascii="Times New Roman" w:hAnsi="Times New Roman" w:cs="Times New Roman" w:hint="eastAsia"/>
          <w:sz w:val="24"/>
          <w:szCs w:val="24"/>
          <w:lang w:eastAsia="zh-CN"/>
        </w:rPr>
        <w:t>10</w:t>
      </w:r>
      <w:r w:rsidR="00A9410A">
        <w:rPr>
          <w:rFonts w:ascii="Times New Roman" w:hAnsi="Times New Roman" w:cs="Times New Roman" w:hint="eastAsia"/>
          <w:sz w:val="24"/>
          <w:szCs w:val="24"/>
          <w:lang w:eastAsia="zh-CN"/>
        </w:rPr>
        <w:t>倍和</w:t>
      </w:r>
      <w:r w:rsidR="00A9410A">
        <w:rPr>
          <w:rFonts w:ascii="Times New Roman" w:hAnsi="Times New Roman" w:cs="Times New Roman" w:hint="eastAsia"/>
          <w:sz w:val="24"/>
          <w:szCs w:val="24"/>
          <w:lang w:eastAsia="zh-CN"/>
        </w:rPr>
        <w:t>100</w:t>
      </w:r>
      <w:r w:rsidR="00A9410A">
        <w:rPr>
          <w:rFonts w:ascii="Times New Roman" w:hAnsi="Times New Roman" w:cs="Times New Roman" w:hint="eastAsia"/>
          <w:sz w:val="24"/>
          <w:szCs w:val="24"/>
          <w:lang w:eastAsia="zh-CN"/>
        </w:rPr>
        <w:t>倍</w:t>
      </w:r>
      <w:r w:rsidR="00A9410A">
        <w:rPr>
          <w:rFonts w:ascii="Times New Roman" w:hAnsi="Times New Roman" w:cs="Times New Roman"/>
          <w:sz w:val="24"/>
          <w:szCs w:val="24"/>
          <w:lang w:eastAsia="zh-CN"/>
        </w:rPr>
        <w:fldChar w:fldCharType="begin"/>
      </w:r>
      <w:r w:rsidR="00A9410A">
        <w:rPr>
          <w:rFonts w:ascii="Times New Roman" w:hAnsi="Times New Roman" w:cs="Times New Roman" w:hint="eastAsia"/>
          <w:sz w:val="24"/>
          <w:szCs w:val="24"/>
          <w:lang w:eastAsia="zh-CN"/>
        </w:rPr>
        <w:instrText xml:space="preserve"> ADDIN EN.CITE &lt;EndNote&gt;&lt;Cite&gt;&lt;Author&gt;Amir&lt;/Author&gt;&lt;Year&gt;2017&lt;/Year&gt;&lt;RecNum&gt;17&lt;/RecNum&gt;&lt;DisplayText&gt;&lt;style font="Arial"&gt;(Amir&lt;/style&gt;&lt;style face="italic" font="Arial"&gt;</w:instrText>
      </w:r>
      <w:r w:rsidR="00A9410A">
        <w:rPr>
          <w:rFonts w:ascii="Times New Roman" w:hAnsi="Times New Roman" w:cs="Times New Roman" w:hint="eastAsia"/>
          <w:sz w:val="24"/>
          <w:szCs w:val="24"/>
          <w:lang w:eastAsia="zh-CN"/>
        </w:rPr>
        <w:instrText>等，</w:instrText>
      </w:r>
      <w:r w:rsidR="00A9410A">
        <w:rPr>
          <w:rFonts w:ascii="Times New Roman" w:hAnsi="Times New Roman" w:cs="Times New Roman" w:hint="eastAsia"/>
          <w:sz w:val="24"/>
          <w:szCs w:val="24"/>
          <w:lang w:eastAsia="zh-CN"/>
        </w:rPr>
        <w:instrText>&lt;/style&gt;&lt;style font="Arial"&gt; 2017)&lt;/style&gt;&lt;/DisplayText&gt;&lt;record&gt;&lt;rec-number&gt;17&lt;/rec-nu</w:instrText>
      </w:r>
      <w:r w:rsidR="00A9410A">
        <w:rPr>
          <w:rFonts w:ascii="Times New Roman" w:hAnsi="Times New Roman" w:cs="Times New Roman"/>
          <w:sz w:val="24"/>
          <w:szCs w:val="24"/>
          <w:lang w:eastAsia="zh-CN"/>
        </w:rPr>
        <w:instrText>mber&gt;&lt;foreign-keys&gt;&lt;key app="EN" db-id="vstwvrevg90p50eed995xsvpzfste2atavda" timestamp="1556790366" guid="1a76ad6c-9d28-4f01-a1f2-276dc163f98b"&gt;17&lt;/key&gt;&lt;key app="ENWeb" db-id=""&gt;0&lt;/key&gt;&lt;/foreign-keys&gt;&lt;ref-type name="Journal Article"&gt;17&lt;/ref-type&gt;&lt;contributors&gt;&lt;authors&gt;&lt;author&gt;Amir, Amnon&lt;/author&gt;&lt;author&gt;McDonald, Daniel&lt;/author&gt;&lt;author&gt;Navas-Molina, Jose A.&lt;/author&gt;&lt;author&gt;Kopylova, Evguenia&lt;/author&gt;&lt;author&gt;Morton, James T.&lt;/author&gt;&lt;author&gt;Zech Xu, Zhenjiang&lt;/author&gt;&lt;author&gt;Kightley, Eric P.&lt;/author&gt;&lt;author&gt;Thompson, Luke R.&lt;/author&gt;&lt;author&gt;Hyde, Embriette R.&lt;/author&gt;&lt;author&gt;Gonzalez, Antonio&lt;/author&gt;&lt;author&gt;Knight, Rob&lt;/author&gt;&lt;/authors&gt;&lt;secondary-authors&gt;&lt;author&gt;Gilbert, Jack A.&lt;/author&gt;&lt;/secondary-authors&gt;&lt;/contributors&gt;&lt;titles&gt;&lt;title&gt;Deblur rapidly resolves single-nucleotide community sequence patterns&lt;/title&gt;&lt;secondary-title&gt;mSystems&lt;/secondary-title&gt;&lt;/titles&gt;&lt;periodical&gt;&lt;full-title&gt;mSystems&lt;/full-title&gt;&lt;/periodical&gt;&lt;pages&gt;e00191-16&lt;/pages&gt;&lt;volume&gt;2&lt;/volume&gt;&lt;number&gt;2&lt;/number&gt;&lt;dates&gt;&lt;year&gt;2017&lt;/year&gt;&lt;/dates&gt;&lt;urls&gt;&lt;related-urls&gt;&lt;url&gt;http://msystems.asm.org/content/2/2/e00191-16.abstract&lt;/url&gt;&lt;url&gt;https://www.ncbi.nlm.nih.gov/pmc/articles/PMC5340863/pdf/mSystems.00191-16.pdf&lt;/url&gt;&lt;/related-urls&gt;&lt;/urls&gt;&lt;electronic-resource-num&gt;10.1128/mSystems.00191-16&lt;/electronic-resource-num&gt;&lt;/record&gt;&lt;/Cite&gt;&lt;/EndNote&gt;</w:instrText>
      </w:r>
      <w:r w:rsidR="00A9410A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A9410A" w:rsidRPr="00A9410A">
        <w:rPr>
          <w:rFonts w:ascii="Arial" w:hAnsi="Arial" w:cs="Arial" w:hint="eastAsia"/>
          <w:noProof/>
          <w:sz w:val="24"/>
          <w:szCs w:val="24"/>
          <w:lang w:eastAsia="zh-CN"/>
        </w:rPr>
        <w:t>(Amir</w:t>
      </w:r>
      <w:r w:rsidR="00A9410A" w:rsidRPr="00A9410A">
        <w:rPr>
          <w:rFonts w:ascii="Arial" w:hAnsi="Arial" w:cs="Arial" w:hint="eastAsia"/>
          <w:i/>
          <w:noProof/>
          <w:sz w:val="24"/>
          <w:szCs w:val="24"/>
          <w:lang w:eastAsia="zh-CN"/>
        </w:rPr>
        <w:t>等，</w:t>
      </w:r>
      <w:r w:rsidR="00A9410A" w:rsidRPr="00A9410A">
        <w:rPr>
          <w:rFonts w:ascii="Arial" w:hAnsi="Arial" w:cs="Arial" w:hint="eastAsia"/>
          <w:noProof/>
          <w:sz w:val="24"/>
          <w:szCs w:val="24"/>
          <w:lang w:eastAsia="zh-CN"/>
        </w:rPr>
        <w:t xml:space="preserve"> 2017)</w:t>
      </w:r>
      <w:r w:rsidR="00A9410A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A9410A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  <w:r w:rsidR="00C502E5">
        <w:rPr>
          <w:rFonts w:ascii="Times New Roman" w:hAnsi="Times New Roman" w:cs="Times New Roman" w:hint="eastAsia"/>
          <w:sz w:val="24"/>
          <w:szCs w:val="24"/>
          <w:lang w:eastAsia="zh-CN"/>
        </w:rPr>
        <w:t>此处</w:t>
      </w:r>
      <w:r w:rsidR="002817C1" w:rsidRPr="00FE0B0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-unoise3</w:t>
      </w:r>
      <w:r w:rsidR="00C502E5">
        <w:rPr>
          <w:rFonts w:ascii="Times New Roman" w:hAnsi="Times New Roman" w:cs="Times New Roman" w:hint="eastAsia"/>
          <w:sz w:val="24"/>
          <w:szCs w:val="24"/>
          <w:lang w:eastAsia="zh-CN"/>
        </w:rPr>
        <w:t>去噪结果默认前缀为</w:t>
      </w:r>
      <w:r w:rsidR="00C502E5">
        <w:rPr>
          <w:rFonts w:ascii="Times New Roman" w:hAnsi="Times New Roman" w:cs="Times New Roman" w:hint="eastAsia"/>
          <w:sz w:val="24"/>
          <w:szCs w:val="24"/>
          <w:lang w:eastAsia="zh-CN"/>
        </w:rPr>
        <w:t>Z</w:t>
      </w:r>
      <w:r w:rsidR="00C502E5">
        <w:rPr>
          <w:rFonts w:ascii="Times New Roman" w:hAnsi="Times New Roman" w:cs="Times New Roman"/>
          <w:sz w:val="24"/>
          <w:szCs w:val="24"/>
          <w:lang w:eastAsia="zh-CN"/>
        </w:rPr>
        <w:t>otu</w:t>
      </w:r>
      <w:r w:rsidR="00C502E5">
        <w:rPr>
          <w:rFonts w:ascii="Times New Roman" w:hAnsi="Times New Roman" w:cs="Times New Roman" w:hint="eastAsia"/>
          <w:sz w:val="24"/>
          <w:szCs w:val="24"/>
          <w:lang w:eastAsia="zh-CN"/>
        </w:rPr>
        <w:t>，我们</w:t>
      </w:r>
      <w:r w:rsidR="00C502E5" w:rsidRPr="00F6513D">
        <w:rPr>
          <w:rFonts w:ascii="Times New Roman" w:hAnsi="Times New Roman" w:cs="Times New Roman" w:hint="eastAsia"/>
          <w:sz w:val="24"/>
          <w:szCs w:val="24"/>
          <w:lang w:eastAsia="zh-CN"/>
        </w:rPr>
        <w:t>修改</w:t>
      </w:r>
      <w:r w:rsidR="00C502E5">
        <w:rPr>
          <w:rFonts w:ascii="Times New Roman" w:hAnsi="Times New Roman" w:cs="Times New Roman" w:hint="eastAsia"/>
          <w:sz w:val="24"/>
          <w:szCs w:val="24"/>
          <w:lang w:eastAsia="zh-CN"/>
        </w:rPr>
        <w:t>为</w:t>
      </w:r>
      <w:r w:rsidR="002817C1">
        <w:rPr>
          <w:rFonts w:ascii="Times New Roman" w:hAnsi="Times New Roman" w:cs="Times New Roman" w:hint="eastAsia"/>
          <w:sz w:val="24"/>
          <w:szCs w:val="24"/>
          <w:lang w:eastAsia="zh-CN"/>
        </w:rPr>
        <w:t>主流</w:t>
      </w:r>
      <w:r w:rsidR="00C502E5">
        <w:rPr>
          <w:rFonts w:ascii="Times New Roman" w:hAnsi="Times New Roman" w:cs="Times New Roman" w:hint="eastAsia"/>
          <w:sz w:val="24"/>
          <w:szCs w:val="24"/>
          <w:lang w:eastAsia="zh-CN"/>
        </w:rPr>
        <w:t>使用的</w:t>
      </w:r>
      <w:r w:rsidR="00C502E5" w:rsidRPr="00F6513D">
        <w:rPr>
          <w:rFonts w:ascii="Times New Roman" w:hAnsi="Times New Roman" w:cs="Times New Roman" w:hint="eastAsia"/>
          <w:sz w:val="24"/>
          <w:szCs w:val="24"/>
          <w:lang w:eastAsia="zh-CN"/>
        </w:rPr>
        <w:t>ASV</w:t>
      </w:r>
      <w:r w:rsidR="00C502E5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5D104725" w14:textId="10450BA3" w:rsidR="00F6513D" w:rsidRPr="00FE0B08" w:rsidRDefault="00F6513D" w:rsidP="00F6513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FE0B0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usearch -unoise3 temp/uniques.fa \</w:t>
      </w:r>
    </w:p>
    <w:p w14:paraId="3B0E0ACB" w14:textId="4B2D456C" w:rsidR="00F6513D" w:rsidRPr="00FE0B08" w:rsidRDefault="00F6513D" w:rsidP="00F6513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FE0B0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zotus temp/zotus.fa</w:t>
      </w:r>
    </w:p>
    <w:p w14:paraId="24C0EC88" w14:textId="75267577" w:rsidR="00F6513D" w:rsidRDefault="00F6513D" w:rsidP="00F6513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FE0B0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sed 's/Zotu/ASV_/g' temp/zotus.fa &gt; temp/otus.fa</w:t>
      </w:r>
    </w:p>
    <w:p w14:paraId="363E6C79" w14:textId="77777777" w:rsidR="00A65842" w:rsidRDefault="00A65842" w:rsidP="00F6513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5F7548A5" w14:textId="3FC3F8E9" w:rsidR="002F0A43" w:rsidRPr="002F0A43" w:rsidRDefault="002F0A43" w:rsidP="00F6513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可选</w:t>
      </w:r>
      <w:r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Pr="002F0A43">
        <w:rPr>
          <w:rFonts w:hint="eastAsia"/>
          <w:lang w:eastAsia="zh-CN"/>
        </w:rPr>
        <w:t xml:space="preserve"> </w:t>
      </w:r>
      <w:r w:rsidRPr="002F0A43">
        <w:rPr>
          <w:rFonts w:ascii="Times New Roman" w:hAnsi="Times New Roman" w:cs="Times New Roman" w:hint="eastAsia"/>
          <w:sz w:val="24"/>
          <w:szCs w:val="24"/>
          <w:lang w:eastAsia="zh-CN"/>
        </w:rPr>
        <w:t>基于参考去嵌合</w:t>
      </w:r>
      <w:r w:rsidR="00007C9F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4EFD2104" w14:textId="03890239" w:rsidR="002F0A43" w:rsidRDefault="00007C9F" w:rsidP="00F6513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全头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2F0A43" w:rsidRPr="00007C9F">
        <w:rPr>
          <w:rFonts w:ascii="Times New Roman" w:hAnsi="Times New Roman" w:cs="Times New Roman" w:hint="eastAsia"/>
          <w:i/>
          <w:iCs/>
          <w:sz w:val="24"/>
          <w:szCs w:val="24"/>
          <w:lang w:eastAsia="zh-CN"/>
        </w:rPr>
        <w:t>de novo</w:t>
      </w:r>
      <w:r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2F0A43" w:rsidRPr="002F0A43">
        <w:rPr>
          <w:rFonts w:ascii="Times New Roman" w:hAnsi="Times New Roman" w:cs="Times New Roman" w:hint="eastAsia"/>
          <w:sz w:val="24"/>
          <w:szCs w:val="24"/>
          <w:lang w:eastAsia="zh-CN"/>
        </w:rPr>
        <w:t>去嵌合时要求亲本丰度为嵌合体</w:t>
      </w:r>
      <w:r w:rsidR="002F0A43" w:rsidRPr="002F0A43">
        <w:rPr>
          <w:rFonts w:ascii="Times New Roman" w:hAnsi="Times New Roman" w:cs="Times New Roman" w:hint="eastAsia"/>
          <w:sz w:val="24"/>
          <w:szCs w:val="24"/>
          <w:lang w:eastAsia="zh-CN"/>
        </w:rPr>
        <w:t>16</w:t>
      </w:r>
      <w:r w:rsidR="002F0A43" w:rsidRPr="002F0A43">
        <w:rPr>
          <w:rFonts w:ascii="Times New Roman" w:hAnsi="Times New Roman" w:cs="Times New Roman" w:hint="eastAsia"/>
          <w:sz w:val="24"/>
          <w:szCs w:val="24"/>
          <w:lang w:eastAsia="zh-CN"/>
        </w:rPr>
        <w:t>倍以上防止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造成</w:t>
      </w:r>
      <w:r w:rsidR="002F0A43" w:rsidRPr="002F0A43">
        <w:rPr>
          <w:rFonts w:ascii="Times New Roman" w:hAnsi="Times New Roman" w:cs="Times New Roman" w:hint="eastAsia"/>
          <w:sz w:val="24"/>
          <w:szCs w:val="24"/>
          <w:lang w:eastAsia="zh-CN"/>
        </w:rPr>
        <w:t>假阴性</w:t>
      </w:r>
      <w:r w:rsidR="00BB66E9">
        <w:rPr>
          <w:rFonts w:ascii="Times New Roman" w:hAnsi="Times New Roman" w:cs="Times New Roman" w:hint="eastAsia"/>
          <w:sz w:val="24"/>
          <w:szCs w:val="24"/>
          <w:lang w:eastAsia="zh-CN"/>
        </w:rPr>
        <w:t>，而</w:t>
      </w:r>
      <w:r w:rsidR="00BB66E9" w:rsidRPr="002F0A43">
        <w:rPr>
          <w:rFonts w:ascii="Times New Roman" w:hAnsi="Times New Roman" w:cs="Times New Roman" w:hint="eastAsia"/>
          <w:sz w:val="24"/>
          <w:szCs w:val="24"/>
          <w:lang w:eastAsia="zh-CN"/>
        </w:rPr>
        <w:t>参考数据库无丰度信息</w:t>
      </w:r>
      <w:r w:rsidR="00BB66E9">
        <w:rPr>
          <w:rFonts w:ascii="Times New Roman" w:hAnsi="Times New Roman" w:cs="Times New Roman" w:hint="eastAsia"/>
          <w:sz w:val="24"/>
          <w:szCs w:val="24"/>
          <w:lang w:eastAsia="zh-CN"/>
        </w:rPr>
        <w:t>，只需</w:t>
      </w:r>
      <w:r w:rsidR="00BB66E9">
        <w:rPr>
          <w:rFonts w:ascii="Times New Roman" w:hAnsi="Times New Roman" w:cs="Times New Roman" w:hint="eastAsia"/>
          <w:sz w:val="24"/>
          <w:szCs w:val="24"/>
          <w:lang w:eastAsia="zh-CN"/>
        </w:rPr>
        <w:t>1</w:t>
      </w:r>
      <w:r w:rsidR="00BB66E9">
        <w:rPr>
          <w:rFonts w:ascii="Times New Roman" w:hAnsi="Times New Roman" w:cs="Times New Roman" w:hint="eastAsia"/>
          <w:sz w:val="24"/>
          <w:szCs w:val="24"/>
          <w:lang w:eastAsia="zh-CN"/>
        </w:rPr>
        <w:t>条序列在参考数据中没有相似序列且与</w:t>
      </w:r>
      <w:r w:rsidR="00BB66E9">
        <w:rPr>
          <w:rFonts w:ascii="Times New Roman" w:hAnsi="Times New Roman" w:cs="Times New Roman" w:hint="eastAsia"/>
          <w:sz w:val="24"/>
          <w:szCs w:val="24"/>
          <w:lang w:eastAsia="zh-CN"/>
        </w:rPr>
        <w:t>2~3</w:t>
      </w:r>
      <w:r w:rsidR="00BB66E9">
        <w:rPr>
          <w:rFonts w:ascii="Times New Roman" w:hAnsi="Times New Roman" w:cs="Times New Roman" w:hint="eastAsia"/>
          <w:sz w:val="24"/>
          <w:szCs w:val="24"/>
          <w:lang w:eastAsia="zh-CN"/>
        </w:rPr>
        <w:t>条序列相似即判定为嵌</w:t>
      </w:r>
      <w:r w:rsidR="00B436D4">
        <w:rPr>
          <w:rFonts w:ascii="Times New Roman" w:hAnsi="Times New Roman" w:cs="Times New Roman" w:hint="eastAsia"/>
          <w:sz w:val="24"/>
          <w:szCs w:val="24"/>
          <w:lang w:eastAsia="zh-CN"/>
        </w:rPr>
        <w:t>体</w:t>
      </w:r>
      <w:r w:rsidR="00BB66E9">
        <w:rPr>
          <w:rFonts w:ascii="Times New Roman" w:hAnsi="Times New Roman" w:cs="Times New Roman" w:hint="eastAsia"/>
          <w:sz w:val="24"/>
          <w:szCs w:val="24"/>
          <w:lang w:eastAsia="zh-CN"/>
        </w:rPr>
        <w:t>，</w:t>
      </w:r>
      <w:r w:rsidR="00B436D4">
        <w:rPr>
          <w:rFonts w:ascii="Times New Roman" w:hAnsi="Times New Roman" w:cs="Times New Roman" w:hint="eastAsia"/>
          <w:sz w:val="24"/>
          <w:szCs w:val="24"/>
          <w:lang w:eastAsia="zh-CN"/>
        </w:rPr>
        <w:t>因此</w:t>
      </w:r>
      <w:r w:rsidR="00B436D4" w:rsidRPr="002F0A43">
        <w:rPr>
          <w:rFonts w:ascii="Times New Roman" w:hAnsi="Times New Roman" w:cs="Times New Roman" w:hint="eastAsia"/>
          <w:sz w:val="24"/>
          <w:szCs w:val="24"/>
          <w:lang w:eastAsia="zh-CN"/>
        </w:rPr>
        <w:t>容易引起假阴性</w:t>
      </w:r>
      <w:r w:rsidR="00B436D4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B436D4">
        <w:rPr>
          <w:rFonts w:ascii="Times New Roman" w:hAnsi="Times New Roman" w:cs="Times New Roman" w:hint="eastAsia"/>
          <w:sz w:val="24"/>
          <w:szCs w:val="24"/>
          <w:lang w:eastAsia="zh-CN"/>
        </w:rPr>
        <w:t>真实序列被当作假序列丢弃</w:t>
      </w:r>
      <w:r w:rsidR="00B436D4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B436D4" w:rsidRPr="002F0A43">
        <w:rPr>
          <w:rFonts w:ascii="Times New Roman" w:hAnsi="Times New Roman" w:cs="Times New Roman" w:hint="eastAsia"/>
          <w:sz w:val="24"/>
          <w:szCs w:val="24"/>
          <w:lang w:eastAsia="zh-CN"/>
        </w:rPr>
        <w:t>，</w:t>
      </w:r>
      <w:r w:rsidR="00BB66E9" w:rsidRPr="002F0A43">
        <w:rPr>
          <w:rFonts w:ascii="Times New Roman" w:hAnsi="Times New Roman" w:cs="Times New Roman" w:hint="eastAsia"/>
          <w:sz w:val="24"/>
          <w:szCs w:val="24"/>
          <w:lang w:eastAsia="zh-CN"/>
        </w:rPr>
        <w:t>不推荐</w:t>
      </w:r>
      <w:r w:rsidR="00B436D4">
        <w:rPr>
          <w:rFonts w:ascii="Times New Roman" w:hAnsi="Times New Roman" w:cs="Times New Roman" w:hint="eastAsia"/>
          <w:sz w:val="24"/>
          <w:szCs w:val="24"/>
          <w:lang w:eastAsia="zh-CN"/>
        </w:rPr>
        <w:t>使用</w:t>
      </w:r>
      <w:r w:rsidR="008C3303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  <w:r w:rsidR="00C417A0">
        <w:rPr>
          <w:rFonts w:ascii="Times New Roman" w:hAnsi="Times New Roman" w:cs="Times New Roman" w:hint="eastAsia"/>
          <w:sz w:val="24"/>
          <w:szCs w:val="24"/>
          <w:lang w:eastAsia="zh-CN"/>
        </w:rPr>
        <w:t>如果必须要使用，由于</w:t>
      </w:r>
      <w:r w:rsidR="008C3303"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已知序列不会被去除，</w:t>
      </w:r>
      <w:r w:rsidR="00C417A0"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选择越</w:t>
      </w:r>
      <w:r w:rsidR="00C417A0">
        <w:rPr>
          <w:rFonts w:ascii="Times New Roman" w:hAnsi="Times New Roman" w:cs="Times New Roman" w:hint="eastAsia"/>
          <w:sz w:val="24"/>
          <w:szCs w:val="24"/>
          <w:lang w:eastAsia="zh-CN"/>
        </w:rPr>
        <w:t>完整的</w:t>
      </w:r>
      <w:r w:rsidR="008C3303"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数据库</w:t>
      </w:r>
      <w:r w:rsidR="00C417A0">
        <w:rPr>
          <w:rFonts w:ascii="Times New Roman" w:hAnsi="Times New Roman" w:cs="Times New Roman" w:hint="eastAsia"/>
          <w:sz w:val="24"/>
          <w:szCs w:val="24"/>
          <w:lang w:eastAsia="zh-CN"/>
        </w:rPr>
        <w:t>可降低</w:t>
      </w:r>
      <w:r w:rsidR="008C3303"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假阴性率</w:t>
      </w:r>
      <w:r w:rsidR="008C3303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6965D6A8" w14:textId="34DCAFE2" w:rsidR="008C3303" w:rsidRDefault="008C3303" w:rsidP="008C330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方法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1. </w:t>
      </w:r>
      <w:r w:rsidR="00342A31">
        <w:rPr>
          <w:rFonts w:ascii="Times New Roman" w:hAnsi="Times New Roman" w:cs="Times New Roman" w:hint="eastAsia"/>
          <w:sz w:val="24"/>
          <w:szCs w:val="24"/>
          <w:lang w:eastAsia="zh-CN"/>
        </w:rPr>
        <w:t>VSEARCH</w:t>
      </w:r>
      <w:r w:rsidR="00342A31">
        <w:rPr>
          <w:rFonts w:ascii="Times New Roman" w:hAnsi="Times New Roman" w:cs="Times New Roman" w:hint="eastAsia"/>
          <w:sz w:val="24"/>
          <w:szCs w:val="24"/>
          <w:lang w:eastAsia="zh-CN"/>
        </w:rPr>
        <w:t>结合</w:t>
      </w:r>
      <w:r w:rsidR="00342A31">
        <w:rPr>
          <w:rFonts w:ascii="Times New Roman" w:hAnsi="Times New Roman" w:cs="Times New Roman" w:hint="eastAsia"/>
          <w:sz w:val="24"/>
          <w:szCs w:val="24"/>
          <w:lang w:eastAsia="zh-CN"/>
        </w:rPr>
        <w:t>R</w:t>
      </w:r>
      <w:r w:rsidR="00342A31">
        <w:rPr>
          <w:rFonts w:ascii="Times New Roman" w:hAnsi="Times New Roman" w:cs="Times New Roman"/>
          <w:sz w:val="24"/>
          <w:szCs w:val="24"/>
          <w:lang w:eastAsia="zh-CN"/>
        </w:rPr>
        <w:t>DP</w:t>
      </w:r>
      <w:r w:rsidR="00342A31">
        <w:rPr>
          <w:rFonts w:ascii="Times New Roman" w:hAnsi="Times New Roman" w:cs="Times New Roman" w:hint="eastAsia"/>
          <w:sz w:val="24"/>
          <w:szCs w:val="24"/>
          <w:lang w:eastAsia="zh-CN"/>
        </w:rPr>
        <w:t>数据库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去嵌合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快但容易假阴性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)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，</w:t>
      </w:r>
      <w:r w:rsidR="00BB28E8"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推荐</w:t>
      </w:r>
      <w:r w:rsidR="00BB28E8">
        <w:rPr>
          <w:rFonts w:ascii="Times New Roman" w:hAnsi="Times New Roman" w:cs="Times New Roman" w:hint="eastAsia"/>
          <w:sz w:val="24"/>
          <w:szCs w:val="24"/>
          <w:lang w:eastAsia="zh-CN"/>
        </w:rPr>
        <w:t>SILVA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去嵌合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(silva_16s_v123.fa)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，</w:t>
      </w:r>
      <w:r w:rsidR="00BB28E8">
        <w:rPr>
          <w:rFonts w:ascii="Times New Roman" w:hAnsi="Times New Roman" w:cs="Times New Roman" w:hint="eastAsia"/>
          <w:sz w:val="24"/>
          <w:szCs w:val="24"/>
          <w:lang w:eastAsia="zh-CN"/>
        </w:rPr>
        <w:t>但计算极耗时</w:t>
      </w:r>
      <w:r w:rsidR="00BB28E8"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 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BB28E8">
        <w:rPr>
          <w:rFonts w:ascii="Times New Roman" w:hAnsi="Times New Roman" w:cs="Times New Roman" w:hint="eastAsia"/>
          <w:sz w:val="24"/>
          <w:szCs w:val="24"/>
          <w:lang w:eastAsia="zh-CN"/>
        </w:rPr>
        <w:t>本例用时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3</w:t>
      </w:r>
      <w:r w:rsidR="00755ABE">
        <w:rPr>
          <w:rFonts w:ascii="Times New Roman" w:hAnsi="Times New Roman" w:cs="Times New Roman" w:hint="eastAsia"/>
          <w:sz w:val="24"/>
          <w:szCs w:val="24"/>
          <w:lang w:eastAsia="zh-CN"/>
        </w:rPr>
        <w:t>小时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，</w:t>
      </w:r>
      <w:r w:rsidR="00BB28E8">
        <w:rPr>
          <w:rFonts w:ascii="Times New Roman" w:hAnsi="Times New Roman" w:cs="Times New Roman" w:hint="eastAsia"/>
          <w:sz w:val="24"/>
          <w:szCs w:val="24"/>
          <w:lang w:eastAsia="zh-CN"/>
        </w:rPr>
        <w:t>是</w:t>
      </w:r>
      <w:r w:rsidR="00BB28E8">
        <w:rPr>
          <w:rFonts w:ascii="Times New Roman" w:hAnsi="Times New Roman" w:cs="Times New Roman" w:hint="eastAsia"/>
          <w:sz w:val="24"/>
          <w:szCs w:val="24"/>
          <w:lang w:eastAsia="zh-CN"/>
        </w:rPr>
        <w:t>RDP</w:t>
      </w:r>
      <w:r w:rsidR="00AE1E2D">
        <w:rPr>
          <w:rFonts w:ascii="Times New Roman" w:hAnsi="Times New Roman" w:cs="Times New Roman" w:hint="eastAsia"/>
          <w:sz w:val="24"/>
          <w:szCs w:val="24"/>
          <w:lang w:eastAsia="zh-CN"/>
        </w:rPr>
        <w:t>计算</w:t>
      </w:r>
      <w:r w:rsidR="00BB28E8">
        <w:rPr>
          <w:rFonts w:ascii="Times New Roman" w:hAnsi="Times New Roman" w:cs="Times New Roman" w:hint="eastAsia"/>
          <w:sz w:val="24"/>
          <w:szCs w:val="24"/>
          <w:lang w:eastAsia="zh-CN"/>
        </w:rPr>
        <w:t>时间的</w:t>
      </w:r>
      <w:r w:rsidR="00AE1E2D">
        <w:rPr>
          <w:rFonts w:ascii="Times New Roman" w:hAnsi="Times New Roman" w:cs="Times New Roman" w:hint="eastAsia"/>
          <w:sz w:val="24"/>
          <w:szCs w:val="24"/>
          <w:lang w:eastAsia="zh-CN"/>
        </w:rPr>
        <w:t>30</w:t>
      </w:r>
      <w:r w:rsidR="00BB28E8">
        <w:rPr>
          <w:rFonts w:ascii="Times New Roman" w:hAnsi="Times New Roman" w:cs="Times New Roman" w:hint="eastAsia"/>
          <w:sz w:val="24"/>
          <w:szCs w:val="24"/>
          <w:lang w:eastAsia="zh-CN"/>
        </w:rPr>
        <w:t>倍</w:t>
      </w:r>
      <w:r w:rsidR="00AE1E2D">
        <w:rPr>
          <w:rFonts w:ascii="Times New Roman" w:hAnsi="Times New Roman" w:cs="Times New Roman" w:hint="eastAsia"/>
          <w:sz w:val="24"/>
          <w:szCs w:val="24"/>
          <w:lang w:eastAsia="zh-CN"/>
        </w:rPr>
        <w:t>以上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)</w:t>
      </w:r>
      <w:r w:rsidR="00B44650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2DA1187C" w14:textId="77777777" w:rsidR="008C3303" w:rsidRPr="008C3303" w:rsidRDefault="008C3303" w:rsidP="008C330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8C3303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vsearch --uchime_ref temp/otus.fa \</w:t>
      </w:r>
    </w:p>
    <w:p w14:paraId="1835211F" w14:textId="3379A58A" w:rsidR="008C3303" w:rsidRPr="008C3303" w:rsidRDefault="008C3303" w:rsidP="008C330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8C3303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db </w:t>
      </w:r>
      <w:r w:rsidR="00DC092C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${ea}/</w:t>
      </w:r>
      <w:r w:rsidRPr="008C3303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usearch/rdp_16s_v16_sp.fa \</w:t>
      </w:r>
    </w:p>
    <w:p w14:paraId="4894F3BC" w14:textId="49444E18" w:rsidR="002F0A43" w:rsidRPr="008C3303" w:rsidRDefault="008C3303" w:rsidP="008C330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8C3303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-nonchimeras result/raw/otus.fa</w:t>
      </w:r>
    </w:p>
    <w:p w14:paraId="2E41A2C1" w14:textId="15558C2D" w:rsidR="008C3303" w:rsidRPr="008C3303" w:rsidRDefault="008C3303" w:rsidP="008C330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Win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do</w:t>
      </w:r>
      <w:r>
        <w:rPr>
          <w:rFonts w:ascii="Times New Roman" w:hAnsi="Times New Roman" w:cs="Times New Roman"/>
          <w:sz w:val="24"/>
          <w:szCs w:val="24"/>
          <w:lang w:eastAsia="zh-CN"/>
        </w:rPr>
        <w:t>ws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系统下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vsearch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结果</w:t>
      </w:r>
      <w:r w:rsidR="009979AA">
        <w:rPr>
          <w:rFonts w:ascii="Times New Roman" w:hAnsi="Times New Roman" w:cs="Times New Roman" w:hint="eastAsia"/>
          <w:sz w:val="24"/>
          <w:szCs w:val="24"/>
          <w:lang w:eastAsia="zh-CN"/>
        </w:rPr>
        <w:t>会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添加了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windows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换行符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^M</w:t>
      </w:r>
      <w:r w:rsidR="009979AA">
        <w:rPr>
          <w:rFonts w:ascii="Times New Roman" w:hAnsi="Times New Roman" w:cs="Times New Roman" w:hint="eastAsia"/>
          <w:sz w:val="24"/>
          <w:szCs w:val="24"/>
          <w:lang w:eastAsia="zh-CN"/>
        </w:rPr>
        <w:t>必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需删除，</w:t>
      </w:r>
      <w:r w:rsidR="009979AA">
        <w:rPr>
          <w:rFonts w:ascii="Times New Roman" w:hAnsi="Times New Roman" w:cs="Times New Roman" w:hint="eastAsia"/>
          <w:sz w:val="24"/>
          <w:szCs w:val="24"/>
          <w:lang w:eastAsia="zh-CN"/>
        </w:rPr>
        <w:t>否则会出现换行混乱的问题。</w:t>
      </w:r>
      <w:r w:rsidR="009979AA">
        <w:rPr>
          <w:rFonts w:ascii="Times New Roman" w:hAnsi="Times New Roman" w:cs="Times New Roman" w:hint="eastAsia"/>
          <w:sz w:val="24"/>
          <w:szCs w:val="24"/>
          <w:lang w:eastAsia="zh-CN"/>
        </w:rPr>
        <w:t>M</w:t>
      </w:r>
      <w:r w:rsidR="009979AA">
        <w:rPr>
          <w:rFonts w:ascii="Times New Roman" w:hAnsi="Times New Roman" w:cs="Times New Roman"/>
          <w:sz w:val="24"/>
          <w:szCs w:val="24"/>
          <w:lang w:eastAsia="zh-CN"/>
        </w:rPr>
        <w:t>ac</w:t>
      </w:r>
      <w:r w:rsidR="009979AA">
        <w:rPr>
          <w:rFonts w:ascii="Times New Roman" w:hAnsi="Times New Roman" w:cs="Times New Roman" w:hint="eastAsia"/>
          <w:sz w:val="24"/>
          <w:szCs w:val="24"/>
          <w:lang w:eastAsia="zh-CN"/>
        </w:rPr>
        <w:t>/L</w:t>
      </w:r>
      <w:r w:rsidR="009979AA">
        <w:rPr>
          <w:rFonts w:ascii="Times New Roman" w:hAnsi="Times New Roman" w:cs="Times New Roman"/>
          <w:sz w:val="24"/>
          <w:szCs w:val="24"/>
          <w:lang w:eastAsia="zh-CN"/>
        </w:rPr>
        <w:t>inux</w:t>
      </w:r>
      <w:r w:rsidR="009979AA">
        <w:rPr>
          <w:rFonts w:ascii="Times New Roman" w:hAnsi="Times New Roman" w:cs="Times New Roman" w:hint="eastAsia"/>
          <w:sz w:val="24"/>
          <w:szCs w:val="24"/>
          <w:lang w:eastAsia="zh-CN"/>
        </w:rPr>
        <w:t>系统无须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执行此命令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270D9910" w14:textId="7B73B792" w:rsidR="008C3303" w:rsidRPr="008C3303" w:rsidRDefault="008C3303" w:rsidP="008C330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8C3303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sed -i 's/\r//g' result/raw/otus.fa</w:t>
      </w:r>
    </w:p>
    <w:p w14:paraId="085C3984" w14:textId="476B1F10" w:rsidR="008C3303" w:rsidRPr="008C3303" w:rsidRDefault="008C3303" w:rsidP="008C330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方法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 xml:space="preserve">2. </w:t>
      </w:r>
      <w:r w:rsidRPr="008C3303">
        <w:rPr>
          <w:rFonts w:ascii="Times New Roman" w:hAnsi="Times New Roman" w:cs="Times New Roman" w:hint="eastAsia"/>
          <w:sz w:val="24"/>
          <w:szCs w:val="24"/>
          <w:lang w:eastAsia="zh-CN"/>
        </w:rPr>
        <w:t>不去嵌合</w:t>
      </w:r>
      <w:r w:rsidR="00A444BD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53844EE0" w14:textId="1B9E2177" w:rsidR="002F0A43" w:rsidRDefault="008C3303" w:rsidP="008C330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8C3303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cp -f temp/otus.fa result/raw/otus.fa</w:t>
      </w:r>
    </w:p>
    <w:p w14:paraId="1C76A57A" w14:textId="77777777" w:rsidR="00124843" w:rsidRPr="008C3303" w:rsidRDefault="00124843" w:rsidP="008C330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</w:p>
    <w:p w14:paraId="65FE184A" w14:textId="2E630AE8" w:rsidR="00FE0B08" w:rsidRPr="00136A8F" w:rsidRDefault="00FE0B08" w:rsidP="00FE0B08">
      <w:pPr>
        <w:pStyle w:val="afff5"/>
        <w:numPr>
          <w:ilvl w:val="0"/>
          <w:numId w:val="17"/>
        </w:numPr>
        <w:wordWrap w:val="0"/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FE0B0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特征表生成和筛选</w:t>
      </w:r>
    </w:p>
    <w:p w14:paraId="5D784249" w14:textId="3AD94E7B" w:rsidR="000906BD" w:rsidRDefault="006574FE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lastRenderedPageBreak/>
        <w:t>使用</w:t>
      </w:r>
      <w:r w:rsidRPr="006574FE">
        <w:rPr>
          <w:rFonts w:ascii="Times New Roman" w:hAnsi="Times New Roman" w:cs="Times New Roman" w:hint="eastAsia"/>
          <w:sz w:val="24"/>
          <w:szCs w:val="24"/>
          <w:lang w:eastAsia="zh-CN"/>
        </w:rPr>
        <w:t>vsearch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的</w:t>
      </w:r>
      <w:r w:rsidR="004F0BAF" w:rsidRPr="006574FE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--usearch_global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命令</w:t>
      </w:r>
      <w:r w:rsidR="004F0BAF">
        <w:rPr>
          <w:rFonts w:ascii="Times New Roman" w:hAnsi="Times New Roman" w:cs="Times New Roman" w:hint="eastAsia"/>
          <w:sz w:val="24"/>
          <w:szCs w:val="24"/>
          <w:lang w:eastAsia="zh-CN"/>
        </w:rPr>
        <w:t>比对扩增子序列</w:t>
      </w:r>
      <w:r w:rsidR="004F0BAF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4F0BAF" w:rsidRPr="006574FE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temp/filtered.fa</w:t>
      </w:r>
      <w:r w:rsidR="004F0BAF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4F0BAF">
        <w:rPr>
          <w:rFonts w:ascii="Times New Roman" w:hAnsi="Times New Roman" w:cs="Times New Roman" w:hint="eastAsia"/>
          <w:sz w:val="24"/>
          <w:szCs w:val="24"/>
          <w:lang w:eastAsia="zh-CN"/>
        </w:rPr>
        <w:t>至特征序列</w:t>
      </w:r>
      <w:r w:rsidR="004F0BAF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4F0BAF" w:rsidRPr="006574FE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result/raw/otus.fa</w:t>
      </w:r>
      <w:r w:rsidR="004F0BAF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4F0BAF">
        <w:rPr>
          <w:rFonts w:ascii="Times New Roman" w:hAnsi="Times New Roman" w:cs="Times New Roman" w:hint="eastAsia"/>
          <w:sz w:val="24"/>
          <w:szCs w:val="24"/>
          <w:lang w:eastAsia="zh-CN"/>
        </w:rPr>
        <w:t>即可</w:t>
      </w:r>
      <w:r w:rsidRPr="006574FE">
        <w:rPr>
          <w:rFonts w:ascii="Times New Roman" w:hAnsi="Times New Roman" w:cs="Times New Roman" w:hint="eastAsia"/>
          <w:sz w:val="24"/>
          <w:szCs w:val="24"/>
          <w:lang w:eastAsia="zh-CN"/>
        </w:rPr>
        <w:t>生成特征表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，</w:t>
      </w:r>
      <w:r w:rsidR="004F0BAF" w:rsidRPr="006574FE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--threads</w:t>
      </w:r>
      <w:r w:rsidR="00262302">
        <w:rPr>
          <w:rFonts w:ascii="Times New Roman" w:hAnsi="Times New Roman" w:cs="Times New Roman" w:hint="eastAsia"/>
          <w:sz w:val="24"/>
          <w:szCs w:val="24"/>
          <w:lang w:eastAsia="zh-CN"/>
        </w:rPr>
        <w:t>设置整数</w:t>
      </w:r>
      <w:r w:rsidR="004F0BAF">
        <w:rPr>
          <w:rFonts w:ascii="Times New Roman" w:hAnsi="Times New Roman" w:cs="Times New Roman" w:hint="eastAsia"/>
          <w:sz w:val="24"/>
          <w:szCs w:val="24"/>
          <w:lang w:eastAsia="zh-CN"/>
        </w:rPr>
        <w:t>使用</w:t>
      </w:r>
      <w:r w:rsidR="00262302">
        <w:rPr>
          <w:rFonts w:ascii="Times New Roman" w:hAnsi="Times New Roman" w:cs="Times New Roman" w:hint="eastAsia"/>
          <w:sz w:val="24"/>
          <w:szCs w:val="24"/>
          <w:lang w:eastAsia="zh-CN"/>
        </w:rPr>
        <w:t>计算机可用的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多线程</w:t>
      </w:r>
      <w:r w:rsidR="004F0BAF">
        <w:rPr>
          <w:rFonts w:ascii="Times New Roman" w:hAnsi="Times New Roman" w:cs="Times New Roman" w:hint="eastAsia"/>
          <w:sz w:val="24"/>
          <w:szCs w:val="24"/>
          <w:lang w:eastAsia="zh-CN"/>
        </w:rPr>
        <w:t>加速计算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4B45D17D" w14:textId="640FBF6B" w:rsidR="006574FE" w:rsidRPr="006574FE" w:rsidRDefault="006574FE" w:rsidP="006574FE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6574FE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vsearch --usearch_global temp/filtered.fa --db result/raw/otus.fa \</w:t>
      </w:r>
    </w:p>
    <w:p w14:paraId="508296DB" w14:textId="77777777" w:rsidR="006574FE" w:rsidRPr="006574FE" w:rsidRDefault="006574FE" w:rsidP="006574FE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6574FE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</w:t>
      </w:r>
      <w:r w:rsidRPr="006574FE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ab/>
        <w:t>--otutabout result/raw/otutab.txt --id 0.97 --threads 4</w:t>
      </w:r>
    </w:p>
    <w:p w14:paraId="00FA5C70" w14:textId="4B2F6987" w:rsidR="006574FE" w:rsidRPr="006574FE" w:rsidRDefault="006574FE" w:rsidP="006574FE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6574FE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sed -i 's/\r//' result/raw/otutab.txt</w:t>
      </w:r>
    </w:p>
    <w:p w14:paraId="6719F57C" w14:textId="54370735" w:rsidR="000906BD" w:rsidRDefault="00C708A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基于</w:t>
      </w:r>
      <w:r w:rsidR="006574FE" w:rsidRPr="006574FE">
        <w:rPr>
          <w:rFonts w:ascii="Times New Roman" w:hAnsi="Times New Roman" w:cs="Times New Roman" w:hint="eastAsia"/>
          <w:sz w:val="24"/>
          <w:szCs w:val="24"/>
          <w:lang w:eastAsia="zh-CN"/>
        </w:rPr>
        <w:t>物种注释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，</w:t>
      </w:r>
      <w:r w:rsidR="00C0218D" w:rsidRPr="006574FE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C0218D" w:rsidRPr="006574FE">
        <w:rPr>
          <w:rFonts w:ascii="Times New Roman" w:hAnsi="Times New Roman" w:cs="Times New Roman" w:hint="eastAsia"/>
          <w:sz w:val="24"/>
          <w:szCs w:val="24"/>
          <w:lang w:eastAsia="zh-CN"/>
        </w:rPr>
        <w:t>可选</w:t>
      </w:r>
      <w:r w:rsidR="00C0218D" w:rsidRPr="006574FE">
        <w:rPr>
          <w:rFonts w:ascii="Times New Roman" w:hAnsi="Times New Roman" w:cs="Times New Roman" w:hint="eastAsia"/>
          <w:sz w:val="24"/>
          <w:szCs w:val="24"/>
          <w:lang w:eastAsia="zh-CN"/>
        </w:rPr>
        <w:t>)</w:t>
      </w:r>
      <w:r w:rsidR="00262302">
        <w:rPr>
          <w:rFonts w:ascii="Times New Roman" w:hAnsi="Times New Roman" w:cs="Times New Roman" w:hint="eastAsia"/>
          <w:sz w:val="24"/>
          <w:szCs w:val="24"/>
          <w:lang w:eastAsia="zh-CN"/>
        </w:rPr>
        <w:t>可以筛选</w:t>
      </w:r>
      <w:r w:rsidR="006574FE" w:rsidRPr="006574FE">
        <w:rPr>
          <w:rFonts w:ascii="Times New Roman" w:hAnsi="Times New Roman" w:cs="Times New Roman" w:hint="eastAsia"/>
          <w:sz w:val="24"/>
          <w:szCs w:val="24"/>
          <w:lang w:eastAsia="zh-CN"/>
        </w:rPr>
        <w:t>质体和非细菌</w:t>
      </w:r>
      <w:r w:rsidR="00E46132">
        <w:rPr>
          <w:rFonts w:ascii="Times New Roman" w:hAnsi="Times New Roman" w:cs="Times New Roman" w:hint="eastAsia"/>
          <w:sz w:val="24"/>
          <w:szCs w:val="24"/>
          <w:lang w:eastAsia="zh-CN"/>
        </w:rPr>
        <w:t>和非</w:t>
      </w:r>
      <w:r w:rsidR="006574FE" w:rsidRPr="006574FE">
        <w:rPr>
          <w:rFonts w:ascii="Times New Roman" w:hAnsi="Times New Roman" w:cs="Times New Roman" w:hint="eastAsia"/>
          <w:sz w:val="24"/>
          <w:szCs w:val="24"/>
          <w:lang w:eastAsia="zh-CN"/>
        </w:rPr>
        <w:t>古菌</w:t>
      </w:r>
      <w:r w:rsidR="00262302" w:rsidRPr="006574FE">
        <w:rPr>
          <w:rFonts w:ascii="Times New Roman" w:hAnsi="Times New Roman" w:cs="Times New Roman" w:hint="eastAsia"/>
          <w:sz w:val="24"/>
          <w:szCs w:val="24"/>
          <w:lang w:eastAsia="zh-CN"/>
        </w:rPr>
        <w:t>去除</w:t>
      </w:r>
      <w:r w:rsidR="006574FE" w:rsidRPr="006574FE">
        <w:rPr>
          <w:rFonts w:ascii="Times New Roman" w:hAnsi="Times New Roman" w:cs="Times New Roman" w:hint="eastAsia"/>
          <w:sz w:val="24"/>
          <w:szCs w:val="24"/>
          <w:lang w:eastAsia="zh-CN"/>
        </w:rPr>
        <w:t>并统计比例</w:t>
      </w:r>
      <w:r w:rsidR="009471A9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37412446" w14:textId="7749FDEF" w:rsidR="00386A06" w:rsidRPr="00F94101" w:rsidRDefault="004D2742" w:rsidP="00681F9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使用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USEARCH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的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s</w:t>
      </w:r>
      <w:r>
        <w:rPr>
          <w:rFonts w:ascii="Times New Roman" w:hAnsi="Times New Roman" w:cs="Times New Roman"/>
          <w:sz w:val="24"/>
          <w:szCs w:val="24"/>
          <w:lang w:eastAsia="zh-CN"/>
        </w:rPr>
        <w:t>intax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算法进行物种注释。</w:t>
      </w:r>
      <w:r w:rsidR="00E46132">
        <w:rPr>
          <w:rFonts w:ascii="Times New Roman" w:hAnsi="Times New Roman" w:cs="Times New Roman" w:hint="eastAsia"/>
          <w:sz w:val="24"/>
          <w:szCs w:val="24"/>
          <w:lang w:eastAsia="zh-CN"/>
        </w:rPr>
        <w:t>选择</w:t>
      </w:r>
      <w:r w:rsidR="009E63C0" w:rsidRPr="009E63C0">
        <w:rPr>
          <w:rFonts w:ascii="Times New Roman" w:hAnsi="Times New Roman" w:cs="Times New Roman" w:hint="eastAsia"/>
          <w:sz w:val="24"/>
          <w:szCs w:val="24"/>
          <w:lang w:eastAsia="zh-CN"/>
        </w:rPr>
        <w:t>RDP</w:t>
      </w:r>
      <w:r w:rsidR="009E63C0" w:rsidRPr="009E63C0">
        <w:rPr>
          <w:rFonts w:ascii="Times New Roman" w:hAnsi="Times New Roman" w:cs="Times New Roman" w:hint="eastAsia"/>
          <w:sz w:val="24"/>
          <w:szCs w:val="24"/>
          <w:lang w:eastAsia="zh-CN"/>
        </w:rPr>
        <w:t>物种注释</w:t>
      </w:r>
      <w:r w:rsidR="009E63C0" w:rsidRPr="009E63C0">
        <w:rPr>
          <w:rFonts w:ascii="Times New Roman" w:hAnsi="Times New Roman" w:cs="Times New Roman" w:hint="eastAsia"/>
          <w:sz w:val="24"/>
          <w:szCs w:val="24"/>
          <w:lang w:eastAsia="zh-CN"/>
        </w:rPr>
        <w:t>(rdp_16s_v16_sp)</w:t>
      </w:r>
      <w:r w:rsidR="009E63C0" w:rsidRPr="009E63C0">
        <w:rPr>
          <w:rFonts w:ascii="Times New Roman" w:hAnsi="Times New Roman" w:cs="Times New Roman" w:hint="eastAsia"/>
          <w:sz w:val="24"/>
          <w:szCs w:val="24"/>
          <w:lang w:eastAsia="zh-CN"/>
        </w:rPr>
        <w:t>数据库</w:t>
      </w:r>
      <w:r w:rsidR="00E46132">
        <w:rPr>
          <w:rFonts w:ascii="Times New Roman" w:hAnsi="Times New Roman" w:cs="Times New Roman" w:hint="eastAsia"/>
          <w:sz w:val="24"/>
          <w:szCs w:val="24"/>
          <w:lang w:eastAsia="zh-CN"/>
        </w:rPr>
        <w:t>具有体积</w:t>
      </w:r>
      <w:r w:rsidR="009E63C0" w:rsidRPr="009E63C0">
        <w:rPr>
          <w:rFonts w:ascii="Times New Roman" w:hAnsi="Times New Roman" w:cs="Times New Roman" w:hint="eastAsia"/>
          <w:sz w:val="24"/>
          <w:szCs w:val="24"/>
          <w:lang w:eastAsia="zh-CN"/>
        </w:rPr>
        <w:t>小</w:t>
      </w:r>
      <w:r w:rsidR="00E46132">
        <w:rPr>
          <w:rFonts w:ascii="Times New Roman" w:hAnsi="Times New Roman" w:cs="Times New Roman" w:hint="eastAsia"/>
          <w:sz w:val="24"/>
          <w:szCs w:val="24"/>
          <w:lang w:eastAsia="zh-CN"/>
        </w:rPr>
        <w:t>、</w:t>
      </w:r>
      <w:r w:rsidR="009E63C0" w:rsidRPr="009E63C0">
        <w:rPr>
          <w:rFonts w:ascii="Times New Roman" w:hAnsi="Times New Roman" w:cs="Times New Roman" w:hint="eastAsia"/>
          <w:sz w:val="24"/>
          <w:szCs w:val="24"/>
          <w:lang w:eastAsia="zh-CN"/>
        </w:rPr>
        <w:t>分类速度极快</w:t>
      </w:r>
      <w:r w:rsidR="009E63C0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E46132">
        <w:rPr>
          <w:rFonts w:ascii="Times New Roman" w:hAnsi="Times New Roman" w:cs="Times New Roman" w:hint="eastAsia"/>
          <w:sz w:val="24"/>
          <w:szCs w:val="24"/>
          <w:lang w:eastAsia="zh-CN"/>
        </w:rPr>
        <w:t>本例耗时</w:t>
      </w:r>
      <w:r w:rsidR="009E63C0">
        <w:rPr>
          <w:rFonts w:ascii="Times New Roman" w:hAnsi="Times New Roman" w:cs="Times New Roman" w:hint="eastAsia"/>
          <w:sz w:val="24"/>
          <w:szCs w:val="24"/>
          <w:lang w:eastAsia="zh-CN"/>
        </w:rPr>
        <w:t>1</w:t>
      </w:r>
      <w:r w:rsidR="00E46132">
        <w:rPr>
          <w:rFonts w:ascii="Times New Roman" w:hAnsi="Times New Roman" w:cs="Times New Roman" w:hint="eastAsia"/>
          <w:sz w:val="24"/>
          <w:szCs w:val="24"/>
          <w:lang w:eastAsia="zh-CN"/>
        </w:rPr>
        <w:t>5</w:t>
      </w:r>
      <w:r w:rsidR="009E63C0">
        <w:rPr>
          <w:rFonts w:ascii="Times New Roman" w:hAnsi="Times New Roman" w:cs="Times New Roman" w:hint="eastAsia"/>
          <w:sz w:val="24"/>
          <w:szCs w:val="24"/>
          <w:lang w:eastAsia="zh-CN"/>
        </w:rPr>
        <w:t>秒</w:t>
      </w:r>
      <w:r w:rsidR="009E63C0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E46132">
        <w:rPr>
          <w:rFonts w:ascii="Times New Roman" w:hAnsi="Times New Roman" w:cs="Times New Roman" w:hint="eastAsia"/>
          <w:sz w:val="24"/>
          <w:szCs w:val="24"/>
          <w:lang w:eastAsia="zh-CN"/>
        </w:rPr>
        <w:t>的特点</w:t>
      </w:r>
      <w:r w:rsidR="00386A06" w:rsidRPr="00386A06">
        <w:rPr>
          <w:rFonts w:ascii="Times New Roman" w:hAnsi="Times New Roman" w:cs="Times New Roman" w:hint="eastAsia"/>
          <w:sz w:val="24"/>
          <w:szCs w:val="24"/>
          <w:lang w:eastAsia="zh-CN"/>
        </w:rPr>
        <w:t>，但缺少真核数据</w:t>
      </w:r>
      <w:r w:rsidR="00735627">
        <w:rPr>
          <w:rFonts w:ascii="Times New Roman" w:hAnsi="Times New Roman" w:cs="Times New Roman" w:hint="eastAsia"/>
          <w:sz w:val="24"/>
          <w:szCs w:val="24"/>
          <w:lang w:eastAsia="zh-CN"/>
        </w:rPr>
        <w:t>无法注释真核污染物来源详细</w:t>
      </w:r>
      <w:r w:rsidR="009E63C0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  <w:r w:rsidR="009E63C0" w:rsidRPr="009E63C0">
        <w:rPr>
          <w:rFonts w:ascii="Times New Roman" w:hAnsi="Times New Roman" w:cs="Times New Roman" w:hint="eastAsia"/>
          <w:sz w:val="24"/>
          <w:szCs w:val="24"/>
          <w:lang w:eastAsia="zh-CN"/>
        </w:rPr>
        <w:t>SILVA</w:t>
      </w:r>
      <w:r w:rsidR="009E63C0" w:rsidRPr="009E63C0">
        <w:rPr>
          <w:rFonts w:ascii="Times New Roman" w:hAnsi="Times New Roman" w:cs="Times New Roman" w:hint="eastAsia"/>
          <w:sz w:val="24"/>
          <w:szCs w:val="24"/>
          <w:lang w:eastAsia="zh-CN"/>
        </w:rPr>
        <w:t>数据库</w:t>
      </w:r>
      <w:r w:rsidR="009E63C0" w:rsidRPr="009E63C0">
        <w:rPr>
          <w:rFonts w:ascii="Times New Roman" w:hAnsi="Times New Roman" w:cs="Times New Roman" w:hint="eastAsia"/>
          <w:sz w:val="24"/>
          <w:szCs w:val="24"/>
          <w:lang w:eastAsia="zh-CN"/>
        </w:rPr>
        <w:t>(silva_16s_v123.fa)</w:t>
      </w:r>
      <w:r w:rsidR="009E63C0">
        <w:rPr>
          <w:rFonts w:ascii="Times New Roman" w:hAnsi="Times New Roman" w:cs="Times New Roman" w:hint="eastAsia"/>
          <w:sz w:val="24"/>
          <w:szCs w:val="24"/>
          <w:lang w:eastAsia="zh-CN"/>
        </w:rPr>
        <w:t>可以</w:t>
      </w:r>
      <w:r w:rsidR="009E63C0" w:rsidRPr="009E63C0">
        <w:rPr>
          <w:rFonts w:ascii="Times New Roman" w:hAnsi="Times New Roman" w:cs="Times New Roman" w:hint="eastAsia"/>
          <w:sz w:val="24"/>
          <w:szCs w:val="24"/>
          <w:lang w:eastAsia="zh-CN"/>
        </w:rPr>
        <w:t>更好</w:t>
      </w:r>
      <w:r w:rsidR="009E63C0">
        <w:rPr>
          <w:rFonts w:ascii="Times New Roman" w:hAnsi="Times New Roman" w:cs="Times New Roman" w:hint="eastAsia"/>
          <w:sz w:val="24"/>
          <w:szCs w:val="24"/>
          <w:lang w:eastAsia="zh-CN"/>
        </w:rPr>
        <w:t>地</w:t>
      </w:r>
      <w:r w:rsidR="009E63C0" w:rsidRPr="009E63C0">
        <w:rPr>
          <w:rFonts w:ascii="Times New Roman" w:hAnsi="Times New Roman" w:cs="Times New Roman" w:hint="eastAsia"/>
          <w:sz w:val="24"/>
          <w:szCs w:val="24"/>
          <w:lang w:eastAsia="zh-CN"/>
        </w:rPr>
        <w:t>注释真核质体序列</w:t>
      </w:r>
      <w:r w:rsidR="00B03C84">
        <w:rPr>
          <w:rFonts w:ascii="Times New Roman" w:hAnsi="Times New Roman" w:cs="Times New Roman" w:hint="eastAsia"/>
          <w:sz w:val="24"/>
          <w:szCs w:val="24"/>
          <w:lang w:eastAsia="zh-CN"/>
        </w:rPr>
        <w:t>来源</w:t>
      </w:r>
      <w:r w:rsidR="009E63C0">
        <w:rPr>
          <w:rFonts w:ascii="Times New Roman" w:hAnsi="Times New Roman" w:cs="Times New Roman" w:hint="eastAsia"/>
          <w:sz w:val="24"/>
          <w:szCs w:val="24"/>
          <w:lang w:eastAsia="zh-CN"/>
        </w:rPr>
        <w:t>，但速度较慢</w:t>
      </w:r>
      <w:r w:rsidR="009E63C0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481589">
        <w:rPr>
          <w:rFonts w:ascii="Times New Roman" w:hAnsi="Times New Roman" w:cs="Times New Roman" w:hint="eastAsia"/>
          <w:sz w:val="24"/>
          <w:szCs w:val="24"/>
          <w:lang w:eastAsia="zh-CN"/>
        </w:rPr>
        <w:t>本例耗时</w:t>
      </w:r>
      <w:r w:rsidR="009E63C0">
        <w:rPr>
          <w:rFonts w:ascii="Times New Roman" w:hAnsi="Times New Roman" w:cs="Times New Roman" w:hint="eastAsia"/>
          <w:sz w:val="24"/>
          <w:szCs w:val="24"/>
          <w:lang w:eastAsia="zh-CN"/>
        </w:rPr>
        <w:t>约</w:t>
      </w:r>
      <w:r w:rsidR="009E63C0">
        <w:rPr>
          <w:rFonts w:ascii="Times New Roman" w:hAnsi="Times New Roman" w:cs="Times New Roman" w:hint="eastAsia"/>
          <w:sz w:val="24"/>
          <w:szCs w:val="24"/>
          <w:lang w:eastAsia="zh-CN"/>
        </w:rPr>
        <w:t>3</w:t>
      </w:r>
      <w:r w:rsidR="009E63C0">
        <w:rPr>
          <w:rFonts w:ascii="Times New Roman" w:hAnsi="Times New Roman" w:cs="Times New Roman" w:hint="eastAsia"/>
          <w:sz w:val="24"/>
          <w:szCs w:val="24"/>
          <w:lang w:eastAsia="zh-CN"/>
        </w:rPr>
        <w:t>小时</w:t>
      </w:r>
      <w:r w:rsidR="00D203AC">
        <w:rPr>
          <w:rFonts w:ascii="Times New Roman" w:hAnsi="Times New Roman" w:cs="Times New Roman" w:hint="eastAsia"/>
          <w:sz w:val="24"/>
          <w:szCs w:val="24"/>
          <w:lang w:eastAsia="zh-CN"/>
        </w:rPr>
        <w:t>)</w:t>
      </w:r>
      <w:r w:rsidR="00D203AC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  <w:r w:rsidR="00D203AC" w:rsidRPr="00D203AC">
        <w:rPr>
          <w:rFonts w:ascii="Times New Roman" w:hAnsi="Times New Roman" w:cs="Times New Roman" w:hint="eastAsia"/>
          <w:sz w:val="24"/>
          <w:szCs w:val="24"/>
          <w:lang w:eastAsia="zh-CN"/>
        </w:rPr>
        <w:t>--sintax_cutoff</w:t>
      </w:r>
      <w:r w:rsidR="00D203AC" w:rsidRPr="00D203AC">
        <w:rPr>
          <w:rFonts w:ascii="Times New Roman" w:hAnsi="Times New Roman" w:cs="Times New Roman" w:hint="eastAsia"/>
          <w:sz w:val="24"/>
          <w:szCs w:val="24"/>
          <w:lang w:eastAsia="zh-CN"/>
        </w:rPr>
        <w:t>设置分类</w:t>
      </w:r>
      <w:r w:rsidR="00EF6DDA">
        <w:rPr>
          <w:rFonts w:ascii="Times New Roman" w:hAnsi="Times New Roman" w:cs="Times New Roman" w:hint="eastAsia"/>
          <w:sz w:val="24"/>
          <w:szCs w:val="24"/>
          <w:lang w:eastAsia="zh-CN"/>
        </w:rPr>
        <w:t>结果</w:t>
      </w:r>
      <w:r w:rsidR="00D203AC" w:rsidRPr="00D203AC">
        <w:rPr>
          <w:rFonts w:ascii="Times New Roman" w:hAnsi="Times New Roman" w:cs="Times New Roman" w:hint="eastAsia"/>
          <w:sz w:val="24"/>
          <w:szCs w:val="24"/>
          <w:lang w:eastAsia="zh-CN"/>
        </w:rPr>
        <w:t>的可信度阈值，</w:t>
      </w:r>
      <w:r w:rsidR="002D5AF6">
        <w:rPr>
          <w:rFonts w:ascii="Times New Roman" w:hAnsi="Times New Roman" w:cs="Times New Roman" w:hint="eastAsia"/>
          <w:sz w:val="24"/>
          <w:szCs w:val="24"/>
          <w:lang w:eastAsia="zh-CN"/>
        </w:rPr>
        <w:t>范围</w:t>
      </w:r>
      <w:r w:rsidR="002D5AF6">
        <w:rPr>
          <w:rFonts w:ascii="Times New Roman" w:hAnsi="Times New Roman" w:cs="Times New Roman" w:hint="eastAsia"/>
          <w:sz w:val="24"/>
          <w:szCs w:val="24"/>
          <w:lang w:eastAsia="zh-CN"/>
        </w:rPr>
        <w:t>0~1</w:t>
      </w:r>
      <w:r w:rsidR="002D5AF6">
        <w:rPr>
          <w:rFonts w:ascii="Times New Roman" w:hAnsi="Times New Roman" w:cs="Times New Roman" w:hint="eastAsia"/>
          <w:sz w:val="24"/>
          <w:szCs w:val="24"/>
          <w:lang w:eastAsia="zh-CN"/>
        </w:rPr>
        <w:t>之间，文章中</w:t>
      </w:r>
      <w:r w:rsidR="00D203AC" w:rsidRPr="00D203AC">
        <w:rPr>
          <w:rFonts w:ascii="Times New Roman" w:hAnsi="Times New Roman" w:cs="Times New Roman" w:hint="eastAsia"/>
          <w:sz w:val="24"/>
          <w:szCs w:val="24"/>
          <w:lang w:eastAsia="zh-CN"/>
        </w:rPr>
        <w:t>常用</w:t>
      </w:r>
      <w:r w:rsidR="00D203AC" w:rsidRPr="00D203AC">
        <w:rPr>
          <w:rFonts w:ascii="Times New Roman" w:hAnsi="Times New Roman" w:cs="Times New Roman" w:hint="eastAsia"/>
          <w:sz w:val="24"/>
          <w:szCs w:val="24"/>
          <w:lang w:eastAsia="zh-CN"/>
        </w:rPr>
        <w:t>0.6/0.8</w:t>
      </w:r>
      <w:r w:rsidR="00D203AC">
        <w:rPr>
          <w:rFonts w:ascii="Times New Roman" w:hAnsi="Times New Roman" w:cs="Times New Roman" w:hint="eastAsia"/>
          <w:sz w:val="24"/>
          <w:szCs w:val="24"/>
          <w:lang w:eastAsia="zh-CN"/>
        </w:rPr>
        <w:t>，</w:t>
      </w:r>
      <w:r w:rsidR="002D5AF6">
        <w:rPr>
          <w:rFonts w:ascii="Times New Roman" w:hAnsi="Times New Roman" w:cs="Times New Roman" w:hint="eastAsia"/>
          <w:sz w:val="24"/>
          <w:szCs w:val="24"/>
          <w:lang w:eastAsia="zh-CN"/>
        </w:rPr>
        <w:t>取值</w:t>
      </w:r>
      <w:r w:rsidR="00D203AC">
        <w:rPr>
          <w:rFonts w:ascii="Times New Roman" w:hAnsi="Times New Roman" w:cs="Times New Roman" w:hint="eastAsia"/>
          <w:sz w:val="24"/>
          <w:szCs w:val="24"/>
          <w:lang w:eastAsia="zh-CN"/>
        </w:rPr>
        <w:t>越大注释</w:t>
      </w:r>
      <w:r w:rsidR="00EF6DDA">
        <w:rPr>
          <w:rFonts w:ascii="Times New Roman" w:hAnsi="Times New Roman" w:cs="Times New Roman" w:hint="eastAsia"/>
          <w:sz w:val="24"/>
          <w:szCs w:val="24"/>
          <w:lang w:eastAsia="zh-CN"/>
        </w:rPr>
        <w:t>结果越可靠同时</w:t>
      </w:r>
      <w:r w:rsidR="002D5AF6">
        <w:rPr>
          <w:rFonts w:ascii="Times New Roman" w:hAnsi="Times New Roman" w:cs="Times New Roman" w:hint="eastAsia"/>
          <w:sz w:val="24"/>
          <w:szCs w:val="24"/>
          <w:lang w:eastAsia="zh-CN"/>
        </w:rPr>
        <w:t>注释</w:t>
      </w:r>
      <w:r w:rsidR="00D203AC">
        <w:rPr>
          <w:rFonts w:ascii="Times New Roman" w:hAnsi="Times New Roman" w:cs="Times New Roman" w:hint="eastAsia"/>
          <w:sz w:val="24"/>
          <w:szCs w:val="24"/>
          <w:lang w:eastAsia="zh-CN"/>
        </w:rPr>
        <w:t>比例</w:t>
      </w:r>
      <w:r w:rsidR="00EF6DDA">
        <w:rPr>
          <w:rFonts w:ascii="Times New Roman" w:hAnsi="Times New Roman" w:cs="Times New Roman" w:hint="eastAsia"/>
          <w:sz w:val="24"/>
          <w:szCs w:val="24"/>
          <w:lang w:eastAsia="zh-CN"/>
        </w:rPr>
        <w:t>也</w:t>
      </w:r>
      <w:r w:rsidR="00D203AC">
        <w:rPr>
          <w:rFonts w:ascii="Times New Roman" w:hAnsi="Times New Roman" w:cs="Times New Roman" w:hint="eastAsia"/>
          <w:sz w:val="24"/>
          <w:szCs w:val="24"/>
          <w:lang w:eastAsia="zh-CN"/>
        </w:rPr>
        <w:t>越低。</w:t>
      </w:r>
      <w:r w:rsidR="00F94101">
        <w:rPr>
          <w:rFonts w:ascii="Times New Roman" w:hAnsi="Times New Roman" w:cs="Times New Roman" w:hint="eastAsia"/>
          <w:sz w:val="24"/>
          <w:szCs w:val="24"/>
          <w:lang w:eastAsia="zh-CN"/>
        </w:rPr>
        <w:t>注意，结果中第三列方向</w:t>
      </w:r>
      <w:r w:rsidR="002D5AF6">
        <w:rPr>
          <w:rFonts w:ascii="Times New Roman" w:hAnsi="Times New Roman" w:cs="Times New Roman" w:hint="eastAsia"/>
          <w:sz w:val="24"/>
          <w:szCs w:val="24"/>
          <w:lang w:eastAsia="zh-CN"/>
        </w:rPr>
        <w:t>正常应</w:t>
      </w:r>
      <w:r w:rsidR="00F94101">
        <w:rPr>
          <w:rFonts w:ascii="Times New Roman" w:hAnsi="Times New Roman" w:cs="Times New Roman" w:hint="eastAsia"/>
          <w:sz w:val="24"/>
          <w:szCs w:val="24"/>
          <w:lang w:eastAsia="zh-CN"/>
        </w:rPr>
        <w:t>全为正向</w:t>
      </w:r>
      <w:r w:rsidR="00F94101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F94101">
        <w:rPr>
          <w:rFonts w:ascii="Times New Roman" w:hAnsi="Times New Roman" w:cs="Times New Roman"/>
          <w:sz w:val="24"/>
          <w:szCs w:val="24"/>
          <w:lang w:eastAsia="zh-CN"/>
        </w:rPr>
        <w:t>+)</w:t>
      </w:r>
      <w:r w:rsidR="00F94101">
        <w:rPr>
          <w:rFonts w:ascii="Times New Roman" w:hAnsi="Times New Roman" w:cs="Times New Roman" w:hint="eastAsia"/>
          <w:sz w:val="24"/>
          <w:szCs w:val="24"/>
          <w:lang w:eastAsia="zh-CN"/>
        </w:rPr>
        <w:t>，如果全为反向</w:t>
      </w:r>
      <w:r w:rsidR="00F94101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F94101">
        <w:rPr>
          <w:rFonts w:ascii="Times New Roman" w:hAnsi="Times New Roman" w:cs="Times New Roman"/>
          <w:sz w:val="24"/>
          <w:szCs w:val="24"/>
          <w:lang w:eastAsia="zh-CN"/>
        </w:rPr>
        <w:t>-</w:t>
      </w:r>
      <w:r w:rsidR="00F94101">
        <w:rPr>
          <w:rFonts w:ascii="Times New Roman" w:hAnsi="Times New Roman" w:cs="Times New Roman" w:hint="eastAsia"/>
          <w:sz w:val="24"/>
          <w:szCs w:val="24"/>
          <w:lang w:eastAsia="zh-CN"/>
        </w:rPr>
        <w:t>)</w:t>
      </w:r>
      <w:r w:rsidR="00F94101">
        <w:rPr>
          <w:rFonts w:ascii="Times New Roman" w:hAnsi="Times New Roman" w:cs="Times New Roman" w:hint="eastAsia"/>
          <w:sz w:val="24"/>
          <w:szCs w:val="24"/>
          <w:lang w:eastAsia="zh-CN"/>
        </w:rPr>
        <w:t>，请参考</w:t>
      </w:r>
      <w:r w:rsidR="00F94101" w:rsidRPr="00F94101">
        <w:rPr>
          <w:rFonts w:ascii="Times New Roman" w:hAnsi="Times New Roman" w:cs="Times New Roman" w:hint="eastAsia"/>
          <w:b/>
          <w:bCs/>
          <w:sz w:val="24"/>
          <w:szCs w:val="24"/>
          <w:lang w:eastAsia="zh-CN"/>
        </w:rPr>
        <w:t>常见问题</w:t>
      </w:r>
      <w:r w:rsidR="00F94101" w:rsidRPr="00F94101">
        <w:rPr>
          <w:rFonts w:ascii="Times New Roman" w:hAnsi="Times New Roman" w:cs="Times New Roman" w:hint="eastAsia"/>
          <w:b/>
          <w:bCs/>
          <w:sz w:val="24"/>
          <w:szCs w:val="24"/>
          <w:lang w:eastAsia="zh-CN"/>
        </w:rPr>
        <w:t>5</w:t>
      </w:r>
      <w:r w:rsidR="00F94101">
        <w:rPr>
          <w:rFonts w:ascii="Times New Roman" w:hAnsi="Times New Roman" w:cs="Times New Roman" w:hint="eastAsia"/>
          <w:sz w:val="24"/>
          <w:szCs w:val="24"/>
          <w:lang w:eastAsia="zh-CN"/>
        </w:rPr>
        <w:t>中方法将第</w:t>
      </w:r>
      <w:r w:rsidR="00F94101">
        <w:rPr>
          <w:rFonts w:ascii="Times New Roman" w:hAnsi="Times New Roman" w:cs="Times New Roman" w:hint="eastAsia"/>
          <w:sz w:val="24"/>
          <w:szCs w:val="24"/>
          <w:lang w:eastAsia="zh-CN"/>
        </w:rPr>
        <w:t>3</w:t>
      </w:r>
      <w:r w:rsidR="00F94101">
        <w:rPr>
          <w:rFonts w:ascii="Times New Roman" w:hAnsi="Times New Roman" w:cs="Times New Roman" w:hint="eastAsia"/>
          <w:sz w:val="24"/>
          <w:szCs w:val="24"/>
          <w:lang w:eastAsia="zh-CN"/>
        </w:rPr>
        <w:t>步结果序列取反向互补。</w:t>
      </w:r>
    </w:p>
    <w:p w14:paraId="6D10BEEB" w14:textId="4042CDBB" w:rsidR="00D203AC" w:rsidRPr="00D203AC" w:rsidRDefault="00D203AC" w:rsidP="00D203AC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D203AC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vsearch --sintax result/raw/otus.fa --db </w:t>
      </w:r>
      <w:r w:rsidR="00DC092C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${ea}/</w:t>
      </w:r>
      <w:r w:rsidRPr="00D203AC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usearch/rdp_16s_v16_sp.fa \</w:t>
      </w:r>
    </w:p>
    <w:p w14:paraId="44A2CC4F" w14:textId="36793E8C" w:rsidR="00D203AC" w:rsidRPr="00D203AC" w:rsidRDefault="00D203AC" w:rsidP="00D203AC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D203AC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-tabbedout result/raw/otus.sintax --sintax_cutoff 0.6</w:t>
      </w:r>
    </w:p>
    <w:p w14:paraId="04F5EBE9" w14:textId="5CBDE85E" w:rsidR="000A3A22" w:rsidRPr="00681F9D" w:rsidRDefault="00FE3147" w:rsidP="000A3A22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为去除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16S</w:t>
      </w:r>
      <w:r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r</w:t>
      </w:r>
      <w:r>
        <w:rPr>
          <w:rFonts w:ascii="Times New Roman" w:hAnsi="Times New Roman" w:cs="Times New Roman"/>
          <w:sz w:val="24"/>
          <w:szCs w:val="24"/>
          <w:lang w:eastAsia="zh-CN"/>
        </w:rPr>
        <w:t>DNA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测序中的非特异性扩增和</w:t>
      </w:r>
      <w:r w:rsidR="00A6705F">
        <w:rPr>
          <w:rFonts w:ascii="Times New Roman" w:hAnsi="Times New Roman" w:cs="Times New Roman" w:hint="eastAsia"/>
          <w:sz w:val="24"/>
          <w:szCs w:val="24"/>
          <w:lang w:eastAsia="zh-CN"/>
        </w:rPr>
        <w:t>质体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污染，</w:t>
      </w:r>
      <w:r w:rsidR="00BA15D3">
        <w:rPr>
          <w:rFonts w:ascii="Times New Roman" w:hAnsi="Times New Roman" w:cs="Times New Roman" w:hint="eastAsia"/>
          <w:sz w:val="24"/>
          <w:szCs w:val="24"/>
          <w:lang w:eastAsia="zh-CN"/>
        </w:rPr>
        <w:t>我们编写了</w:t>
      </w:r>
      <w:r w:rsidR="00681F9D" w:rsidRPr="00681F9D">
        <w:rPr>
          <w:rFonts w:ascii="Times New Roman" w:hAnsi="Times New Roman" w:cs="Times New Roman" w:hint="eastAsia"/>
          <w:sz w:val="24"/>
          <w:szCs w:val="24"/>
          <w:lang w:eastAsia="zh-CN"/>
        </w:rPr>
        <w:t>R</w:t>
      </w:r>
      <w:r w:rsidR="00681F9D" w:rsidRPr="00681F9D">
        <w:rPr>
          <w:rFonts w:ascii="Times New Roman" w:hAnsi="Times New Roman" w:cs="Times New Roman" w:hint="eastAsia"/>
          <w:sz w:val="24"/>
          <w:szCs w:val="24"/>
          <w:lang w:eastAsia="zh-CN"/>
        </w:rPr>
        <w:t>脚本</w:t>
      </w:r>
      <w:r w:rsidR="00BA15D3" w:rsidRPr="00681F9D">
        <w:rPr>
          <w:rFonts w:ascii="Times New Roman" w:hAnsi="Times New Roman" w:cs="Times New Roman"/>
          <w:sz w:val="24"/>
          <w:szCs w:val="24"/>
          <w:lang w:eastAsia="zh-CN"/>
        </w:rPr>
        <w:t>otutab_filter_nonBac.R</w:t>
      </w:r>
      <w:r w:rsidR="00A6705F">
        <w:rPr>
          <w:rFonts w:ascii="Times New Roman" w:hAnsi="Times New Roman" w:cs="Times New Roman" w:hint="eastAsia"/>
          <w:sz w:val="24"/>
          <w:szCs w:val="24"/>
          <w:lang w:eastAsia="zh-CN"/>
        </w:rPr>
        <w:t>实现</w:t>
      </w:r>
      <w:r w:rsidR="00681F9D" w:rsidRPr="00681F9D">
        <w:rPr>
          <w:rFonts w:ascii="Times New Roman" w:hAnsi="Times New Roman" w:cs="Times New Roman" w:hint="eastAsia"/>
          <w:sz w:val="24"/>
          <w:szCs w:val="24"/>
          <w:lang w:eastAsia="zh-CN"/>
        </w:rPr>
        <w:t>选择细菌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和</w:t>
      </w:r>
      <w:r w:rsidR="00681F9D" w:rsidRPr="00681F9D">
        <w:rPr>
          <w:rFonts w:ascii="Times New Roman" w:hAnsi="Times New Roman" w:cs="Times New Roman" w:hint="eastAsia"/>
          <w:sz w:val="24"/>
          <w:szCs w:val="24"/>
          <w:lang w:eastAsia="zh-CN"/>
        </w:rPr>
        <w:t>古菌</w:t>
      </w:r>
      <w:r w:rsidR="00681F9D" w:rsidRPr="00681F9D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原</w:t>
      </w:r>
      <w:r w:rsidR="00681F9D" w:rsidRPr="00681F9D">
        <w:rPr>
          <w:rFonts w:ascii="Times New Roman" w:hAnsi="Times New Roman" w:cs="Times New Roman" w:hint="eastAsia"/>
          <w:sz w:val="24"/>
          <w:szCs w:val="24"/>
          <w:lang w:eastAsia="zh-CN"/>
        </w:rPr>
        <w:t>核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生物</w:t>
      </w:r>
      <w:r w:rsidR="00681F9D" w:rsidRPr="00681F9D">
        <w:rPr>
          <w:rFonts w:ascii="Times New Roman" w:hAnsi="Times New Roman" w:cs="Times New Roman" w:hint="eastAsia"/>
          <w:sz w:val="24"/>
          <w:szCs w:val="24"/>
          <w:lang w:eastAsia="zh-CN"/>
        </w:rPr>
        <w:t>)</w:t>
      </w:r>
      <w:r w:rsidR="00681F9D" w:rsidRPr="00681F9D">
        <w:rPr>
          <w:rFonts w:ascii="Times New Roman" w:hAnsi="Times New Roman" w:cs="Times New Roman" w:hint="eastAsia"/>
          <w:sz w:val="24"/>
          <w:szCs w:val="24"/>
          <w:lang w:eastAsia="zh-CN"/>
        </w:rPr>
        <w:t>、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以及</w:t>
      </w:r>
      <w:r w:rsidR="00681F9D" w:rsidRPr="00681F9D">
        <w:rPr>
          <w:rFonts w:ascii="Times New Roman" w:hAnsi="Times New Roman" w:cs="Times New Roman" w:hint="eastAsia"/>
          <w:sz w:val="24"/>
          <w:szCs w:val="24"/>
          <w:lang w:eastAsia="zh-CN"/>
        </w:rPr>
        <w:t>去除叶绿体</w:t>
      </w:r>
      <w:r w:rsidR="001D5DDF">
        <w:rPr>
          <w:rFonts w:ascii="Times New Roman" w:hAnsi="Times New Roman" w:cs="Times New Roman" w:hint="eastAsia"/>
          <w:sz w:val="24"/>
          <w:szCs w:val="24"/>
          <w:lang w:eastAsia="zh-CN"/>
        </w:rPr>
        <w:t>和</w:t>
      </w:r>
      <w:r w:rsidR="00681F9D" w:rsidRPr="00681F9D">
        <w:rPr>
          <w:rFonts w:ascii="Times New Roman" w:hAnsi="Times New Roman" w:cs="Times New Roman" w:hint="eastAsia"/>
          <w:sz w:val="24"/>
          <w:szCs w:val="24"/>
          <w:lang w:eastAsia="zh-CN"/>
        </w:rPr>
        <w:t>线粒体并统计比例</w:t>
      </w:r>
      <w:r w:rsidR="001D5DDF">
        <w:rPr>
          <w:rFonts w:ascii="Times New Roman" w:hAnsi="Times New Roman" w:cs="Times New Roman" w:hint="eastAsia"/>
          <w:sz w:val="24"/>
          <w:szCs w:val="24"/>
          <w:lang w:eastAsia="zh-CN"/>
        </w:rPr>
        <w:t>，</w:t>
      </w:r>
      <w:r w:rsidR="00681F9D" w:rsidRPr="00681F9D">
        <w:rPr>
          <w:rFonts w:ascii="Times New Roman" w:hAnsi="Times New Roman" w:cs="Times New Roman" w:hint="eastAsia"/>
          <w:sz w:val="24"/>
          <w:szCs w:val="24"/>
          <w:lang w:eastAsia="zh-CN"/>
        </w:rPr>
        <w:t>输出筛选</w:t>
      </w:r>
      <w:r w:rsidR="00AF3741">
        <w:rPr>
          <w:rFonts w:ascii="Times New Roman" w:hAnsi="Times New Roman" w:cs="Times New Roman" w:hint="eastAsia"/>
          <w:sz w:val="24"/>
          <w:szCs w:val="24"/>
          <w:lang w:eastAsia="zh-CN"/>
        </w:rPr>
        <w:t>后</w:t>
      </w:r>
      <w:r w:rsidR="00681F9D" w:rsidRPr="00681F9D">
        <w:rPr>
          <w:rFonts w:ascii="Times New Roman" w:hAnsi="Times New Roman" w:cs="Times New Roman" w:hint="eastAsia"/>
          <w:sz w:val="24"/>
          <w:szCs w:val="24"/>
          <w:lang w:eastAsia="zh-CN"/>
        </w:rPr>
        <w:t>并</w:t>
      </w:r>
      <w:r w:rsidR="001D5DDF">
        <w:rPr>
          <w:rFonts w:ascii="Times New Roman" w:hAnsi="Times New Roman" w:cs="Times New Roman" w:hint="eastAsia"/>
          <w:sz w:val="24"/>
          <w:szCs w:val="24"/>
          <w:lang w:eastAsia="zh-CN"/>
        </w:rPr>
        <w:t>按丰度</w:t>
      </w:r>
      <w:r w:rsidR="00681F9D" w:rsidRPr="00681F9D">
        <w:rPr>
          <w:rFonts w:ascii="Times New Roman" w:hAnsi="Times New Roman" w:cs="Times New Roman" w:hint="eastAsia"/>
          <w:sz w:val="24"/>
          <w:szCs w:val="24"/>
          <w:lang w:eastAsia="zh-CN"/>
        </w:rPr>
        <w:t>排序的</w:t>
      </w:r>
      <w:r w:rsidR="00AF3741">
        <w:rPr>
          <w:rFonts w:ascii="Times New Roman" w:hAnsi="Times New Roman" w:cs="Times New Roman" w:hint="eastAsia"/>
          <w:sz w:val="24"/>
          <w:szCs w:val="24"/>
          <w:lang w:eastAsia="zh-CN"/>
        </w:rPr>
        <w:t>特征</w:t>
      </w:r>
      <w:r w:rsidR="00681F9D" w:rsidRPr="00681F9D">
        <w:rPr>
          <w:rFonts w:ascii="Times New Roman" w:hAnsi="Times New Roman" w:cs="Times New Roman" w:hint="eastAsia"/>
          <w:sz w:val="24"/>
          <w:szCs w:val="24"/>
          <w:lang w:eastAsia="zh-CN"/>
        </w:rPr>
        <w:t>表</w:t>
      </w:r>
      <w:r w:rsidR="001D5DDF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  <w:r w:rsidRPr="00FE3147">
        <w:rPr>
          <w:rFonts w:ascii="Times New Roman" w:hAnsi="Times New Roman" w:cs="Times New Roman" w:hint="eastAsia"/>
          <w:sz w:val="24"/>
          <w:szCs w:val="24"/>
          <w:lang w:eastAsia="zh-CN"/>
        </w:rPr>
        <w:t>输入</w:t>
      </w:r>
      <w:r w:rsidR="00C9497A">
        <w:rPr>
          <w:rFonts w:ascii="Times New Roman" w:hAnsi="Times New Roman" w:cs="Times New Roman" w:hint="eastAsia"/>
          <w:sz w:val="24"/>
          <w:szCs w:val="24"/>
          <w:lang w:eastAsia="zh-CN"/>
        </w:rPr>
        <w:t>文件</w:t>
      </w:r>
      <w:r w:rsidRPr="00FE3147">
        <w:rPr>
          <w:rFonts w:ascii="Times New Roman" w:hAnsi="Times New Roman" w:cs="Times New Roman" w:hint="eastAsia"/>
          <w:sz w:val="24"/>
          <w:szCs w:val="24"/>
          <w:lang w:eastAsia="zh-CN"/>
        </w:rPr>
        <w:t>为</w:t>
      </w:r>
      <w:r w:rsidR="00C9497A">
        <w:rPr>
          <w:rFonts w:ascii="Times New Roman" w:hAnsi="Times New Roman" w:cs="Times New Roman" w:hint="eastAsia"/>
          <w:sz w:val="24"/>
          <w:szCs w:val="24"/>
          <w:lang w:eastAsia="zh-CN"/>
        </w:rPr>
        <w:t>原始</w:t>
      </w:r>
      <w:r w:rsidRPr="00FE3147">
        <w:rPr>
          <w:rFonts w:ascii="Times New Roman" w:hAnsi="Times New Roman" w:cs="Times New Roman" w:hint="eastAsia"/>
          <w:sz w:val="24"/>
          <w:szCs w:val="24"/>
          <w:lang w:eastAsia="zh-CN"/>
        </w:rPr>
        <w:t>特征表</w:t>
      </w:r>
      <w:r w:rsidRPr="00FE3147">
        <w:rPr>
          <w:rFonts w:ascii="Times New Roman" w:hAnsi="Times New Roman" w:cs="Times New Roman" w:hint="eastAsia"/>
          <w:sz w:val="24"/>
          <w:szCs w:val="24"/>
          <w:lang w:eastAsia="zh-CN"/>
        </w:rPr>
        <w:t>(result/raw/otutab.txt)</w:t>
      </w:r>
      <w:r w:rsidRPr="00FE3147">
        <w:rPr>
          <w:rFonts w:ascii="Times New Roman" w:hAnsi="Times New Roman" w:cs="Times New Roman" w:hint="eastAsia"/>
          <w:sz w:val="24"/>
          <w:szCs w:val="24"/>
          <w:lang w:eastAsia="zh-CN"/>
        </w:rPr>
        <w:t>和物种注释</w:t>
      </w:r>
      <w:r w:rsidRPr="00FE3147">
        <w:rPr>
          <w:rFonts w:ascii="Times New Roman" w:hAnsi="Times New Roman" w:cs="Times New Roman" w:hint="eastAsia"/>
          <w:sz w:val="24"/>
          <w:szCs w:val="24"/>
          <w:lang w:eastAsia="zh-CN"/>
        </w:rPr>
        <w:t>(result/raw/otus.sintax)</w:t>
      </w:r>
      <w:r w:rsidRPr="00FE3147">
        <w:rPr>
          <w:rFonts w:ascii="Times New Roman" w:hAnsi="Times New Roman" w:cs="Times New Roman" w:hint="eastAsia"/>
          <w:sz w:val="24"/>
          <w:szCs w:val="24"/>
          <w:lang w:eastAsia="zh-CN"/>
        </w:rPr>
        <w:t>，</w:t>
      </w:r>
      <w:r w:rsidR="00761FE3" w:rsidRPr="00761FE3">
        <w:rPr>
          <w:rFonts w:ascii="Times New Roman" w:hAnsi="Times New Roman" w:cs="Times New Roman" w:hint="eastAsia"/>
          <w:sz w:val="24"/>
          <w:szCs w:val="24"/>
          <w:lang w:eastAsia="zh-CN"/>
        </w:rPr>
        <w:t>输出筛选并排序的特征表</w:t>
      </w:r>
      <w:r w:rsidR="00761FE3" w:rsidRPr="00761FE3">
        <w:rPr>
          <w:rFonts w:ascii="Times New Roman" w:hAnsi="Times New Roman" w:cs="Times New Roman" w:hint="eastAsia"/>
          <w:sz w:val="24"/>
          <w:szCs w:val="24"/>
          <w:lang w:eastAsia="zh-CN"/>
        </w:rPr>
        <w:t>(result/otutab.txt)</w:t>
      </w:r>
      <w:r w:rsidR="00761FE3" w:rsidRPr="00761FE3">
        <w:rPr>
          <w:rFonts w:ascii="Times New Roman" w:hAnsi="Times New Roman" w:cs="Times New Roman" w:hint="eastAsia"/>
          <w:sz w:val="24"/>
          <w:szCs w:val="24"/>
          <w:lang w:eastAsia="zh-CN"/>
        </w:rPr>
        <w:t>、统计污染比例文件</w:t>
      </w:r>
      <w:r w:rsidR="00761FE3" w:rsidRPr="00761FE3">
        <w:rPr>
          <w:rFonts w:ascii="Times New Roman" w:hAnsi="Times New Roman" w:cs="Times New Roman" w:hint="eastAsia"/>
          <w:sz w:val="24"/>
          <w:szCs w:val="24"/>
          <w:lang w:eastAsia="zh-CN"/>
        </w:rPr>
        <w:t>(result/raw/otutab_nonBac.txt)</w:t>
      </w:r>
      <w:r w:rsidR="00761FE3" w:rsidRPr="00761FE3">
        <w:rPr>
          <w:rFonts w:ascii="Times New Roman" w:hAnsi="Times New Roman" w:cs="Times New Roman" w:hint="eastAsia"/>
          <w:sz w:val="24"/>
          <w:szCs w:val="24"/>
          <w:lang w:eastAsia="zh-CN"/>
        </w:rPr>
        <w:t>和过滤细节</w:t>
      </w:r>
      <w:r w:rsidR="00761FE3" w:rsidRPr="00761FE3">
        <w:rPr>
          <w:rFonts w:ascii="Times New Roman" w:hAnsi="Times New Roman" w:cs="Times New Roman" w:hint="eastAsia"/>
          <w:sz w:val="24"/>
          <w:szCs w:val="24"/>
          <w:lang w:eastAsia="zh-CN"/>
        </w:rPr>
        <w:t>(otus.sintax.discard)</w:t>
      </w:r>
      <w:r w:rsidR="00C9497A">
        <w:rPr>
          <w:rFonts w:ascii="Times New Roman" w:hAnsi="Times New Roman" w:cs="Times New Roman" w:hint="eastAsia"/>
          <w:sz w:val="24"/>
          <w:szCs w:val="24"/>
          <w:lang w:eastAsia="zh-CN"/>
        </w:rPr>
        <w:t>，特征表的格式详见文件或附表</w:t>
      </w:r>
      <w:r w:rsidR="00C9497A">
        <w:rPr>
          <w:rFonts w:ascii="Times New Roman" w:hAnsi="Times New Roman" w:cs="Times New Roman" w:hint="eastAsia"/>
          <w:sz w:val="24"/>
          <w:szCs w:val="24"/>
          <w:lang w:eastAsia="zh-CN"/>
        </w:rPr>
        <w:t>2</w:t>
      </w:r>
      <w:r w:rsidR="00761FE3" w:rsidRPr="00761FE3">
        <w:rPr>
          <w:rFonts w:ascii="Times New Roman" w:hAnsi="Times New Roman" w:cs="Times New Roman" w:hint="eastAsia"/>
          <w:sz w:val="24"/>
          <w:szCs w:val="24"/>
          <w:lang w:eastAsia="zh-CN"/>
        </w:rPr>
        <w:t>。注：真菌</w:t>
      </w:r>
      <w:r w:rsidR="00761FE3" w:rsidRPr="00761FE3">
        <w:rPr>
          <w:rFonts w:ascii="Times New Roman" w:hAnsi="Times New Roman" w:cs="Times New Roman" w:hint="eastAsia"/>
          <w:sz w:val="24"/>
          <w:szCs w:val="24"/>
          <w:lang w:eastAsia="zh-CN"/>
        </w:rPr>
        <w:t>ITS</w:t>
      </w:r>
      <w:r w:rsidR="00761FE3" w:rsidRPr="00761FE3">
        <w:rPr>
          <w:rFonts w:ascii="Times New Roman" w:hAnsi="Times New Roman" w:cs="Times New Roman" w:hint="eastAsia"/>
          <w:sz w:val="24"/>
          <w:szCs w:val="24"/>
          <w:lang w:eastAsia="zh-CN"/>
        </w:rPr>
        <w:t>数据，请改用</w:t>
      </w:r>
      <w:r w:rsidR="00761FE3" w:rsidRPr="00761FE3">
        <w:rPr>
          <w:rFonts w:ascii="Times New Roman" w:hAnsi="Times New Roman" w:cs="Times New Roman" w:hint="eastAsia"/>
          <w:sz w:val="24"/>
          <w:szCs w:val="24"/>
          <w:lang w:eastAsia="zh-CN"/>
        </w:rPr>
        <w:t>otutab_filter_nonFungi.R</w:t>
      </w:r>
      <w:r w:rsidR="00761FE3" w:rsidRPr="00761FE3">
        <w:rPr>
          <w:rFonts w:ascii="Times New Roman" w:hAnsi="Times New Roman" w:cs="Times New Roman" w:hint="eastAsia"/>
          <w:sz w:val="24"/>
          <w:szCs w:val="24"/>
          <w:lang w:eastAsia="zh-CN"/>
        </w:rPr>
        <w:t>脚本，只筛选注释为真菌的序列。</w:t>
      </w:r>
      <w:r w:rsidR="000A3A22" w:rsidRPr="000A3A22">
        <w:rPr>
          <w:rFonts w:ascii="Times New Roman" w:hAnsi="Times New Roman" w:cs="Times New Roman" w:hint="eastAsia"/>
          <w:sz w:val="24"/>
          <w:szCs w:val="24"/>
          <w:lang w:eastAsia="zh-CN"/>
        </w:rPr>
        <w:t>查看脚本帮助，请运行</w:t>
      </w:r>
      <w:r w:rsidR="000A3A22" w:rsidRPr="000A3A22">
        <w:rPr>
          <w:rFonts w:ascii="Times New Roman" w:hAnsi="Times New Roman" w:cs="Times New Roman" w:hint="eastAsia"/>
          <w:sz w:val="24"/>
          <w:szCs w:val="24"/>
          <w:shd w:val="pct15" w:color="auto" w:fill="FFFFFF"/>
          <w:lang w:eastAsia="zh-CN"/>
        </w:rPr>
        <w:t xml:space="preserve">Rscript </w:t>
      </w:r>
      <w:r w:rsidR="00DC092C">
        <w:rPr>
          <w:rFonts w:ascii="Times New Roman" w:hAnsi="Times New Roman" w:cs="Times New Roman" w:hint="eastAsia"/>
          <w:sz w:val="24"/>
          <w:szCs w:val="24"/>
          <w:shd w:val="pct15" w:color="auto" w:fill="FFFFFF"/>
          <w:lang w:eastAsia="zh-CN"/>
        </w:rPr>
        <w:t>${ea}/</w:t>
      </w:r>
      <w:r w:rsidR="000A3A22" w:rsidRPr="000A3A22">
        <w:rPr>
          <w:rFonts w:ascii="Times New Roman" w:hAnsi="Times New Roman" w:cs="Times New Roman" w:hint="eastAsia"/>
          <w:sz w:val="24"/>
          <w:szCs w:val="24"/>
          <w:shd w:val="pct15" w:color="auto" w:fill="FFFFFF"/>
          <w:lang w:eastAsia="zh-CN"/>
        </w:rPr>
        <w:t>script/otutab_filter_nonBac.R -h</w:t>
      </w:r>
      <w:r w:rsidR="00C9497A" w:rsidRPr="00C9497A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397853F4" w14:textId="7E0E87DA" w:rsidR="00681F9D" w:rsidRPr="000A3A22" w:rsidRDefault="00681F9D" w:rsidP="00681F9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0A3A22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Rscript </w:t>
      </w:r>
      <w:r w:rsidR="00DC092C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${ea}/</w:t>
      </w:r>
      <w:r w:rsidRPr="000A3A22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script/otutab_filter_nonBac.R \</w:t>
      </w:r>
    </w:p>
    <w:p w14:paraId="58398B2F" w14:textId="77777777" w:rsidR="00681F9D" w:rsidRPr="000A3A22" w:rsidRDefault="00681F9D" w:rsidP="00681F9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0A3A22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-input result/raw/otutab.txt \</w:t>
      </w:r>
    </w:p>
    <w:p w14:paraId="329D7838" w14:textId="77777777" w:rsidR="00681F9D" w:rsidRPr="000A3A22" w:rsidRDefault="00681F9D" w:rsidP="00681F9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0A3A22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-taxonomy result/raw/otus.sintax \</w:t>
      </w:r>
    </w:p>
    <w:p w14:paraId="5E19D6A1" w14:textId="77777777" w:rsidR="00681F9D" w:rsidRPr="000A3A22" w:rsidRDefault="00681F9D" w:rsidP="00681F9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0A3A22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-output result/otutab.txt\</w:t>
      </w:r>
    </w:p>
    <w:p w14:paraId="204BD9F9" w14:textId="77777777" w:rsidR="00681F9D" w:rsidRPr="000A3A22" w:rsidRDefault="00681F9D" w:rsidP="00681F9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0A3A22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-stat result/raw/otutab_nonBac.stat \</w:t>
      </w:r>
    </w:p>
    <w:p w14:paraId="4A13F397" w14:textId="18F5E61F" w:rsidR="009471A9" w:rsidRPr="000A3A22" w:rsidRDefault="00681F9D" w:rsidP="00681F9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0A3A22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-discard result/raw/otus.sintax.discard</w:t>
      </w:r>
    </w:p>
    <w:p w14:paraId="3CAD5E83" w14:textId="6E3CF036" w:rsidR="006574FE" w:rsidRDefault="000A3A22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特征表筛选后，对应的</w:t>
      </w:r>
      <w:r w:rsidR="00F43F0A">
        <w:rPr>
          <w:rFonts w:ascii="Times New Roman" w:hAnsi="Times New Roman" w:cs="Times New Roman" w:hint="eastAsia"/>
          <w:sz w:val="24"/>
          <w:szCs w:val="24"/>
          <w:lang w:eastAsia="zh-CN"/>
        </w:rPr>
        <w:t>代表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序列</w:t>
      </w:r>
      <w:r w:rsidR="00F43F0A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7D3765">
        <w:rPr>
          <w:rFonts w:ascii="Times New Roman" w:hAnsi="Times New Roman" w:cs="Times New Roman" w:hint="eastAsia"/>
          <w:sz w:val="24"/>
          <w:szCs w:val="24"/>
          <w:lang w:eastAsia="zh-CN"/>
        </w:rPr>
        <w:t>o</w:t>
      </w:r>
      <w:r w:rsidR="007D3765">
        <w:rPr>
          <w:rFonts w:ascii="Times New Roman" w:hAnsi="Times New Roman" w:cs="Times New Roman"/>
          <w:sz w:val="24"/>
          <w:szCs w:val="24"/>
          <w:lang w:eastAsia="zh-CN"/>
        </w:rPr>
        <w:t>tus.fa</w:t>
      </w:r>
      <w:r w:rsidR="007D3765">
        <w:rPr>
          <w:rFonts w:ascii="Times New Roman" w:hAnsi="Times New Roman" w:cs="Times New Roman" w:hint="eastAsia"/>
          <w:sz w:val="24"/>
          <w:szCs w:val="24"/>
          <w:lang w:eastAsia="zh-CN"/>
        </w:rPr>
        <w:t>或</w:t>
      </w:r>
      <w:r w:rsidR="00F43F0A">
        <w:rPr>
          <w:rFonts w:ascii="Times New Roman" w:hAnsi="Times New Roman" w:cs="Times New Roman" w:hint="eastAsia"/>
          <w:sz w:val="24"/>
          <w:szCs w:val="24"/>
          <w:lang w:eastAsia="zh-CN"/>
        </w:rPr>
        <w:t>附表</w:t>
      </w:r>
      <w:r w:rsidR="00F43F0A">
        <w:rPr>
          <w:rFonts w:ascii="Times New Roman" w:hAnsi="Times New Roman" w:cs="Times New Roman" w:hint="eastAsia"/>
          <w:sz w:val="24"/>
          <w:szCs w:val="24"/>
          <w:lang w:eastAsia="zh-CN"/>
        </w:rPr>
        <w:t>3</w:t>
      </w:r>
      <w:r w:rsidR="00F43F0A">
        <w:rPr>
          <w:rFonts w:ascii="Times New Roman" w:hAnsi="Times New Roman" w:cs="Times New Roman"/>
          <w:sz w:val="24"/>
          <w:szCs w:val="24"/>
          <w:lang w:eastAsia="zh-CN"/>
        </w:rPr>
        <w:t>)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、物种注释信息也需要对应进行筛选。</w:t>
      </w:r>
    </w:p>
    <w:p w14:paraId="07E40B4F" w14:textId="2AD850BE" w:rsidR="000A3A22" w:rsidRPr="00063171" w:rsidRDefault="000A3A22" w:rsidP="000A3A22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06317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lastRenderedPageBreak/>
        <w:t>cut -f 1 result/otutab.txt | tail -n+2 &gt; result/otutab.id</w:t>
      </w:r>
    </w:p>
    <w:p w14:paraId="529280C8" w14:textId="479E4664" w:rsidR="000A3A22" w:rsidRPr="00063171" w:rsidRDefault="000A3A22" w:rsidP="000A3A22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06317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usearch -fastx_getseqs result/raw/otus.fa \</w:t>
      </w:r>
    </w:p>
    <w:p w14:paraId="5DEE71E7" w14:textId="59636381" w:rsidR="000A3A22" w:rsidRPr="00063171" w:rsidRDefault="000A3A22" w:rsidP="000A3A22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06317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  -labels result/otutab.id -fastaout result/otus.fa</w:t>
      </w:r>
    </w:p>
    <w:p w14:paraId="4CEEA9B6" w14:textId="1DFF3B1A" w:rsidR="000A3A22" w:rsidRPr="00063171" w:rsidRDefault="000A3A22" w:rsidP="000A3A22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06317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awk 'NR==FNR{a[$1]=$0}NR&gt;FNR{print a[$1]}'\</w:t>
      </w:r>
    </w:p>
    <w:p w14:paraId="7AF1785D" w14:textId="77777777" w:rsidR="000A3A22" w:rsidRPr="00063171" w:rsidRDefault="000A3A22" w:rsidP="000A3A22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06317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  result/raw/otus.sintax result/otutab.id \</w:t>
      </w:r>
    </w:p>
    <w:p w14:paraId="090D748A" w14:textId="1CA39268" w:rsidR="006574FE" w:rsidRPr="00063171" w:rsidRDefault="000A3A22" w:rsidP="000A3A22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06317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  &gt; result/otus.sintax</w:t>
      </w:r>
    </w:p>
    <w:p w14:paraId="7FADD10C" w14:textId="6C61C4DD" w:rsidR="006574FE" w:rsidRPr="00063171" w:rsidRDefault="000A3A22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06317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sed -i 's/\t$/\td:Unassigned/' result/otus.sintax</w:t>
      </w:r>
    </w:p>
    <w:p w14:paraId="7DCA3FE7" w14:textId="1966F69A" w:rsidR="00063171" w:rsidRDefault="00063171" w:rsidP="00063171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此外，如果上述</w:t>
      </w:r>
      <w:r w:rsidRPr="00063171">
        <w:rPr>
          <w:rFonts w:ascii="Times New Roman" w:hAnsi="Times New Roman" w:cs="Times New Roman" w:hint="eastAsia"/>
          <w:sz w:val="24"/>
          <w:szCs w:val="24"/>
          <w:lang w:eastAsia="zh-CN"/>
        </w:rPr>
        <w:t>筛选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方案不适合你的研究，如去除的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C</w:t>
      </w:r>
      <w:r>
        <w:rPr>
          <w:rFonts w:ascii="Times New Roman" w:hAnsi="Times New Roman" w:cs="Times New Roman"/>
          <w:sz w:val="24"/>
          <w:szCs w:val="24"/>
          <w:lang w:eastAsia="zh-CN"/>
        </w:rPr>
        <w:t>hloroplast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为你研究的对象，可</w:t>
      </w:r>
      <w:r w:rsidRPr="00063171">
        <w:rPr>
          <w:rFonts w:ascii="Times New Roman" w:hAnsi="Times New Roman" w:cs="Times New Roman" w:hint="eastAsia"/>
          <w:sz w:val="24"/>
          <w:szCs w:val="24"/>
          <w:lang w:eastAsia="zh-CN"/>
        </w:rPr>
        <w:t>以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跳过此步</w:t>
      </w:r>
      <w:r w:rsidRPr="00063171">
        <w:rPr>
          <w:rFonts w:ascii="Times New Roman" w:hAnsi="Times New Roman" w:cs="Times New Roman" w:hint="eastAsia"/>
          <w:sz w:val="24"/>
          <w:szCs w:val="24"/>
          <w:lang w:eastAsia="zh-CN"/>
        </w:rPr>
        <w:t>不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进行</w:t>
      </w:r>
      <w:r w:rsidRPr="00063171">
        <w:rPr>
          <w:rFonts w:ascii="Times New Roman" w:hAnsi="Times New Roman" w:cs="Times New Roman" w:hint="eastAsia"/>
          <w:sz w:val="24"/>
          <w:szCs w:val="24"/>
          <w:lang w:eastAsia="zh-CN"/>
        </w:rPr>
        <w:t>筛选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，运行</w:t>
      </w:r>
      <w:r w:rsidRPr="0006317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cp result/raw/otu* result/</w:t>
      </w:r>
      <w:r w:rsidR="003B2775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67E01273" w14:textId="40473EAB" w:rsidR="003B2775" w:rsidRPr="003B2775" w:rsidRDefault="003B2775" w:rsidP="003B2775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接下来对最终的特征表进行</w:t>
      </w:r>
      <w:r w:rsidRPr="003B2775">
        <w:rPr>
          <w:rFonts w:ascii="Times New Roman" w:hAnsi="Times New Roman" w:cs="Times New Roman" w:hint="eastAsia"/>
          <w:sz w:val="24"/>
          <w:szCs w:val="24"/>
          <w:lang w:eastAsia="zh-CN"/>
        </w:rPr>
        <w:t>统计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，结果有助于优化前面的分析方案，</w:t>
      </w:r>
      <w:r w:rsidR="00595870">
        <w:rPr>
          <w:rFonts w:ascii="Times New Roman" w:hAnsi="Times New Roman" w:cs="Times New Roman" w:hint="eastAsia"/>
          <w:sz w:val="24"/>
          <w:szCs w:val="24"/>
          <w:lang w:eastAsia="zh-CN"/>
        </w:rPr>
        <w:t>以及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选择下游分析合适的参数。</w:t>
      </w:r>
    </w:p>
    <w:p w14:paraId="1A30B63F" w14:textId="311466EC" w:rsidR="003B2775" w:rsidRPr="00A75269" w:rsidRDefault="003B2775" w:rsidP="003B2775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A75269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usearch -otutab_stats result/otutab.txt \</w:t>
      </w:r>
    </w:p>
    <w:p w14:paraId="59CC5B03" w14:textId="77777777" w:rsidR="003B2775" w:rsidRPr="00A75269" w:rsidRDefault="003B2775" w:rsidP="003B2775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A75269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output result/otutab.stat</w:t>
      </w:r>
    </w:p>
    <w:p w14:paraId="20A4E515" w14:textId="76BD4220" w:rsidR="00063171" w:rsidRPr="00A75269" w:rsidRDefault="003B2775" w:rsidP="003B2775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A75269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cat result/otutab.stat</w:t>
      </w:r>
    </w:p>
    <w:p w14:paraId="38C91422" w14:textId="15163A3D" w:rsidR="00FE06FF" w:rsidRDefault="00FE06F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10C5007E" w14:textId="192C0AFC" w:rsidR="00FE06FF" w:rsidRDefault="00FE06F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noProof/>
          <w:sz w:val="24"/>
          <w:szCs w:val="24"/>
          <w:lang w:eastAsia="zh-CN"/>
        </w:rPr>
        <w:drawing>
          <wp:inline distT="0" distB="0" distL="0" distR="0" wp14:anchorId="166F1947" wp14:editId="3645DD1E">
            <wp:extent cx="5759450" cy="2524125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524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AE2AEE" w14:textId="31CD61DB" w:rsidR="00A35190" w:rsidRDefault="00A35190" w:rsidP="00A35190">
      <w:pPr>
        <w:wordWrap w:val="0"/>
        <w:adjustRightInd w:val="0"/>
        <w:snapToGrid w:val="0"/>
        <w:spacing w:line="360" w:lineRule="auto"/>
        <w:outlineLvl w:val="2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图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2</w:t>
      </w:r>
      <w:r>
        <w:rPr>
          <w:rFonts w:ascii="Times New Roman" w:hAnsi="Times New Roman" w:cs="Times New Roman"/>
          <w:sz w:val="24"/>
          <w:szCs w:val="24"/>
          <w:lang w:eastAsia="zh-CN"/>
        </w:rPr>
        <w:t>. USEARCH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的特征表统计结果示例</w:t>
      </w:r>
    </w:p>
    <w:p w14:paraId="2F2FEE8B" w14:textId="6F8B911A" w:rsidR="00A35190" w:rsidRDefault="00A35190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 w:hint="eastAsia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统计结果显示了总读长数量、样本量、特征数量</w:t>
      </w:r>
      <w:r w:rsidR="007A5E48">
        <w:rPr>
          <w:rFonts w:ascii="Times New Roman" w:hAnsi="Times New Roman" w:cs="Times New Roman" w:hint="eastAsia"/>
          <w:sz w:val="24"/>
          <w:szCs w:val="24"/>
          <w:lang w:eastAsia="zh-CN"/>
        </w:rPr>
        <w:t>，</w:t>
      </w:r>
      <w:r w:rsidR="005F5B9B">
        <w:rPr>
          <w:rFonts w:ascii="Times New Roman" w:hAnsi="Times New Roman" w:cs="Times New Roman" w:hint="eastAsia"/>
          <w:sz w:val="24"/>
          <w:szCs w:val="24"/>
          <w:lang w:eastAsia="zh-CN"/>
        </w:rPr>
        <w:t>可以了解特征表的总体数据量和维度信息；接下来是</w:t>
      </w:r>
      <w:r w:rsidR="007A5E48">
        <w:rPr>
          <w:rFonts w:ascii="Times New Roman" w:hAnsi="Times New Roman" w:cs="Times New Roman" w:hint="eastAsia"/>
          <w:sz w:val="24"/>
          <w:szCs w:val="24"/>
          <w:lang w:eastAsia="zh-CN"/>
        </w:rPr>
        <w:t>特征表中单元格数量、为</w:t>
      </w:r>
      <w:r w:rsidR="007A5E48">
        <w:rPr>
          <w:rFonts w:ascii="Times New Roman" w:hAnsi="Times New Roman" w:cs="Times New Roman" w:hint="eastAsia"/>
          <w:sz w:val="24"/>
          <w:szCs w:val="24"/>
          <w:lang w:eastAsia="zh-CN"/>
        </w:rPr>
        <w:t>0</w:t>
      </w:r>
      <w:r w:rsidR="007A5E48">
        <w:rPr>
          <w:rFonts w:ascii="Times New Roman" w:hAnsi="Times New Roman" w:cs="Times New Roman" w:hint="eastAsia"/>
          <w:sz w:val="24"/>
          <w:szCs w:val="24"/>
          <w:lang w:eastAsia="zh-CN"/>
        </w:rPr>
        <w:t>、</w:t>
      </w:r>
      <w:r w:rsidR="007A5E48">
        <w:rPr>
          <w:rFonts w:ascii="Times New Roman" w:hAnsi="Times New Roman" w:cs="Times New Roman" w:hint="eastAsia"/>
          <w:sz w:val="24"/>
          <w:szCs w:val="24"/>
          <w:lang w:eastAsia="zh-CN"/>
        </w:rPr>
        <w:t>1</w:t>
      </w:r>
      <w:r w:rsidR="007A5E48">
        <w:rPr>
          <w:rFonts w:ascii="Times New Roman" w:hAnsi="Times New Roman" w:cs="Times New Roman" w:hint="eastAsia"/>
          <w:sz w:val="24"/>
          <w:szCs w:val="24"/>
          <w:lang w:eastAsia="zh-CN"/>
        </w:rPr>
        <w:t>和</w:t>
      </w:r>
      <w:r w:rsidR="007A5E48">
        <w:rPr>
          <w:rFonts w:ascii="Times New Roman" w:hAnsi="Times New Roman" w:cs="Times New Roman" w:hint="eastAsia"/>
          <w:sz w:val="24"/>
          <w:szCs w:val="24"/>
          <w:lang w:eastAsia="zh-CN"/>
        </w:rPr>
        <w:t>&gt;</w:t>
      </w:r>
      <w:r w:rsidR="007A5E48">
        <w:rPr>
          <w:rFonts w:ascii="Times New Roman" w:hAnsi="Times New Roman" w:cs="Times New Roman"/>
          <w:sz w:val="24"/>
          <w:szCs w:val="24"/>
          <w:lang w:eastAsia="zh-CN"/>
        </w:rPr>
        <w:t>10</w:t>
      </w:r>
      <w:r w:rsidR="007A5E48">
        <w:rPr>
          <w:rFonts w:ascii="Times New Roman" w:hAnsi="Times New Roman" w:cs="Times New Roman" w:hint="eastAsia"/>
          <w:sz w:val="24"/>
          <w:szCs w:val="24"/>
          <w:lang w:eastAsia="zh-CN"/>
        </w:rPr>
        <w:t>的数量和比例，</w:t>
      </w:r>
      <w:r w:rsidR="005F5B9B">
        <w:rPr>
          <w:rFonts w:ascii="Times New Roman" w:hAnsi="Times New Roman" w:cs="Times New Roman" w:hint="eastAsia"/>
          <w:sz w:val="24"/>
          <w:szCs w:val="24"/>
          <w:lang w:eastAsia="zh-CN"/>
        </w:rPr>
        <w:t>了解特征中频次分布情况</w:t>
      </w:r>
      <w:r w:rsidR="00075FFF">
        <w:rPr>
          <w:rFonts w:ascii="Times New Roman" w:hAnsi="Times New Roman" w:cs="Times New Roman" w:hint="eastAsia"/>
          <w:sz w:val="24"/>
          <w:szCs w:val="24"/>
          <w:lang w:eastAsia="zh-CN"/>
        </w:rPr>
        <w:t>；然后是特征在</w:t>
      </w:r>
      <w:r w:rsidR="00075FFF">
        <w:rPr>
          <w:rFonts w:ascii="Times New Roman" w:hAnsi="Times New Roman" w:cs="Times New Roman" w:hint="eastAsia"/>
          <w:sz w:val="24"/>
          <w:szCs w:val="24"/>
          <w:lang w:eastAsia="zh-CN"/>
        </w:rPr>
        <w:t>100%</w:t>
      </w:r>
      <w:r w:rsidR="00075FFF">
        <w:rPr>
          <w:rFonts w:ascii="Times New Roman" w:hAnsi="Times New Roman" w:cs="Times New Roman" w:hint="eastAsia"/>
          <w:sz w:val="24"/>
          <w:szCs w:val="24"/>
          <w:lang w:eastAsia="zh-CN"/>
        </w:rPr>
        <w:t>、</w:t>
      </w:r>
      <w:r w:rsidR="00075FFF">
        <w:rPr>
          <w:rFonts w:ascii="Times New Roman" w:hAnsi="Times New Roman" w:cs="Times New Roman" w:hint="eastAsia"/>
          <w:sz w:val="24"/>
          <w:szCs w:val="24"/>
          <w:lang w:eastAsia="zh-CN"/>
        </w:rPr>
        <w:t>90%</w:t>
      </w:r>
      <w:r w:rsidR="00075FFF">
        <w:rPr>
          <w:rFonts w:ascii="Times New Roman" w:hAnsi="Times New Roman" w:cs="Times New Roman" w:hint="eastAsia"/>
          <w:sz w:val="24"/>
          <w:szCs w:val="24"/>
          <w:lang w:eastAsia="zh-CN"/>
        </w:rPr>
        <w:t>和</w:t>
      </w:r>
      <w:r w:rsidR="00075FFF">
        <w:rPr>
          <w:rFonts w:ascii="Times New Roman" w:hAnsi="Times New Roman" w:cs="Times New Roman" w:hint="eastAsia"/>
          <w:sz w:val="24"/>
          <w:szCs w:val="24"/>
          <w:lang w:eastAsia="zh-CN"/>
        </w:rPr>
        <w:t>50%</w:t>
      </w:r>
      <w:r w:rsidR="00075FFF">
        <w:rPr>
          <w:rFonts w:ascii="Times New Roman" w:hAnsi="Times New Roman" w:cs="Times New Roman" w:hint="eastAsia"/>
          <w:sz w:val="24"/>
          <w:szCs w:val="24"/>
          <w:lang w:eastAsia="zh-CN"/>
        </w:rPr>
        <w:t>样品中发现的数量，展示了特征在样本中的流行频率；最后是样本测序量的分位数，对选择合适的重采样阈值非常有帮助。</w:t>
      </w:r>
    </w:p>
    <w:p w14:paraId="75367C73" w14:textId="77777777" w:rsidR="00A35190" w:rsidRDefault="00A35190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 w:hint="eastAsia"/>
          <w:sz w:val="24"/>
          <w:szCs w:val="24"/>
          <w:lang w:eastAsia="zh-CN"/>
        </w:rPr>
      </w:pPr>
    </w:p>
    <w:p w14:paraId="05940856" w14:textId="46473BEA" w:rsidR="00063171" w:rsidRDefault="00A7526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 w:hint="eastAsia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lastRenderedPageBreak/>
        <w:t>我们根据特征表统计结果，将选择合适的参数对特征标进行等量重抽样方式的标准化，以减小</w:t>
      </w:r>
      <w:r w:rsidR="00111635">
        <w:rPr>
          <w:rFonts w:ascii="Times New Roman" w:hAnsi="Times New Roman" w:cs="Times New Roman" w:hint="eastAsia"/>
          <w:sz w:val="24"/>
          <w:szCs w:val="24"/>
          <w:lang w:eastAsia="zh-CN"/>
        </w:rPr>
        <w:t>由于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样本测序量不一致引起的多样性差异，可实现</w:t>
      </w:r>
      <w:r w:rsidR="00111635">
        <w:rPr>
          <w:rFonts w:ascii="Times New Roman" w:hAnsi="Times New Roman" w:cs="Times New Roman" w:hint="eastAsia"/>
          <w:sz w:val="24"/>
          <w:szCs w:val="24"/>
          <w:lang w:eastAsia="zh-CN"/>
        </w:rPr>
        <w:t>更准确地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多样性分析。</w:t>
      </w:r>
      <w:r w:rsidR="00424CD8">
        <w:rPr>
          <w:rFonts w:ascii="Times New Roman" w:hAnsi="Times New Roman" w:cs="Times New Roman" w:hint="eastAsia"/>
          <w:sz w:val="24"/>
          <w:szCs w:val="24"/>
          <w:lang w:eastAsia="zh-CN"/>
        </w:rPr>
        <w:t>重采</w:t>
      </w:r>
      <w:r w:rsidR="00111635">
        <w:rPr>
          <w:rFonts w:ascii="Times New Roman" w:hAnsi="Times New Roman" w:cs="Times New Roman" w:hint="eastAsia"/>
          <w:sz w:val="24"/>
          <w:szCs w:val="24"/>
          <w:lang w:eastAsia="zh-CN"/>
        </w:rPr>
        <w:t>样使用</w:t>
      </w:r>
      <w:r w:rsidR="00111635" w:rsidRPr="00424CD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otutab_rare.R</w:t>
      </w:r>
      <w:r w:rsidR="00111635">
        <w:rPr>
          <w:rFonts w:ascii="Times New Roman" w:hAnsi="Times New Roman" w:cs="Times New Roman" w:hint="eastAsia"/>
          <w:sz w:val="24"/>
          <w:szCs w:val="24"/>
          <w:lang w:eastAsia="zh-CN"/>
        </w:rPr>
        <w:t>脚本调用</w:t>
      </w:r>
      <w:r w:rsidR="00424CD8">
        <w:rPr>
          <w:rFonts w:ascii="Times New Roman" w:hAnsi="Times New Roman" w:cs="Times New Roman" w:hint="eastAsia"/>
          <w:sz w:val="24"/>
          <w:szCs w:val="24"/>
          <w:lang w:eastAsia="zh-CN"/>
        </w:rPr>
        <w:t>v</w:t>
      </w:r>
      <w:r w:rsidR="00424CD8">
        <w:rPr>
          <w:rFonts w:ascii="Times New Roman" w:hAnsi="Times New Roman" w:cs="Times New Roman"/>
          <w:sz w:val="24"/>
          <w:szCs w:val="24"/>
          <w:lang w:eastAsia="zh-CN"/>
        </w:rPr>
        <w:t>egan</w:t>
      </w:r>
      <w:r w:rsidR="00424CD8">
        <w:rPr>
          <w:rFonts w:ascii="Times New Roman" w:hAnsi="Times New Roman" w:cs="Times New Roman" w:hint="eastAsia"/>
          <w:sz w:val="24"/>
          <w:szCs w:val="24"/>
          <w:lang w:eastAsia="zh-CN"/>
        </w:rPr>
        <w:t>包</w:t>
      </w:r>
      <w:r w:rsidR="00424CD8">
        <w:rPr>
          <w:rFonts w:ascii="Times New Roman" w:hAnsi="Times New Roman" w:cs="Times New Roman"/>
          <w:sz w:val="24"/>
          <w:szCs w:val="24"/>
          <w:lang w:eastAsia="zh-CN"/>
        </w:rPr>
        <w:fldChar w:fldCharType="begin"/>
      </w:r>
      <w:r w:rsidR="00424CD8">
        <w:rPr>
          <w:rFonts w:ascii="Times New Roman" w:hAnsi="Times New Roman" w:cs="Times New Roman" w:hint="eastAsia"/>
          <w:sz w:val="24"/>
          <w:szCs w:val="24"/>
          <w:lang w:eastAsia="zh-CN"/>
        </w:rPr>
        <w:instrText xml:space="preserve"> ADDIN EN.CITE &lt;EndNote&gt;&lt;Cite&gt;&lt;Author&gt;Oksanen&lt;/Author&gt;&lt;Year&gt;2007&lt;/Year&gt;&lt;RecNum&gt;288&lt;/RecNum&gt;&lt;DisplayText&gt;&lt;style font="Arial"&gt;(Oksanen&lt;/style&gt;&lt;style face="italic" font="Arial"&gt;</w:instrText>
      </w:r>
      <w:r w:rsidR="00424CD8">
        <w:rPr>
          <w:rFonts w:ascii="Times New Roman" w:hAnsi="Times New Roman" w:cs="Times New Roman" w:hint="eastAsia"/>
          <w:sz w:val="24"/>
          <w:szCs w:val="24"/>
          <w:lang w:eastAsia="zh-CN"/>
        </w:rPr>
        <w:instrText>等，</w:instrText>
      </w:r>
      <w:r w:rsidR="00424CD8">
        <w:rPr>
          <w:rFonts w:ascii="Times New Roman" w:hAnsi="Times New Roman" w:cs="Times New Roman" w:hint="eastAsia"/>
          <w:sz w:val="24"/>
          <w:szCs w:val="24"/>
          <w:lang w:eastAsia="zh-CN"/>
        </w:rPr>
        <w:instrText>&lt;/style&gt;&lt;style font="Arial"&gt; 2007)&lt;/style&gt;&lt;/DisplayText&gt;&lt;record&gt;&lt;rec-number&gt;288</w:instrText>
      </w:r>
      <w:r w:rsidR="00424CD8">
        <w:rPr>
          <w:rFonts w:ascii="Times New Roman" w:hAnsi="Times New Roman" w:cs="Times New Roman"/>
          <w:sz w:val="24"/>
          <w:szCs w:val="24"/>
          <w:lang w:eastAsia="zh-CN"/>
        </w:rPr>
        <w:instrText>&lt;/rec-number&gt;&lt;foreign-keys&gt;&lt;key app="EN" db-id="vstwvrevg90p50eed995xsvpzfste2atavda" timestamp="1562341139" guid="2fde8842-d932-4519-854b-58e6456e74bc"&gt;288&lt;/key&gt;&lt;/foreign-keys&gt;&lt;ref-type name="Journal Article"&gt;17&lt;/ref-type&gt;&lt;contributors&gt;&lt;authors&gt;&lt;author&gt;Oksanen, Jari&lt;/author&gt;&lt;author&gt;Kindt, Roeland&lt;/author&gt;&lt;author&gt;Legendre, Pierre&lt;/author&gt;&lt;author&gt;O’Hara, Bob&lt;/author&gt;&lt;author&gt;Stevens, M Henry H&lt;/author&gt;&lt;author&gt;Oksanen, Maintainer Jari&lt;/author&gt;&lt;author&gt;Suggests, MASS&lt;/author&gt;&lt;/authors&gt;&lt;/contributors&gt;&lt;titles&gt;&lt;title&gt;The vegan package&lt;/title&gt;&lt;secondary-title&gt;Community ecology package&lt;/secondary-title&gt;&lt;/titles&gt;&lt;periodical&gt;&lt;full-title&gt;Community ecology package&lt;/full-title&gt;&lt;abbr-1&gt;Commun. Ecol. Pack.&lt;/abbr-1&gt;&lt;abbr-2&gt;Commun Ecol Pack&lt;/abbr-2&gt;&lt;/periodical&gt;&lt;pages&gt;631-637&lt;/pages&gt;&lt;volume&gt;10&lt;/volume&gt;&lt;dates&gt;&lt;year&gt;2007&lt;/year&gt;&lt;/dates&gt;&lt;urls&gt;&lt;/urls&gt;&lt;/record&gt;&lt;/Cite&gt;&lt;/EndNote&gt;</w:instrText>
      </w:r>
      <w:r w:rsidR="00424CD8"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="00424CD8" w:rsidRPr="00424CD8">
        <w:rPr>
          <w:rFonts w:ascii="Arial" w:hAnsi="Arial" w:cs="Arial" w:hint="eastAsia"/>
          <w:noProof/>
          <w:sz w:val="24"/>
          <w:szCs w:val="24"/>
          <w:lang w:eastAsia="zh-CN"/>
        </w:rPr>
        <w:t>(Oksanen</w:t>
      </w:r>
      <w:r w:rsidR="00424CD8" w:rsidRPr="00424CD8">
        <w:rPr>
          <w:rFonts w:ascii="Arial" w:hAnsi="Arial" w:cs="Arial" w:hint="eastAsia"/>
          <w:i/>
          <w:noProof/>
          <w:sz w:val="24"/>
          <w:szCs w:val="24"/>
          <w:lang w:eastAsia="zh-CN"/>
        </w:rPr>
        <w:t>等，</w:t>
      </w:r>
      <w:r w:rsidR="00424CD8" w:rsidRPr="00424CD8">
        <w:rPr>
          <w:rFonts w:ascii="Arial" w:hAnsi="Arial" w:cs="Arial" w:hint="eastAsia"/>
          <w:noProof/>
          <w:sz w:val="24"/>
          <w:szCs w:val="24"/>
          <w:lang w:eastAsia="zh-CN"/>
        </w:rPr>
        <w:t xml:space="preserve"> 2007)</w:t>
      </w:r>
      <w:r w:rsidR="00424CD8"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 w:rsidR="00111635">
        <w:rPr>
          <w:rFonts w:ascii="Times New Roman" w:hAnsi="Times New Roman" w:cs="Times New Roman" w:hint="eastAsia"/>
          <w:sz w:val="24"/>
          <w:szCs w:val="24"/>
          <w:lang w:eastAsia="zh-CN"/>
        </w:rPr>
        <w:t>实现</w:t>
      </w:r>
      <w:r w:rsidR="00424CD8">
        <w:rPr>
          <w:rFonts w:ascii="Times New Roman" w:hAnsi="Times New Roman" w:cs="Times New Roman" w:hint="eastAsia"/>
          <w:sz w:val="24"/>
          <w:szCs w:val="24"/>
          <w:lang w:eastAsia="zh-CN"/>
        </w:rPr>
        <w:t>，并计算了</w:t>
      </w:r>
      <w:r w:rsidR="00424CD8">
        <w:rPr>
          <w:rFonts w:ascii="Times New Roman" w:hAnsi="Times New Roman" w:cs="Times New Roman" w:hint="eastAsia"/>
          <w:sz w:val="24"/>
          <w:szCs w:val="24"/>
          <w:lang w:eastAsia="zh-CN"/>
        </w:rPr>
        <w:t>6</w:t>
      </w:r>
      <w:r w:rsidR="00424CD8">
        <w:rPr>
          <w:rFonts w:ascii="Times New Roman" w:hAnsi="Times New Roman" w:cs="Times New Roman" w:hint="eastAsia"/>
          <w:sz w:val="24"/>
          <w:szCs w:val="24"/>
          <w:lang w:eastAsia="zh-CN"/>
        </w:rPr>
        <w:t>种常用</w:t>
      </w:r>
      <w:r w:rsidR="00424CD8">
        <w:rPr>
          <w:rFonts w:ascii="Times New Roman" w:hAnsi="Times New Roman" w:cs="Times New Roman" w:hint="eastAsia"/>
          <w:sz w:val="24"/>
          <w:szCs w:val="24"/>
          <w:lang w:eastAsia="zh-CN"/>
        </w:rPr>
        <w:t>alp</w:t>
      </w:r>
      <w:r w:rsidR="00424CD8">
        <w:rPr>
          <w:rFonts w:ascii="Times New Roman" w:hAnsi="Times New Roman" w:cs="Times New Roman"/>
          <w:sz w:val="24"/>
          <w:szCs w:val="24"/>
          <w:lang w:eastAsia="zh-CN"/>
        </w:rPr>
        <w:t>ha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多样性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977BEC" w:rsidRPr="00977BEC">
        <w:rPr>
          <w:rFonts w:ascii="Times New Roman" w:hAnsi="Times New Roman" w:cs="Times New Roman"/>
          <w:sz w:val="24"/>
          <w:szCs w:val="24"/>
          <w:lang w:eastAsia="zh-CN"/>
        </w:rPr>
        <w:t>richness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、</w:t>
      </w:r>
      <w:r w:rsidR="00977BEC" w:rsidRPr="00977BEC">
        <w:rPr>
          <w:rFonts w:ascii="Times New Roman" w:hAnsi="Times New Roman" w:cs="Times New Roman"/>
          <w:sz w:val="24"/>
          <w:szCs w:val="24"/>
          <w:lang w:eastAsia="zh-CN"/>
        </w:rPr>
        <w:t>chao1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、</w:t>
      </w:r>
      <w:r w:rsidR="00977BEC" w:rsidRPr="00977BEC">
        <w:rPr>
          <w:rFonts w:ascii="Times New Roman" w:hAnsi="Times New Roman" w:cs="Times New Roman"/>
          <w:sz w:val="24"/>
          <w:szCs w:val="24"/>
          <w:lang w:eastAsia="zh-CN"/>
        </w:rPr>
        <w:t>ACE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、</w:t>
      </w:r>
      <w:r w:rsidR="00977BEC" w:rsidRPr="00977BEC">
        <w:rPr>
          <w:rFonts w:ascii="Times New Roman" w:hAnsi="Times New Roman" w:cs="Times New Roman"/>
          <w:sz w:val="24"/>
          <w:szCs w:val="24"/>
          <w:lang w:eastAsia="zh-CN"/>
        </w:rPr>
        <w:t>shannon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、</w:t>
      </w:r>
      <w:r w:rsidR="00977BEC" w:rsidRPr="00977BEC">
        <w:rPr>
          <w:rFonts w:ascii="Times New Roman" w:hAnsi="Times New Roman" w:cs="Times New Roman"/>
          <w:sz w:val="24"/>
          <w:szCs w:val="24"/>
          <w:lang w:eastAsia="zh-CN"/>
        </w:rPr>
        <w:t>simpson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和</w:t>
      </w:r>
      <w:r w:rsidR="00977BEC" w:rsidRPr="00977BEC">
        <w:rPr>
          <w:rFonts w:ascii="Times New Roman" w:hAnsi="Times New Roman" w:cs="Times New Roman"/>
          <w:sz w:val="24"/>
          <w:szCs w:val="24"/>
          <w:lang w:eastAsia="zh-CN"/>
        </w:rPr>
        <w:t>invsimpson</w:t>
      </w:r>
      <w:r w:rsidR="00977BEC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指数</w:t>
      </w:r>
      <w:r w:rsidR="00505B59">
        <w:rPr>
          <w:rFonts w:ascii="Times New Roman" w:hAnsi="Times New Roman" w:cs="Times New Roman" w:hint="eastAsia"/>
          <w:sz w:val="24"/>
          <w:szCs w:val="24"/>
          <w:lang w:eastAsia="zh-CN"/>
        </w:rPr>
        <w:t>(ve</w:t>
      </w:r>
      <w:r w:rsidR="00505B59">
        <w:rPr>
          <w:rFonts w:ascii="Times New Roman" w:hAnsi="Times New Roman" w:cs="Times New Roman"/>
          <w:sz w:val="24"/>
          <w:szCs w:val="24"/>
          <w:lang w:eastAsia="zh-CN"/>
        </w:rPr>
        <w:t>gan.txt</w:t>
      </w:r>
      <w:r w:rsidR="00505B59">
        <w:rPr>
          <w:rFonts w:ascii="Times New Roman" w:hAnsi="Times New Roman" w:cs="Times New Roman" w:hint="eastAsia"/>
          <w:sz w:val="24"/>
          <w:szCs w:val="24"/>
          <w:lang w:eastAsia="zh-CN"/>
        </w:rPr>
        <w:t>或</w:t>
      </w:r>
      <w:r w:rsidR="00505B59" w:rsidRPr="007E0096">
        <w:rPr>
          <w:rFonts w:ascii="Times New Roman" w:hAnsi="Times New Roman" w:cs="Times New Roman" w:hint="eastAsia"/>
          <w:b/>
          <w:bCs/>
          <w:sz w:val="24"/>
          <w:szCs w:val="24"/>
          <w:lang w:eastAsia="zh-CN"/>
        </w:rPr>
        <w:t>表</w:t>
      </w:r>
      <w:r w:rsidR="001866CA" w:rsidRPr="007E0096">
        <w:rPr>
          <w:rFonts w:ascii="Times New Roman" w:hAnsi="Times New Roman" w:cs="Times New Roman" w:hint="eastAsia"/>
          <w:b/>
          <w:bCs/>
          <w:sz w:val="24"/>
          <w:szCs w:val="24"/>
          <w:lang w:eastAsia="zh-CN"/>
        </w:rPr>
        <w:t>2</w:t>
      </w:r>
      <w:r w:rsidR="00505B59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424CD8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  <w:r w:rsidR="00F3681A">
        <w:rPr>
          <w:rFonts w:ascii="Times New Roman" w:hAnsi="Times New Roman" w:cs="Times New Roman" w:hint="eastAsia"/>
          <w:sz w:val="24"/>
          <w:szCs w:val="24"/>
          <w:lang w:eastAsia="zh-CN"/>
        </w:rPr>
        <w:t>重采样深度</w:t>
      </w:r>
      <w:r w:rsidR="00F3681A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F3681A">
        <w:rPr>
          <w:rFonts w:ascii="Times New Roman" w:hAnsi="Times New Roman" w:cs="Times New Roman"/>
          <w:sz w:val="24"/>
          <w:szCs w:val="24"/>
          <w:lang w:eastAsia="zh-CN"/>
        </w:rPr>
        <w:t>--depth)</w:t>
      </w:r>
      <w:r w:rsidR="00F3681A">
        <w:rPr>
          <w:rFonts w:ascii="Times New Roman" w:hAnsi="Times New Roman" w:cs="Times New Roman" w:hint="eastAsia"/>
          <w:sz w:val="24"/>
          <w:szCs w:val="24"/>
          <w:lang w:eastAsia="zh-CN"/>
        </w:rPr>
        <w:t>参考特征表统计结果</w:t>
      </w:r>
      <w:r w:rsidR="00F3681A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F3681A" w:rsidRPr="001866CA">
        <w:rPr>
          <w:rFonts w:ascii="Times New Roman" w:hAnsi="Times New Roman" w:cs="Times New Roman" w:hint="eastAsia"/>
          <w:b/>
          <w:bCs/>
          <w:sz w:val="24"/>
          <w:szCs w:val="24"/>
          <w:lang w:eastAsia="zh-CN"/>
        </w:rPr>
        <w:t>图</w:t>
      </w:r>
      <w:r w:rsidR="00F3681A" w:rsidRPr="001866CA">
        <w:rPr>
          <w:rFonts w:ascii="Times New Roman" w:hAnsi="Times New Roman" w:cs="Times New Roman" w:hint="eastAsia"/>
          <w:b/>
          <w:bCs/>
          <w:sz w:val="24"/>
          <w:szCs w:val="24"/>
          <w:lang w:eastAsia="zh-CN"/>
        </w:rPr>
        <w:t>2</w:t>
      </w:r>
      <w:r w:rsidR="00F3681A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F3681A">
        <w:rPr>
          <w:rFonts w:ascii="Times New Roman" w:hAnsi="Times New Roman" w:cs="Times New Roman" w:hint="eastAsia"/>
          <w:sz w:val="24"/>
          <w:szCs w:val="24"/>
          <w:lang w:eastAsia="zh-CN"/>
        </w:rPr>
        <w:t>选择，</w:t>
      </w:r>
      <w:r w:rsidR="006C0BE5">
        <w:rPr>
          <w:rFonts w:ascii="Times New Roman" w:hAnsi="Times New Roman" w:cs="Times New Roman" w:hint="eastAsia"/>
          <w:sz w:val="24"/>
          <w:szCs w:val="24"/>
          <w:lang w:eastAsia="zh-CN"/>
        </w:rPr>
        <w:t>一般</w:t>
      </w:r>
      <w:r w:rsidR="00F3681A">
        <w:rPr>
          <w:rFonts w:ascii="Times New Roman" w:hAnsi="Times New Roman" w:cs="Times New Roman" w:hint="eastAsia"/>
          <w:sz w:val="24"/>
          <w:szCs w:val="24"/>
          <w:lang w:eastAsia="zh-CN"/>
        </w:rPr>
        <w:t>默认按最小值重采样</w:t>
      </w:r>
      <w:r w:rsidR="006C0BE5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  <w:r w:rsidR="00AE0DE9">
        <w:rPr>
          <w:rFonts w:ascii="Times New Roman" w:hAnsi="Times New Roman" w:cs="Times New Roman" w:hint="eastAsia"/>
          <w:sz w:val="24"/>
          <w:szCs w:val="24"/>
          <w:lang w:eastAsia="zh-CN"/>
        </w:rPr>
        <w:t>提高采样深度可以保留样本中更大的测序量，但也会剔除低于阈值的样本。因此</w:t>
      </w:r>
      <w:r w:rsidR="006C0BE5">
        <w:rPr>
          <w:rFonts w:ascii="Times New Roman" w:hAnsi="Times New Roman" w:cs="Times New Roman" w:hint="eastAsia"/>
          <w:sz w:val="24"/>
          <w:szCs w:val="24"/>
          <w:lang w:eastAsia="zh-CN"/>
        </w:rPr>
        <w:t>如</w:t>
      </w:r>
      <w:r w:rsidR="00AE0DE9">
        <w:rPr>
          <w:rFonts w:ascii="Times New Roman" w:hAnsi="Times New Roman" w:cs="Times New Roman" w:hint="eastAsia"/>
          <w:sz w:val="24"/>
          <w:szCs w:val="24"/>
          <w:lang w:eastAsia="zh-CN"/>
        </w:rPr>
        <w:t>果</w:t>
      </w:r>
      <w:r w:rsidR="006C0BE5">
        <w:rPr>
          <w:rFonts w:ascii="Times New Roman" w:hAnsi="Times New Roman" w:cs="Times New Roman" w:hint="eastAsia"/>
          <w:sz w:val="24"/>
          <w:szCs w:val="24"/>
          <w:lang w:eastAsia="zh-CN"/>
        </w:rPr>
        <w:t>样本测序量波动极大，尽量</w:t>
      </w:r>
      <w:r w:rsidR="00F3681A">
        <w:rPr>
          <w:rFonts w:ascii="Times New Roman" w:hAnsi="Times New Roman" w:cs="Times New Roman" w:hint="eastAsia"/>
          <w:sz w:val="24"/>
          <w:szCs w:val="24"/>
          <w:lang w:eastAsia="zh-CN"/>
        </w:rPr>
        <w:t>选择</w:t>
      </w:r>
      <w:r w:rsidR="00AE0DE9">
        <w:rPr>
          <w:rFonts w:ascii="Times New Roman" w:hAnsi="Times New Roman" w:cs="Times New Roman" w:hint="eastAsia"/>
          <w:sz w:val="24"/>
          <w:szCs w:val="24"/>
          <w:lang w:eastAsia="zh-CN"/>
        </w:rPr>
        <w:t>合适</w:t>
      </w:r>
      <w:r w:rsidR="00F3681A">
        <w:rPr>
          <w:rFonts w:ascii="Times New Roman" w:hAnsi="Times New Roman" w:cs="Times New Roman" w:hint="eastAsia"/>
          <w:sz w:val="24"/>
          <w:szCs w:val="24"/>
          <w:lang w:eastAsia="zh-CN"/>
        </w:rPr>
        <w:t>的</w:t>
      </w:r>
      <w:r w:rsidR="00AE0DE9">
        <w:rPr>
          <w:rFonts w:ascii="Times New Roman" w:hAnsi="Times New Roman" w:cs="Times New Roman" w:hint="eastAsia"/>
          <w:sz w:val="24"/>
          <w:szCs w:val="24"/>
          <w:lang w:eastAsia="zh-CN"/>
        </w:rPr>
        <w:t>阈值</w:t>
      </w:r>
      <w:r w:rsidR="00F3681A">
        <w:rPr>
          <w:rFonts w:ascii="Times New Roman" w:hAnsi="Times New Roman" w:cs="Times New Roman" w:hint="eastAsia"/>
          <w:sz w:val="24"/>
          <w:szCs w:val="24"/>
          <w:lang w:eastAsia="zh-CN"/>
        </w:rPr>
        <w:t>重采样</w:t>
      </w:r>
      <w:r w:rsidR="00153822">
        <w:rPr>
          <w:rFonts w:ascii="Times New Roman" w:hAnsi="Times New Roman" w:cs="Times New Roman" w:hint="eastAsia"/>
          <w:sz w:val="24"/>
          <w:szCs w:val="24"/>
          <w:lang w:eastAsia="zh-CN"/>
        </w:rPr>
        <w:t>以最大化保留测序量</w:t>
      </w:r>
      <w:r w:rsidR="00F3681A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74D5070C" w14:textId="77777777" w:rsidR="00A75269" w:rsidRPr="00424CD8" w:rsidRDefault="00A75269" w:rsidP="00A7526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424CD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mkdir -p result/alpha</w:t>
      </w:r>
    </w:p>
    <w:p w14:paraId="2B7C583D" w14:textId="2C706CAA" w:rsidR="00A75269" w:rsidRPr="00424CD8" w:rsidRDefault="00A75269" w:rsidP="00A7526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424CD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Rscript </w:t>
      </w:r>
      <w:r w:rsidR="00DC092C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${ea}/</w:t>
      </w:r>
      <w:r w:rsidRPr="00424CD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script/otutab_rare.R --input result/otutab.txt \</w:t>
      </w:r>
    </w:p>
    <w:p w14:paraId="5C51DFD2" w14:textId="68BBC539" w:rsidR="00A75269" w:rsidRPr="00424CD8" w:rsidRDefault="00A75269" w:rsidP="00A7526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424CD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-depth </w:t>
      </w:r>
      <w:r w:rsidRPr="00124843">
        <w:rPr>
          <w:rFonts w:ascii="Times New Roman" w:hAnsi="Times New Roman" w:cs="Times New Roman"/>
          <w:color w:val="0070C0"/>
          <w:sz w:val="24"/>
          <w:szCs w:val="24"/>
          <w:shd w:val="pct15" w:color="auto" w:fill="FFFFFF"/>
          <w:lang w:eastAsia="zh-CN"/>
        </w:rPr>
        <w:t>320</w:t>
      </w:r>
      <w:r w:rsidR="00A3620E">
        <w:rPr>
          <w:rFonts w:ascii="Times New Roman" w:hAnsi="Times New Roman" w:cs="Times New Roman" w:hint="eastAsia"/>
          <w:color w:val="0070C0"/>
          <w:sz w:val="24"/>
          <w:szCs w:val="24"/>
          <w:shd w:val="pct15" w:color="auto" w:fill="FFFFFF"/>
          <w:lang w:eastAsia="zh-CN"/>
        </w:rPr>
        <w:t>86</w:t>
      </w:r>
      <w:r w:rsidRPr="00124843">
        <w:rPr>
          <w:rFonts w:ascii="Times New Roman" w:hAnsi="Times New Roman" w:cs="Times New Roman"/>
          <w:color w:val="0070C0"/>
          <w:sz w:val="24"/>
          <w:szCs w:val="24"/>
          <w:shd w:val="pct15" w:color="auto" w:fill="FFFFFF"/>
          <w:lang w:eastAsia="zh-CN"/>
        </w:rPr>
        <w:t xml:space="preserve"> </w:t>
      </w:r>
      <w:r w:rsidRPr="00424CD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--seed 1 \</w:t>
      </w:r>
    </w:p>
    <w:p w14:paraId="4C0455F4" w14:textId="77777777" w:rsidR="00A75269" w:rsidRPr="00424CD8" w:rsidRDefault="00A75269" w:rsidP="00A7526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424CD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-normalize result/otutab_rare.txt \</w:t>
      </w:r>
    </w:p>
    <w:p w14:paraId="5D62433C" w14:textId="77777777" w:rsidR="00A75269" w:rsidRPr="00424CD8" w:rsidRDefault="00A75269" w:rsidP="00A7526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424CD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-output result/alpha/vegan.txt</w:t>
      </w:r>
    </w:p>
    <w:p w14:paraId="1DBA4D95" w14:textId="6A5EA4E4" w:rsidR="00A75269" w:rsidRPr="00424CD8" w:rsidRDefault="00A75269" w:rsidP="00A7526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424CD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usearch -otutab_stats result/otutab_rare.txt \</w:t>
      </w:r>
    </w:p>
    <w:p w14:paraId="0F3F1F7A" w14:textId="77777777" w:rsidR="00A75269" w:rsidRPr="00424CD8" w:rsidRDefault="00A75269" w:rsidP="00A7526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424CD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output result/otutab_rare.stat</w:t>
      </w:r>
    </w:p>
    <w:p w14:paraId="6F016332" w14:textId="4BE8B54A" w:rsidR="00A75269" w:rsidRPr="00424CD8" w:rsidRDefault="00A75269" w:rsidP="00A7526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424CD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cat result/otutab_rare.stat</w:t>
      </w:r>
    </w:p>
    <w:p w14:paraId="7B6160F5" w14:textId="7FEE88F7" w:rsidR="00A75269" w:rsidRDefault="00AB326E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结果</w:t>
      </w:r>
      <w:r w:rsidR="00FC0B56">
        <w:rPr>
          <w:rFonts w:ascii="Times New Roman" w:hAnsi="Times New Roman" w:cs="Times New Roman" w:hint="eastAsia"/>
          <w:sz w:val="24"/>
          <w:szCs w:val="24"/>
          <w:lang w:eastAsia="zh-CN"/>
        </w:rPr>
        <w:t>显示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所有样本重采样后读长数量均为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32086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。这样特征表可以最大化减少测序量的影响，以便更准确评估多样性。</w:t>
      </w:r>
    </w:p>
    <w:p w14:paraId="4F9AFD2A" w14:textId="4D5CCA8A" w:rsidR="00AB326E" w:rsidRDefault="00AB326E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7BD2E147" w14:textId="6E7ED094" w:rsidR="002045FC" w:rsidRPr="002045FC" w:rsidRDefault="002045FC" w:rsidP="002045FC">
      <w:pPr>
        <w:wordWrap w:val="0"/>
        <w:adjustRightInd w:val="0"/>
        <w:snapToGrid w:val="0"/>
        <w:spacing w:line="360" w:lineRule="auto"/>
        <w:outlineLvl w:val="2"/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表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2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. 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A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lpha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多样性指数示例</w:t>
      </w:r>
    </w:p>
    <w:tbl>
      <w:tblPr>
        <w:tblStyle w:val="5-1"/>
        <w:tblW w:w="6850" w:type="dxa"/>
        <w:tblLook w:val="04A0" w:firstRow="1" w:lastRow="0" w:firstColumn="1" w:lastColumn="0" w:noHBand="0" w:noVBand="1"/>
      </w:tblPr>
      <w:tblGrid>
        <w:gridCol w:w="1175"/>
        <w:gridCol w:w="1022"/>
        <w:gridCol w:w="1076"/>
        <w:gridCol w:w="1076"/>
        <w:gridCol w:w="1076"/>
        <w:gridCol w:w="1076"/>
        <w:gridCol w:w="1348"/>
      </w:tblGrid>
      <w:tr w:rsidR="002045FC" w:rsidRPr="002045FC" w14:paraId="17EC1392" w14:textId="77777777" w:rsidTr="002045F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noWrap/>
            <w:hideMark/>
          </w:tcPr>
          <w:p w14:paraId="779B576B" w14:textId="77777777" w:rsidR="002045FC" w:rsidRPr="002045FC" w:rsidRDefault="002045FC" w:rsidP="002045FC">
            <w:pPr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SampleID</w:t>
            </w:r>
          </w:p>
        </w:tc>
        <w:tc>
          <w:tcPr>
            <w:tcW w:w="960" w:type="dxa"/>
            <w:noWrap/>
            <w:hideMark/>
          </w:tcPr>
          <w:p w14:paraId="1D758CA0" w14:textId="77777777" w:rsidR="002045FC" w:rsidRPr="002045FC" w:rsidRDefault="002045FC" w:rsidP="002045F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richness</w:t>
            </w:r>
          </w:p>
        </w:tc>
        <w:tc>
          <w:tcPr>
            <w:tcW w:w="960" w:type="dxa"/>
            <w:noWrap/>
            <w:hideMark/>
          </w:tcPr>
          <w:p w14:paraId="41A08734" w14:textId="77777777" w:rsidR="002045FC" w:rsidRPr="002045FC" w:rsidRDefault="002045FC" w:rsidP="002045F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chao1</w:t>
            </w:r>
          </w:p>
        </w:tc>
        <w:tc>
          <w:tcPr>
            <w:tcW w:w="960" w:type="dxa"/>
            <w:noWrap/>
            <w:hideMark/>
          </w:tcPr>
          <w:p w14:paraId="466FAEC1" w14:textId="77777777" w:rsidR="002045FC" w:rsidRPr="002045FC" w:rsidRDefault="002045FC" w:rsidP="002045F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ACE</w:t>
            </w:r>
          </w:p>
        </w:tc>
        <w:tc>
          <w:tcPr>
            <w:tcW w:w="960" w:type="dxa"/>
            <w:noWrap/>
            <w:hideMark/>
          </w:tcPr>
          <w:p w14:paraId="45900C49" w14:textId="77777777" w:rsidR="002045FC" w:rsidRPr="002045FC" w:rsidRDefault="002045FC" w:rsidP="002045F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shannon</w:t>
            </w:r>
          </w:p>
        </w:tc>
        <w:tc>
          <w:tcPr>
            <w:tcW w:w="960" w:type="dxa"/>
            <w:noWrap/>
            <w:hideMark/>
          </w:tcPr>
          <w:p w14:paraId="4234351F" w14:textId="77777777" w:rsidR="002045FC" w:rsidRPr="002045FC" w:rsidRDefault="002045FC" w:rsidP="002045F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simpson</w:t>
            </w:r>
          </w:p>
        </w:tc>
        <w:tc>
          <w:tcPr>
            <w:tcW w:w="1090" w:type="dxa"/>
            <w:noWrap/>
            <w:hideMark/>
          </w:tcPr>
          <w:p w14:paraId="67E6AF9D" w14:textId="77777777" w:rsidR="002045FC" w:rsidRPr="002045FC" w:rsidRDefault="002045FC" w:rsidP="002045F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invsimpson</w:t>
            </w:r>
          </w:p>
        </w:tc>
      </w:tr>
      <w:tr w:rsidR="002045FC" w:rsidRPr="002045FC" w14:paraId="27DA42AC" w14:textId="77777777" w:rsidTr="002045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noWrap/>
            <w:hideMark/>
          </w:tcPr>
          <w:p w14:paraId="56B79357" w14:textId="77777777" w:rsidR="002045FC" w:rsidRPr="002045FC" w:rsidRDefault="002045FC" w:rsidP="002045FC">
            <w:pPr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KO1</w:t>
            </w:r>
          </w:p>
        </w:tc>
        <w:tc>
          <w:tcPr>
            <w:tcW w:w="960" w:type="dxa"/>
            <w:noWrap/>
            <w:hideMark/>
          </w:tcPr>
          <w:p w14:paraId="5B9C5F7F" w14:textId="77777777" w:rsidR="002045FC" w:rsidRPr="002045FC" w:rsidRDefault="002045FC" w:rsidP="002045FC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2350</w:t>
            </w:r>
          </w:p>
        </w:tc>
        <w:tc>
          <w:tcPr>
            <w:tcW w:w="960" w:type="dxa"/>
            <w:noWrap/>
            <w:hideMark/>
          </w:tcPr>
          <w:p w14:paraId="190884BF" w14:textId="77777777" w:rsidR="002045FC" w:rsidRPr="002045FC" w:rsidRDefault="002045FC" w:rsidP="002045FC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2692.008</w:t>
            </w:r>
          </w:p>
        </w:tc>
        <w:tc>
          <w:tcPr>
            <w:tcW w:w="960" w:type="dxa"/>
            <w:noWrap/>
            <w:hideMark/>
          </w:tcPr>
          <w:p w14:paraId="76D965A8" w14:textId="77777777" w:rsidR="002045FC" w:rsidRPr="002045FC" w:rsidRDefault="002045FC" w:rsidP="002045FC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2686.869</w:t>
            </w:r>
          </w:p>
        </w:tc>
        <w:tc>
          <w:tcPr>
            <w:tcW w:w="960" w:type="dxa"/>
            <w:noWrap/>
            <w:hideMark/>
          </w:tcPr>
          <w:p w14:paraId="0D1DC8CF" w14:textId="77777777" w:rsidR="002045FC" w:rsidRPr="002045FC" w:rsidRDefault="002045FC" w:rsidP="002045FC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6.132835</w:t>
            </w:r>
          </w:p>
        </w:tc>
        <w:tc>
          <w:tcPr>
            <w:tcW w:w="960" w:type="dxa"/>
            <w:noWrap/>
            <w:hideMark/>
          </w:tcPr>
          <w:p w14:paraId="4AAD5A88" w14:textId="77777777" w:rsidR="002045FC" w:rsidRPr="002045FC" w:rsidRDefault="002045FC" w:rsidP="002045FC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0.990308</w:t>
            </w:r>
          </w:p>
        </w:tc>
        <w:tc>
          <w:tcPr>
            <w:tcW w:w="1090" w:type="dxa"/>
            <w:noWrap/>
            <w:hideMark/>
          </w:tcPr>
          <w:p w14:paraId="7776E91F" w14:textId="77777777" w:rsidR="002045FC" w:rsidRPr="002045FC" w:rsidRDefault="002045FC" w:rsidP="002045FC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103.1788</w:t>
            </w:r>
          </w:p>
        </w:tc>
      </w:tr>
      <w:tr w:rsidR="002045FC" w:rsidRPr="002045FC" w14:paraId="73185152" w14:textId="77777777" w:rsidTr="002045FC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noWrap/>
            <w:hideMark/>
          </w:tcPr>
          <w:p w14:paraId="7B3C966D" w14:textId="77777777" w:rsidR="002045FC" w:rsidRPr="002045FC" w:rsidRDefault="002045FC" w:rsidP="002045FC">
            <w:pPr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KO2</w:t>
            </w:r>
          </w:p>
        </w:tc>
        <w:tc>
          <w:tcPr>
            <w:tcW w:w="960" w:type="dxa"/>
            <w:noWrap/>
            <w:hideMark/>
          </w:tcPr>
          <w:p w14:paraId="5E63BA8C" w14:textId="77777777" w:rsidR="002045FC" w:rsidRPr="002045FC" w:rsidRDefault="002045FC" w:rsidP="002045F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2316</w:t>
            </w:r>
          </w:p>
        </w:tc>
        <w:tc>
          <w:tcPr>
            <w:tcW w:w="960" w:type="dxa"/>
            <w:noWrap/>
            <w:hideMark/>
          </w:tcPr>
          <w:p w14:paraId="32F87CE1" w14:textId="77777777" w:rsidR="002045FC" w:rsidRPr="002045FC" w:rsidRDefault="002045FC" w:rsidP="002045F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2664.35</w:t>
            </w:r>
          </w:p>
        </w:tc>
        <w:tc>
          <w:tcPr>
            <w:tcW w:w="960" w:type="dxa"/>
            <w:noWrap/>
            <w:hideMark/>
          </w:tcPr>
          <w:p w14:paraId="01DB8C6C" w14:textId="77777777" w:rsidR="002045FC" w:rsidRPr="002045FC" w:rsidRDefault="002045FC" w:rsidP="002045F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2661.86</w:t>
            </w:r>
          </w:p>
        </w:tc>
        <w:tc>
          <w:tcPr>
            <w:tcW w:w="960" w:type="dxa"/>
            <w:noWrap/>
            <w:hideMark/>
          </w:tcPr>
          <w:p w14:paraId="5EA6C60D" w14:textId="77777777" w:rsidR="002045FC" w:rsidRPr="002045FC" w:rsidRDefault="002045FC" w:rsidP="002045F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6.17406</w:t>
            </w:r>
          </w:p>
        </w:tc>
        <w:tc>
          <w:tcPr>
            <w:tcW w:w="960" w:type="dxa"/>
            <w:noWrap/>
            <w:hideMark/>
          </w:tcPr>
          <w:p w14:paraId="3F08D11E" w14:textId="77777777" w:rsidR="002045FC" w:rsidRPr="002045FC" w:rsidRDefault="002045FC" w:rsidP="002045F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0.991875</w:t>
            </w:r>
          </w:p>
        </w:tc>
        <w:tc>
          <w:tcPr>
            <w:tcW w:w="1090" w:type="dxa"/>
            <w:noWrap/>
            <w:hideMark/>
          </w:tcPr>
          <w:p w14:paraId="504B480F" w14:textId="77777777" w:rsidR="002045FC" w:rsidRPr="002045FC" w:rsidRDefault="002045FC" w:rsidP="002045FC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123.0733</w:t>
            </w:r>
          </w:p>
        </w:tc>
      </w:tr>
      <w:tr w:rsidR="002045FC" w:rsidRPr="002045FC" w14:paraId="5B060B6F" w14:textId="77777777" w:rsidTr="002045F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noWrap/>
            <w:hideMark/>
          </w:tcPr>
          <w:p w14:paraId="06F4A9E2" w14:textId="77777777" w:rsidR="002045FC" w:rsidRPr="002045FC" w:rsidRDefault="002045FC" w:rsidP="002045FC">
            <w:pPr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KO3</w:t>
            </w:r>
          </w:p>
        </w:tc>
        <w:tc>
          <w:tcPr>
            <w:tcW w:w="960" w:type="dxa"/>
            <w:noWrap/>
            <w:hideMark/>
          </w:tcPr>
          <w:p w14:paraId="7325F693" w14:textId="77777777" w:rsidR="002045FC" w:rsidRPr="002045FC" w:rsidRDefault="002045FC" w:rsidP="002045FC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1935</w:t>
            </w:r>
          </w:p>
        </w:tc>
        <w:tc>
          <w:tcPr>
            <w:tcW w:w="960" w:type="dxa"/>
            <w:noWrap/>
            <w:hideMark/>
          </w:tcPr>
          <w:p w14:paraId="12715D71" w14:textId="77777777" w:rsidR="002045FC" w:rsidRPr="002045FC" w:rsidRDefault="002045FC" w:rsidP="002045FC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2278.252</w:t>
            </w:r>
          </w:p>
        </w:tc>
        <w:tc>
          <w:tcPr>
            <w:tcW w:w="960" w:type="dxa"/>
            <w:noWrap/>
            <w:hideMark/>
          </w:tcPr>
          <w:p w14:paraId="221A6B3B" w14:textId="77777777" w:rsidR="002045FC" w:rsidRPr="002045FC" w:rsidRDefault="002045FC" w:rsidP="002045FC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2283.343</w:t>
            </w:r>
          </w:p>
        </w:tc>
        <w:tc>
          <w:tcPr>
            <w:tcW w:w="960" w:type="dxa"/>
            <w:noWrap/>
            <w:hideMark/>
          </w:tcPr>
          <w:p w14:paraId="6A906C3B" w14:textId="77777777" w:rsidR="002045FC" w:rsidRPr="002045FC" w:rsidRDefault="002045FC" w:rsidP="002045FC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5.828452</w:t>
            </w:r>
          </w:p>
        </w:tc>
        <w:tc>
          <w:tcPr>
            <w:tcW w:w="960" w:type="dxa"/>
            <w:noWrap/>
            <w:hideMark/>
          </w:tcPr>
          <w:p w14:paraId="4194FD4F" w14:textId="77777777" w:rsidR="002045FC" w:rsidRPr="002045FC" w:rsidRDefault="002045FC" w:rsidP="002045FC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0.989582</w:t>
            </w:r>
          </w:p>
        </w:tc>
        <w:tc>
          <w:tcPr>
            <w:tcW w:w="1090" w:type="dxa"/>
            <w:noWrap/>
            <w:hideMark/>
          </w:tcPr>
          <w:p w14:paraId="0BC68C6E" w14:textId="77777777" w:rsidR="002045FC" w:rsidRPr="002045FC" w:rsidRDefault="002045FC" w:rsidP="002045FC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</w:pPr>
            <w:r w:rsidRPr="002045FC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95.98662</w:t>
            </w:r>
          </w:p>
        </w:tc>
      </w:tr>
    </w:tbl>
    <w:p w14:paraId="4BC05227" w14:textId="14099FFB" w:rsidR="002045FC" w:rsidRDefault="007E0096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 w:hint="eastAsia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由</w:t>
      </w:r>
      <w:r w:rsidRPr="00424CD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otutab_rare.R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调用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v</w:t>
      </w:r>
      <w:r>
        <w:rPr>
          <w:rFonts w:ascii="Times New Roman" w:hAnsi="Times New Roman" w:cs="Times New Roman"/>
          <w:sz w:val="24"/>
          <w:szCs w:val="24"/>
          <w:lang w:eastAsia="zh-CN"/>
        </w:rPr>
        <w:t>egan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包计算的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6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种常用</w:t>
      </w:r>
      <w:r>
        <w:rPr>
          <w:rFonts w:ascii="Times New Roman" w:hAnsi="Times New Roman" w:cs="Times New Roman"/>
          <w:sz w:val="24"/>
          <w:szCs w:val="24"/>
          <w:lang w:eastAsia="zh-CN"/>
        </w:rPr>
        <w:t>alpha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多样性指数，图中仅展示结果前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4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行作为示例。</w:t>
      </w:r>
    </w:p>
    <w:p w14:paraId="7E660C12" w14:textId="77777777" w:rsidR="002045FC" w:rsidRDefault="002045FC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 w:hint="eastAsia"/>
          <w:sz w:val="24"/>
          <w:szCs w:val="24"/>
          <w:lang w:eastAsia="zh-CN"/>
        </w:rPr>
      </w:pPr>
    </w:p>
    <w:p w14:paraId="162F3901" w14:textId="3E76446D" w:rsidR="00124843" w:rsidRPr="00136A8F" w:rsidRDefault="00124843" w:rsidP="00124843">
      <w:pPr>
        <w:pStyle w:val="afff5"/>
        <w:numPr>
          <w:ilvl w:val="0"/>
          <w:numId w:val="17"/>
        </w:numPr>
        <w:wordWrap w:val="0"/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12484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Alpha</w:t>
      </w:r>
      <w:r w:rsidRPr="0012484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多样性</w:t>
      </w:r>
      <w:r w:rsidR="00FC0B56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计算</w:t>
      </w:r>
    </w:p>
    <w:p w14:paraId="6C6267A6" w14:textId="4083D2DA" w:rsidR="00124843" w:rsidRDefault="0012484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前面在特征表重采样标准化时，计算了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6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种常用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a</w:t>
      </w:r>
      <w:r>
        <w:rPr>
          <w:rFonts w:ascii="Times New Roman" w:hAnsi="Times New Roman" w:cs="Times New Roman"/>
          <w:sz w:val="24"/>
          <w:szCs w:val="24"/>
          <w:lang w:eastAsia="zh-CN"/>
        </w:rPr>
        <w:t>lpha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多样性指数。</w:t>
      </w:r>
      <w:r w:rsidR="00FC0B56">
        <w:rPr>
          <w:rFonts w:ascii="Times New Roman" w:hAnsi="Times New Roman" w:cs="Times New Roman" w:hint="eastAsia"/>
          <w:sz w:val="24"/>
          <w:szCs w:val="24"/>
          <w:lang w:eastAsia="zh-CN"/>
        </w:rPr>
        <w:t>此外，</w:t>
      </w:r>
      <w:r w:rsidR="00977BEC">
        <w:rPr>
          <w:rFonts w:ascii="Times New Roman" w:hAnsi="Times New Roman" w:cs="Times New Roman"/>
          <w:sz w:val="24"/>
          <w:szCs w:val="24"/>
          <w:lang w:eastAsia="zh-CN"/>
        </w:rPr>
        <w:t>USEARCH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的</w:t>
      </w:r>
      <w:r w:rsidR="00977BEC" w:rsidRPr="00977BEC">
        <w:rPr>
          <w:rFonts w:ascii="Times New Roman" w:hAnsi="Times New Roman" w:cs="Times New Roman"/>
          <w:sz w:val="24"/>
          <w:szCs w:val="24"/>
          <w:lang w:eastAsia="zh-CN"/>
        </w:rPr>
        <w:t>-alpha_div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命令可以快速计算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18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种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a</w:t>
      </w:r>
      <w:r w:rsidR="00977BEC">
        <w:rPr>
          <w:rFonts w:ascii="Times New Roman" w:hAnsi="Times New Roman" w:cs="Times New Roman"/>
          <w:sz w:val="24"/>
          <w:szCs w:val="24"/>
          <w:lang w:eastAsia="zh-CN"/>
        </w:rPr>
        <w:t>lpha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多样性指数</w:t>
      </w:r>
      <w:r w:rsidR="00D46637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D46637">
        <w:rPr>
          <w:rFonts w:ascii="Times New Roman" w:hAnsi="Times New Roman" w:cs="Times New Roman"/>
          <w:sz w:val="24"/>
          <w:szCs w:val="24"/>
          <w:lang w:eastAsia="zh-CN"/>
        </w:rPr>
        <w:t>alpha.txt)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，</w:t>
      </w:r>
      <w:r w:rsidR="007E0096">
        <w:rPr>
          <w:rFonts w:ascii="Times New Roman" w:hAnsi="Times New Roman" w:cs="Times New Roman" w:hint="eastAsia"/>
          <w:sz w:val="24"/>
          <w:szCs w:val="24"/>
          <w:lang w:eastAsia="zh-CN"/>
        </w:rPr>
        <w:t>各种指数的计算公式和描述</w:t>
      </w:r>
      <w:r w:rsidR="00977BEC">
        <w:rPr>
          <w:rFonts w:ascii="Times New Roman" w:hAnsi="Times New Roman" w:cs="Times New Roman" w:hint="eastAsia"/>
          <w:sz w:val="24"/>
          <w:szCs w:val="24"/>
          <w:lang w:eastAsia="zh-CN"/>
        </w:rPr>
        <w:t>详见：</w:t>
      </w:r>
      <w:hyperlink r:id="rId36" w:history="1">
        <w:r w:rsidR="00BD772C" w:rsidRPr="003F00A7">
          <w:rPr>
            <w:rStyle w:val="affd"/>
            <w:rFonts w:ascii="Times New Roman" w:hAnsi="Times New Roman" w:cs="Times New Roman"/>
            <w:sz w:val="24"/>
            <w:szCs w:val="24"/>
            <w:lang w:eastAsia="zh-CN"/>
          </w:rPr>
          <w:t>http://www.drive5.com/usearch/manual/alpha_metrics.html</w:t>
        </w:r>
      </w:hyperlink>
      <w:r w:rsidR="00BD772C">
        <w:rPr>
          <w:rFonts w:ascii="Times New Roman" w:hAnsi="Times New Roman" w:cs="Times New Roman" w:hint="eastAsia"/>
          <w:sz w:val="24"/>
          <w:szCs w:val="24"/>
          <w:lang w:eastAsia="zh-CN"/>
        </w:rPr>
        <w:t>。这些结果我们常用于结合样品元数据开展组间比较</w:t>
      </w:r>
      <w:r w:rsidR="007E0096">
        <w:rPr>
          <w:rFonts w:ascii="Times New Roman" w:hAnsi="Times New Roman" w:cs="Times New Roman" w:hint="eastAsia"/>
          <w:sz w:val="24"/>
          <w:szCs w:val="24"/>
          <w:lang w:eastAsia="zh-CN"/>
        </w:rPr>
        <w:t>，或</w:t>
      </w:r>
      <w:r w:rsidR="00BD772C">
        <w:rPr>
          <w:rFonts w:ascii="Times New Roman" w:hAnsi="Times New Roman" w:cs="Times New Roman" w:hint="eastAsia"/>
          <w:sz w:val="24"/>
          <w:szCs w:val="24"/>
          <w:lang w:eastAsia="zh-CN"/>
        </w:rPr>
        <w:t>箱线图展示组间</w:t>
      </w:r>
      <w:r w:rsidR="00DA320D">
        <w:rPr>
          <w:rFonts w:ascii="Times New Roman" w:hAnsi="Times New Roman" w:cs="Times New Roman" w:hint="eastAsia"/>
          <w:sz w:val="24"/>
          <w:szCs w:val="24"/>
          <w:lang w:eastAsia="zh-CN"/>
        </w:rPr>
        <w:t>异</w:t>
      </w:r>
      <w:r w:rsidR="00BD772C">
        <w:rPr>
          <w:rFonts w:ascii="Times New Roman" w:hAnsi="Times New Roman" w:cs="Times New Roman" w:hint="eastAsia"/>
          <w:sz w:val="24"/>
          <w:szCs w:val="24"/>
          <w:lang w:eastAsia="zh-CN"/>
        </w:rPr>
        <w:t>同。</w:t>
      </w:r>
    </w:p>
    <w:p w14:paraId="27029349" w14:textId="77777777" w:rsidR="00BD772C" w:rsidRPr="00BD772C" w:rsidRDefault="00BD772C" w:rsidP="00BD772C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BD772C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lastRenderedPageBreak/>
        <w:t>usearch -alpha_div result/otutab_rare.txt \</w:t>
      </w:r>
    </w:p>
    <w:p w14:paraId="00787DB9" w14:textId="28D92DFD" w:rsidR="00BD772C" w:rsidRPr="00BD772C" w:rsidRDefault="00BD772C" w:rsidP="00BD772C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BD772C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output result/alpha/alpha.txt</w:t>
      </w:r>
    </w:p>
    <w:p w14:paraId="73D1AC5E" w14:textId="4E69E16B" w:rsidR="00124843" w:rsidRDefault="00B60A98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由于测序数据</w:t>
      </w:r>
      <w:r w:rsidR="00D46637">
        <w:rPr>
          <w:rFonts w:ascii="Times New Roman" w:hAnsi="Times New Roman" w:cs="Times New Roman" w:hint="eastAsia"/>
          <w:sz w:val="24"/>
          <w:szCs w:val="24"/>
          <w:lang w:eastAsia="zh-CN"/>
        </w:rPr>
        <w:t>深度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对多样性影响较大，有时我们也关注不同测序样量多样性的变化，即可以判断组间差异是否在不同测序深度下稳定存在，同时确定测序量是否饱和并反映出结果较真实的多样性。</w:t>
      </w:r>
      <w:r w:rsidR="00EF207B">
        <w:rPr>
          <w:rFonts w:ascii="Times New Roman" w:hAnsi="Times New Roman" w:cs="Times New Roman"/>
          <w:sz w:val="24"/>
          <w:szCs w:val="24"/>
          <w:lang w:eastAsia="zh-CN"/>
        </w:rPr>
        <w:t>USEARCH</w:t>
      </w:r>
      <w:r w:rsidR="00EF207B">
        <w:rPr>
          <w:rFonts w:ascii="Times New Roman" w:hAnsi="Times New Roman" w:cs="Times New Roman" w:hint="eastAsia"/>
          <w:sz w:val="24"/>
          <w:szCs w:val="24"/>
          <w:lang w:eastAsia="zh-CN"/>
        </w:rPr>
        <w:t>的</w:t>
      </w:r>
      <w:r w:rsidR="00EF207B" w:rsidRPr="00EF207B">
        <w:rPr>
          <w:rFonts w:ascii="Times New Roman" w:hAnsi="Times New Roman" w:cs="Times New Roman"/>
          <w:sz w:val="24"/>
          <w:szCs w:val="24"/>
          <w:lang w:eastAsia="zh-CN"/>
        </w:rPr>
        <w:t>-alpha_div_rare</w:t>
      </w:r>
      <w:r w:rsidR="00EF207B">
        <w:rPr>
          <w:rFonts w:ascii="Times New Roman" w:hAnsi="Times New Roman" w:cs="Times New Roman" w:hint="eastAsia"/>
          <w:sz w:val="24"/>
          <w:szCs w:val="24"/>
          <w:lang w:eastAsia="zh-CN"/>
        </w:rPr>
        <w:t>命令实现快速无放回百分数重采样计算各样本的丰富度</w:t>
      </w:r>
      <w:r w:rsidR="00EF207B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EF207B">
        <w:rPr>
          <w:rFonts w:ascii="Times New Roman" w:hAnsi="Times New Roman" w:cs="Times New Roman"/>
          <w:sz w:val="24"/>
          <w:szCs w:val="24"/>
          <w:lang w:eastAsia="zh-CN"/>
        </w:rPr>
        <w:t>richness/observed_feature</w:t>
      </w:r>
      <w:r w:rsidR="00D46637">
        <w:rPr>
          <w:rFonts w:ascii="Times New Roman" w:hAnsi="Times New Roman" w:cs="Times New Roman" w:hint="eastAsia"/>
          <w:sz w:val="24"/>
          <w:szCs w:val="24"/>
          <w:lang w:eastAsia="zh-CN"/>
        </w:rPr>
        <w:t>，详见</w:t>
      </w:r>
      <w:r w:rsidR="00D46637">
        <w:rPr>
          <w:rFonts w:ascii="Times New Roman" w:hAnsi="Times New Roman" w:cs="Times New Roman" w:hint="eastAsia"/>
          <w:sz w:val="24"/>
          <w:szCs w:val="24"/>
          <w:lang w:eastAsia="zh-CN"/>
        </w:rPr>
        <w:t>al</w:t>
      </w:r>
      <w:r w:rsidR="00D46637">
        <w:rPr>
          <w:rFonts w:ascii="Times New Roman" w:hAnsi="Times New Roman" w:cs="Times New Roman"/>
          <w:sz w:val="24"/>
          <w:szCs w:val="24"/>
          <w:lang w:eastAsia="zh-CN"/>
        </w:rPr>
        <w:t>pha_rare.txt</w:t>
      </w:r>
      <w:r w:rsidR="00D46637">
        <w:rPr>
          <w:rFonts w:ascii="Times New Roman" w:hAnsi="Times New Roman" w:cs="Times New Roman" w:hint="eastAsia"/>
          <w:sz w:val="24"/>
          <w:szCs w:val="24"/>
          <w:lang w:eastAsia="zh-CN"/>
        </w:rPr>
        <w:t>或</w:t>
      </w:r>
      <w:r w:rsidR="00D46637">
        <w:rPr>
          <w:rFonts w:ascii="Times New Roman" w:hAnsi="Times New Roman" w:cs="Times New Roman" w:hint="eastAsia"/>
          <w:sz w:val="24"/>
          <w:szCs w:val="24"/>
          <w:lang w:eastAsia="zh-CN"/>
        </w:rPr>
        <w:t>附表</w:t>
      </w:r>
      <w:r w:rsidR="00D46637">
        <w:rPr>
          <w:rFonts w:ascii="Times New Roman" w:hAnsi="Times New Roman" w:cs="Times New Roman" w:hint="eastAsia"/>
          <w:sz w:val="24"/>
          <w:szCs w:val="24"/>
          <w:lang w:eastAsia="zh-CN"/>
        </w:rPr>
        <w:t>4</w:t>
      </w:r>
      <w:r w:rsidR="00EF207B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EF207B">
        <w:rPr>
          <w:rFonts w:ascii="Times New Roman" w:hAnsi="Times New Roman" w:cs="Times New Roman" w:hint="eastAsia"/>
          <w:sz w:val="24"/>
          <w:szCs w:val="24"/>
          <w:lang w:eastAsia="zh-CN"/>
        </w:rPr>
        <w:t>。结果可进一步可视化</w:t>
      </w:r>
      <w:r w:rsidR="00F35B0D">
        <w:rPr>
          <w:rFonts w:ascii="Times New Roman" w:hAnsi="Times New Roman" w:cs="Times New Roman" w:hint="eastAsia"/>
          <w:sz w:val="24"/>
          <w:szCs w:val="24"/>
          <w:lang w:eastAsia="zh-CN"/>
        </w:rPr>
        <w:t>为</w:t>
      </w:r>
      <w:r w:rsidR="00EF207B">
        <w:rPr>
          <w:rFonts w:ascii="Times New Roman" w:hAnsi="Times New Roman" w:cs="Times New Roman" w:hint="eastAsia"/>
          <w:sz w:val="24"/>
          <w:szCs w:val="24"/>
          <w:lang w:eastAsia="zh-CN"/>
        </w:rPr>
        <w:t>样本稀释曲线，或分组带误差棒的稀释曲线或箱线图。</w:t>
      </w:r>
    </w:p>
    <w:p w14:paraId="62449B23" w14:textId="77777777" w:rsidR="00EF207B" w:rsidRPr="00812DF8" w:rsidRDefault="00EF207B" w:rsidP="00EF207B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812DF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usearch -alpha_div_rare result/otutab_rare.txt \</w:t>
      </w:r>
    </w:p>
    <w:p w14:paraId="7D0073B0" w14:textId="77777777" w:rsidR="00EF207B" w:rsidRPr="00812DF8" w:rsidRDefault="00EF207B" w:rsidP="00EF207B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812DF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output result/alpha/alpha_rare.txt \</w:t>
      </w:r>
    </w:p>
    <w:p w14:paraId="3A19E688" w14:textId="15632F4F" w:rsidR="00EF207B" w:rsidRPr="00812DF8" w:rsidRDefault="00EF207B" w:rsidP="00EF207B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812DF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method without_replacement</w:t>
      </w:r>
    </w:p>
    <w:p w14:paraId="05871E6A" w14:textId="66867D3D" w:rsidR="00124843" w:rsidRDefault="00B614D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A</w:t>
      </w:r>
      <w:r>
        <w:rPr>
          <w:rFonts w:ascii="Times New Roman" w:hAnsi="Times New Roman" w:cs="Times New Roman"/>
          <w:sz w:val="24"/>
          <w:szCs w:val="24"/>
          <w:lang w:eastAsia="zh-CN"/>
        </w:rPr>
        <w:t>lpha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多样性</w:t>
      </w:r>
      <w:r w:rsidR="00865A62">
        <w:rPr>
          <w:rFonts w:ascii="Times New Roman" w:hAnsi="Times New Roman" w:cs="Times New Roman" w:hint="eastAsia"/>
          <w:sz w:val="24"/>
          <w:szCs w:val="24"/>
          <w:lang w:eastAsia="zh-CN"/>
        </w:rPr>
        <w:t>丰富度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指数相似只代表</w:t>
      </w:r>
      <w:r w:rsidR="00865A62">
        <w:rPr>
          <w:rFonts w:ascii="Times New Roman" w:hAnsi="Times New Roman" w:cs="Times New Roman" w:hint="eastAsia"/>
          <w:sz w:val="24"/>
          <w:szCs w:val="24"/>
          <w:lang w:eastAsia="zh-CN"/>
        </w:rPr>
        <w:t>物种数量相近，</w:t>
      </w:r>
      <w:r w:rsidR="00A23587">
        <w:rPr>
          <w:rFonts w:ascii="Times New Roman" w:hAnsi="Times New Roman" w:cs="Times New Roman" w:hint="eastAsia"/>
          <w:sz w:val="24"/>
          <w:szCs w:val="24"/>
          <w:lang w:eastAsia="zh-CN"/>
        </w:rPr>
        <w:t>然而</w:t>
      </w:r>
      <w:r w:rsidR="00865A62">
        <w:rPr>
          <w:rFonts w:ascii="Times New Roman" w:hAnsi="Times New Roman" w:cs="Times New Roman" w:hint="eastAsia"/>
          <w:sz w:val="24"/>
          <w:szCs w:val="24"/>
          <w:lang w:eastAsia="zh-CN"/>
        </w:rPr>
        <w:t>其中的物种种类可能完全不同。我们需要制作记录每个组</w:t>
      </w:r>
      <w:r w:rsidR="005823F8">
        <w:rPr>
          <w:rFonts w:ascii="Times New Roman" w:hAnsi="Times New Roman" w:cs="Times New Roman" w:hint="eastAsia"/>
          <w:sz w:val="24"/>
          <w:szCs w:val="24"/>
          <w:lang w:eastAsia="zh-CN"/>
        </w:rPr>
        <w:t>指</w:t>
      </w:r>
      <w:r w:rsidR="00A23587">
        <w:rPr>
          <w:rFonts w:ascii="Times New Roman" w:hAnsi="Times New Roman" w:cs="Times New Roman" w:hint="eastAsia"/>
          <w:sz w:val="24"/>
          <w:szCs w:val="24"/>
          <w:lang w:eastAsia="zh-CN"/>
        </w:rPr>
        <w:t>大于</w:t>
      </w:r>
      <w:r w:rsidR="005823F8">
        <w:rPr>
          <w:rFonts w:ascii="Times New Roman" w:hAnsi="Times New Roman" w:cs="Times New Roman" w:hint="eastAsia"/>
          <w:sz w:val="24"/>
          <w:szCs w:val="24"/>
          <w:lang w:eastAsia="zh-CN"/>
        </w:rPr>
        <w:t>定丰度的物种是否存在的数据格式</w:t>
      </w:r>
      <w:r w:rsidR="005823F8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5823F8">
        <w:rPr>
          <w:rFonts w:ascii="Times New Roman" w:hAnsi="Times New Roman" w:cs="Times New Roman" w:hint="eastAsia"/>
          <w:sz w:val="24"/>
          <w:szCs w:val="24"/>
          <w:lang w:eastAsia="zh-CN"/>
        </w:rPr>
        <w:t>表</w:t>
      </w:r>
      <w:r w:rsidR="00A23587">
        <w:rPr>
          <w:rFonts w:ascii="Times New Roman" w:hAnsi="Times New Roman" w:cs="Times New Roman" w:hint="eastAsia"/>
          <w:sz w:val="24"/>
          <w:szCs w:val="24"/>
          <w:lang w:eastAsia="zh-CN"/>
        </w:rPr>
        <w:t>3</w:t>
      </w:r>
      <w:r w:rsidR="00A23587">
        <w:rPr>
          <w:rFonts w:ascii="Times New Roman" w:hAnsi="Times New Roman" w:cs="Times New Roman" w:hint="eastAsia"/>
          <w:sz w:val="24"/>
          <w:szCs w:val="24"/>
          <w:lang w:eastAsia="zh-CN"/>
        </w:rPr>
        <w:t>和附表</w:t>
      </w:r>
      <w:r w:rsidR="00A23587">
        <w:rPr>
          <w:rFonts w:ascii="Times New Roman" w:hAnsi="Times New Roman" w:cs="Times New Roman" w:hint="eastAsia"/>
          <w:sz w:val="24"/>
          <w:szCs w:val="24"/>
          <w:lang w:eastAsia="zh-CN"/>
        </w:rPr>
        <w:t>5</w:t>
      </w:r>
      <w:r w:rsidR="005823F8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5823F8">
        <w:rPr>
          <w:rFonts w:ascii="Times New Roman" w:hAnsi="Times New Roman" w:cs="Times New Roman" w:hint="eastAsia"/>
          <w:sz w:val="24"/>
          <w:szCs w:val="24"/>
          <w:lang w:eastAsia="zh-CN"/>
        </w:rPr>
        <w:t>，用于组间比较物种共有和特有的情况。</w:t>
      </w:r>
      <w:r w:rsidR="005143C1">
        <w:rPr>
          <w:rFonts w:ascii="Times New Roman" w:hAnsi="Times New Roman" w:cs="Times New Roman" w:hint="eastAsia"/>
          <w:sz w:val="24"/>
          <w:szCs w:val="24"/>
          <w:lang w:eastAsia="zh-CN"/>
        </w:rPr>
        <w:t>可以</w:t>
      </w:r>
      <w:r w:rsidR="00682C95">
        <w:rPr>
          <w:rFonts w:ascii="Times New Roman" w:hAnsi="Times New Roman" w:cs="Times New Roman" w:hint="eastAsia"/>
          <w:sz w:val="24"/>
          <w:szCs w:val="24"/>
          <w:lang w:eastAsia="zh-CN"/>
        </w:rPr>
        <w:t>使用</w:t>
      </w:r>
      <w:r w:rsidR="00682C95">
        <w:rPr>
          <w:rFonts w:ascii="Times New Roman" w:hAnsi="Times New Roman" w:cs="Times New Roman" w:hint="eastAsia"/>
          <w:sz w:val="24"/>
          <w:szCs w:val="24"/>
          <w:lang w:eastAsia="zh-CN"/>
        </w:rPr>
        <w:t>Im</w:t>
      </w:r>
      <w:r w:rsidR="00682C95">
        <w:rPr>
          <w:rFonts w:ascii="Times New Roman" w:hAnsi="Times New Roman" w:cs="Times New Roman"/>
          <w:sz w:val="24"/>
          <w:szCs w:val="24"/>
          <w:lang w:eastAsia="zh-CN"/>
        </w:rPr>
        <w:t>ageGP</w:t>
      </w:r>
      <w:r w:rsidR="00682C95">
        <w:rPr>
          <w:rFonts w:ascii="Times New Roman" w:hAnsi="Times New Roman" w:cs="Times New Roman" w:hint="eastAsia"/>
          <w:sz w:val="24"/>
          <w:szCs w:val="24"/>
          <w:lang w:eastAsia="zh-CN"/>
        </w:rPr>
        <w:t>在线</w:t>
      </w:r>
      <w:r w:rsidR="00682C95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hyperlink r:id="rId37" w:history="1">
        <w:r w:rsidR="0008006B" w:rsidRPr="003F00A7">
          <w:rPr>
            <w:rStyle w:val="affd"/>
            <w:rFonts w:ascii="Times New Roman" w:hAnsi="Times New Roman" w:cs="Times New Roman"/>
            <w:sz w:val="24"/>
            <w:szCs w:val="24"/>
            <w:lang w:eastAsia="zh-CN"/>
          </w:rPr>
          <w:t>http://www.ehbio.com/ImageGP/</w:t>
        </w:r>
      </w:hyperlink>
      <w:r w:rsidR="00682C95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682C95">
        <w:rPr>
          <w:rFonts w:ascii="Times New Roman" w:hAnsi="Times New Roman" w:cs="Times New Roman" w:hint="eastAsia"/>
          <w:sz w:val="24"/>
          <w:szCs w:val="24"/>
          <w:lang w:eastAsia="zh-CN"/>
        </w:rPr>
        <w:t>选择</w:t>
      </w:r>
      <w:r w:rsidR="005143C1">
        <w:rPr>
          <w:rFonts w:ascii="Times New Roman" w:hAnsi="Times New Roman" w:cs="Times New Roman" w:hint="eastAsia"/>
          <w:sz w:val="24"/>
          <w:szCs w:val="24"/>
          <w:lang w:eastAsia="zh-CN"/>
        </w:rPr>
        <w:t>维恩图</w:t>
      </w:r>
      <w:r w:rsidR="00682C95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682C95">
        <w:rPr>
          <w:rFonts w:ascii="Times New Roman" w:hAnsi="Times New Roman" w:cs="Times New Roman"/>
          <w:sz w:val="24"/>
          <w:szCs w:val="24"/>
          <w:lang w:eastAsia="zh-CN"/>
        </w:rPr>
        <w:t>V</w:t>
      </w:r>
      <w:r w:rsidR="00682C95" w:rsidRPr="00682C95">
        <w:rPr>
          <w:rFonts w:ascii="Times New Roman" w:hAnsi="Times New Roman" w:cs="Times New Roman"/>
          <w:sz w:val="24"/>
          <w:szCs w:val="24"/>
          <w:lang w:eastAsia="zh-CN"/>
        </w:rPr>
        <w:t>enn</w:t>
      </w:r>
      <w:r w:rsidR="00682C95">
        <w:rPr>
          <w:rFonts w:ascii="Times New Roman" w:hAnsi="Times New Roman" w:cs="Times New Roman"/>
          <w:sz w:val="24"/>
          <w:szCs w:val="24"/>
          <w:lang w:eastAsia="zh-CN"/>
        </w:rPr>
        <w:t xml:space="preserve"> diagram)</w:t>
      </w:r>
      <w:r w:rsidR="005143C1">
        <w:rPr>
          <w:rFonts w:ascii="Times New Roman" w:hAnsi="Times New Roman" w:cs="Times New Roman" w:hint="eastAsia"/>
          <w:sz w:val="24"/>
          <w:szCs w:val="24"/>
          <w:lang w:eastAsia="zh-CN"/>
        </w:rPr>
        <w:t>、集合图</w:t>
      </w:r>
      <w:r w:rsidR="00682C95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682C95">
        <w:rPr>
          <w:rFonts w:ascii="Times New Roman" w:hAnsi="Times New Roman" w:cs="Times New Roman"/>
          <w:sz w:val="24"/>
          <w:szCs w:val="24"/>
          <w:lang w:eastAsia="zh-CN"/>
        </w:rPr>
        <w:t>Upset view)</w:t>
      </w:r>
      <w:r w:rsidR="005143C1">
        <w:rPr>
          <w:rFonts w:ascii="Times New Roman" w:hAnsi="Times New Roman" w:cs="Times New Roman" w:hint="eastAsia"/>
          <w:sz w:val="24"/>
          <w:szCs w:val="24"/>
          <w:lang w:eastAsia="zh-CN"/>
        </w:rPr>
        <w:t>或桑基图</w:t>
      </w:r>
      <w:r w:rsidR="00682C95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682C95">
        <w:rPr>
          <w:rFonts w:ascii="Times New Roman" w:hAnsi="Times New Roman" w:cs="Times New Roman"/>
          <w:sz w:val="24"/>
          <w:szCs w:val="24"/>
          <w:lang w:eastAsia="zh-CN"/>
        </w:rPr>
        <w:t>Sankey diagram)</w:t>
      </w:r>
      <w:r w:rsidR="005143C1">
        <w:rPr>
          <w:rFonts w:ascii="Times New Roman" w:hAnsi="Times New Roman" w:cs="Times New Roman" w:hint="eastAsia"/>
          <w:sz w:val="24"/>
          <w:szCs w:val="24"/>
          <w:lang w:eastAsia="zh-CN"/>
        </w:rPr>
        <w:t>等方式展示。</w:t>
      </w:r>
    </w:p>
    <w:p w14:paraId="2B4ADC1E" w14:textId="77777777" w:rsidR="0092077F" w:rsidRDefault="0092077F" w:rsidP="0092077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2D512E9F" w14:textId="7E30A0C2" w:rsidR="0092077F" w:rsidRDefault="0092077F" w:rsidP="00EA2F56">
      <w:pPr>
        <w:wordWrap w:val="0"/>
        <w:adjustRightInd w:val="0"/>
        <w:snapToGrid w:val="0"/>
        <w:spacing w:line="360" w:lineRule="auto"/>
        <w:outlineLvl w:val="2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表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3</w:t>
      </w:r>
      <w:r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用于比较各组特征共有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/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特有的数据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示例</w:t>
      </w:r>
    </w:p>
    <w:tbl>
      <w:tblPr>
        <w:tblStyle w:val="4-1"/>
        <w:tblW w:w="1920" w:type="dxa"/>
        <w:tblLook w:val="04E0" w:firstRow="1" w:lastRow="1" w:firstColumn="1" w:lastColumn="0" w:noHBand="0" w:noVBand="1"/>
      </w:tblPr>
      <w:tblGrid>
        <w:gridCol w:w="960"/>
        <w:gridCol w:w="960"/>
      </w:tblGrid>
      <w:tr w:rsidR="0092077F" w:rsidRPr="00181358" w14:paraId="7463A97D" w14:textId="77777777" w:rsidTr="009E4EC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noWrap/>
          </w:tcPr>
          <w:p w14:paraId="1E766062" w14:textId="77777777" w:rsidR="0092077F" w:rsidRPr="00181358" w:rsidRDefault="0092077F" w:rsidP="009E4EC4">
            <w:pPr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特征ID</w:t>
            </w:r>
          </w:p>
        </w:tc>
        <w:tc>
          <w:tcPr>
            <w:tcW w:w="960" w:type="dxa"/>
            <w:noWrap/>
          </w:tcPr>
          <w:p w14:paraId="3E5C422E" w14:textId="77777777" w:rsidR="0092077F" w:rsidRPr="00181358" w:rsidRDefault="0092077F" w:rsidP="009E4EC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分组ID</w:t>
            </w:r>
          </w:p>
        </w:tc>
      </w:tr>
      <w:tr w:rsidR="0092077F" w:rsidRPr="00181358" w14:paraId="259CE578" w14:textId="77777777" w:rsidTr="009E4E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noWrap/>
            <w:hideMark/>
          </w:tcPr>
          <w:p w14:paraId="2E6A04E4" w14:textId="77777777" w:rsidR="0092077F" w:rsidRPr="00181358" w:rsidRDefault="0092077F" w:rsidP="009E4EC4">
            <w:pPr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 w:rsidRPr="00181358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ASV_1</w:t>
            </w:r>
          </w:p>
        </w:tc>
        <w:tc>
          <w:tcPr>
            <w:tcW w:w="960" w:type="dxa"/>
            <w:noWrap/>
            <w:hideMark/>
          </w:tcPr>
          <w:p w14:paraId="344A68A2" w14:textId="77777777" w:rsidR="0092077F" w:rsidRPr="00181358" w:rsidRDefault="0092077F" w:rsidP="009E4E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 w:rsidRPr="00181358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All</w:t>
            </w:r>
          </w:p>
        </w:tc>
      </w:tr>
      <w:tr w:rsidR="0092077F" w:rsidRPr="00181358" w14:paraId="30199657" w14:textId="77777777" w:rsidTr="009E4EC4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noWrap/>
            <w:hideMark/>
          </w:tcPr>
          <w:p w14:paraId="0F1C0589" w14:textId="77777777" w:rsidR="0092077F" w:rsidRPr="00181358" w:rsidRDefault="0092077F" w:rsidP="009E4EC4">
            <w:pPr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 w:rsidRPr="00181358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ASV_1</w:t>
            </w:r>
          </w:p>
        </w:tc>
        <w:tc>
          <w:tcPr>
            <w:tcW w:w="960" w:type="dxa"/>
            <w:noWrap/>
            <w:hideMark/>
          </w:tcPr>
          <w:p w14:paraId="410D238C" w14:textId="77777777" w:rsidR="0092077F" w:rsidRPr="00181358" w:rsidRDefault="0092077F" w:rsidP="009E4E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 w:rsidRPr="00181358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KO</w:t>
            </w:r>
          </w:p>
        </w:tc>
      </w:tr>
      <w:tr w:rsidR="0092077F" w:rsidRPr="00181358" w14:paraId="18AE4AE4" w14:textId="77777777" w:rsidTr="009E4E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noWrap/>
            <w:hideMark/>
          </w:tcPr>
          <w:p w14:paraId="60A95155" w14:textId="77777777" w:rsidR="0092077F" w:rsidRPr="00181358" w:rsidRDefault="0092077F" w:rsidP="009E4EC4">
            <w:pPr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 w:rsidRPr="00181358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ASV_1</w:t>
            </w:r>
          </w:p>
        </w:tc>
        <w:tc>
          <w:tcPr>
            <w:tcW w:w="960" w:type="dxa"/>
            <w:noWrap/>
            <w:hideMark/>
          </w:tcPr>
          <w:p w14:paraId="5AA21FE4" w14:textId="77777777" w:rsidR="0092077F" w:rsidRPr="00181358" w:rsidRDefault="0092077F" w:rsidP="009E4E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 w:rsidRPr="00181358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OE</w:t>
            </w:r>
          </w:p>
        </w:tc>
      </w:tr>
      <w:tr w:rsidR="0092077F" w:rsidRPr="00181358" w14:paraId="1D54B2A9" w14:textId="77777777" w:rsidTr="009E4EC4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noWrap/>
            <w:hideMark/>
          </w:tcPr>
          <w:p w14:paraId="717BD73B" w14:textId="77777777" w:rsidR="0092077F" w:rsidRPr="00181358" w:rsidRDefault="0092077F" w:rsidP="009E4EC4">
            <w:pPr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 w:rsidRPr="00181358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ASV_1</w:t>
            </w:r>
          </w:p>
        </w:tc>
        <w:tc>
          <w:tcPr>
            <w:tcW w:w="960" w:type="dxa"/>
            <w:noWrap/>
            <w:hideMark/>
          </w:tcPr>
          <w:p w14:paraId="36FCDA6F" w14:textId="77777777" w:rsidR="0092077F" w:rsidRPr="00181358" w:rsidRDefault="0092077F" w:rsidP="009E4EC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 w:rsidRPr="00181358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WT</w:t>
            </w:r>
          </w:p>
        </w:tc>
      </w:tr>
      <w:tr w:rsidR="0092077F" w:rsidRPr="00181358" w14:paraId="5B663E96" w14:textId="77777777" w:rsidTr="009E4E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noWrap/>
          </w:tcPr>
          <w:p w14:paraId="5556CB2B" w14:textId="77777777" w:rsidR="0092077F" w:rsidRPr="00181358" w:rsidRDefault="0092077F" w:rsidP="009E4EC4">
            <w:pPr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 w:rsidRPr="00181358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ASV_</w:t>
            </w:r>
            <w:r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2</w:t>
            </w:r>
          </w:p>
        </w:tc>
        <w:tc>
          <w:tcPr>
            <w:tcW w:w="960" w:type="dxa"/>
            <w:noWrap/>
          </w:tcPr>
          <w:p w14:paraId="7DBD1F49" w14:textId="77777777" w:rsidR="0092077F" w:rsidRPr="007D480D" w:rsidRDefault="0092077F" w:rsidP="009E4EC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 w:rsidRPr="007D480D"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KO</w:t>
            </w:r>
          </w:p>
        </w:tc>
      </w:tr>
      <w:tr w:rsidR="0092077F" w:rsidRPr="00181358" w14:paraId="234933C4" w14:textId="77777777" w:rsidTr="009E4EC4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60" w:type="dxa"/>
            <w:noWrap/>
          </w:tcPr>
          <w:p w14:paraId="7C7BDF20" w14:textId="77777777" w:rsidR="0092077F" w:rsidRPr="00181358" w:rsidRDefault="0092077F" w:rsidP="009E4EC4">
            <w:pPr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  <w:t>…</w:t>
            </w:r>
          </w:p>
        </w:tc>
        <w:tc>
          <w:tcPr>
            <w:tcW w:w="960" w:type="dxa"/>
            <w:noWrap/>
          </w:tcPr>
          <w:p w14:paraId="372BB846" w14:textId="77777777" w:rsidR="0092077F" w:rsidRPr="00181358" w:rsidRDefault="0092077F" w:rsidP="009E4EC4">
            <w:pPr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b w:val="0"/>
                <w:bCs w:val="0"/>
                <w:color w:val="000000"/>
                <w:kern w:val="0"/>
                <w:sz w:val="22"/>
                <w:lang w:eastAsia="zh-CN"/>
              </w:rPr>
            </w:pPr>
            <w:r>
              <w:rPr>
                <w:rFonts w:ascii="等线" w:eastAsia="等线" w:hAnsi="等线" w:cs="宋体"/>
                <w:b w:val="0"/>
                <w:bCs w:val="0"/>
                <w:color w:val="000000"/>
                <w:kern w:val="0"/>
                <w:sz w:val="22"/>
                <w:lang w:eastAsia="zh-CN"/>
              </w:rPr>
              <w:t>…</w:t>
            </w:r>
          </w:p>
        </w:tc>
      </w:tr>
    </w:tbl>
    <w:p w14:paraId="2BEF6FBB" w14:textId="38686402" w:rsidR="00124843" w:rsidRDefault="00124843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601921FF" w14:textId="59B1B6E2" w:rsidR="00B90072" w:rsidRDefault="00BA3E8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我们通常结合元数据计算各</w:t>
      </w:r>
      <w:r w:rsidR="00EA2F56">
        <w:rPr>
          <w:rFonts w:ascii="Times New Roman" w:hAnsi="Times New Roman" w:cs="Times New Roman" w:hint="eastAsia"/>
          <w:sz w:val="24"/>
          <w:szCs w:val="24"/>
          <w:lang w:eastAsia="zh-CN"/>
        </w:rPr>
        <w:t>组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的丰度均值，</w:t>
      </w:r>
      <w:r w:rsidR="00EC179E">
        <w:rPr>
          <w:rFonts w:ascii="Times New Roman" w:hAnsi="Times New Roman" w:cs="Times New Roman" w:hint="eastAsia"/>
          <w:sz w:val="24"/>
          <w:szCs w:val="24"/>
          <w:lang w:eastAsia="zh-CN"/>
        </w:rPr>
        <w:t>如以</w:t>
      </w:r>
      <w:r w:rsidR="00EC179E">
        <w:rPr>
          <w:rFonts w:ascii="Times New Roman" w:hAnsi="Times New Roman" w:cs="Times New Roman" w:hint="eastAsia"/>
          <w:sz w:val="24"/>
          <w:szCs w:val="24"/>
          <w:lang w:eastAsia="zh-CN"/>
        </w:rPr>
        <w:t>G</w:t>
      </w:r>
      <w:r w:rsidR="00EC179E">
        <w:rPr>
          <w:rFonts w:ascii="Times New Roman" w:hAnsi="Times New Roman" w:cs="Times New Roman"/>
          <w:sz w:val="24"/>
          <w:szCs w:val="24"/>
          <w:lang w:eastAsia="zh-CN"/>
        </w:rPr>
        <w:t>roup</w:t>
      </w:r>
      <w:r w:rsidR="00EC179E">
        <w:rPr>
          <w:rFonts w:ascii="Times New Roman" w:hAnsi="Times New Roman" w:cs="Times New Roman" w:hint="eastAsia"/>
          <w:sz w:val="24"/>
          <w:szCs w:val="24"/>
          <w:lang w:eastAsia="zh-CN"/>
        </w:rPr>
        <w:t>列为分组信息计算原始计数的相对丰度并求组均值。</w:t>
      </w:r>
    </w:p>
    <w:p w14:paraId="31B28039" w14:textId="1F29605A" w:rsidR="00EC179E" w:rsidRPr="00EC179E" w:rsidRDefault="00EC179E" w:rsidP="00EC179E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EC179E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Rscript </w:t>
      </w:r>
      <w:r w:rsidR="00DC092C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${ea}/</w:t>
      </w:r>
      <w:r w:rsidRPr="00EC179E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script/otu_mean.R --input result/otutab.txt \</w:t>
      </w:r>
    </w:p>
    <w:p w14:paraId="27EDD3C4" w14:textId="77777777" w:rsidR="00EC179E" w:rsidRPr="00EC179E" w:rsidRDefault="00EC179E" w:rsidP="00EC179E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EC179E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-design metadata.txt \</w:t>
      </w:r>
    </w:p>
    <w:p w14:paraId="69E1BD7F" w14:textId="77777777" w:rsidR="00EC179E" w:rsidRPr="00EC179E" w:rsidRDefault="00EC179E" w:rsidP="00EC179E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EC179E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-group Group --thre 0 \</w:t>
      </w:r>
    </w:p>
    <w:p w14:paraId="6C37CC9A" w14:textId="142FB34A" w:rsidR="00EC179E" w:rsidRPr="00EC179E" w:rsidRDefault="00EC179E" w:rsidP="00EC179E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EC179E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-output result/otutab_mean.txt</w:t>
      </w:r>
    </w:p>
    <w:p w14:paraId="3DE08A6B" w14:textId="178C27F1" w:rsidR="007D480D" w:rsidRPr="007D480D" w:rsidRDefault="001F723E" w:rsidP="007D480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lastRenderedPageBreak/>
        <w:t>因为特征的数量较大，而且低丰度的特征</w:t>
      </w:r>
      <w:r w:rsidR="00EA2F56">
        <w:rPr>
          <w:rFonts w:ascii="Times New Roman" w:hAnsi="Times New Roman" w:cs="Times New Roman" w:hint="eastAsia"/>
          <w:sz w:val="24"/>
          <w:szCs w:val="24"/>
          <w:lang w:eastAsia="zh-CN"/>
        </w:rPr>
        <w:t>是否存在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偶然性较大，准确性不高且与测序噪音无法区分。因此筛选</w:t>
      </w:r>
      <w:r w:rsidR="00BA3E8D">
        <w:rPr>
          <w:rFonts w:ascii="Times New Roman" w:hAnsi="Times New Roman" w:cs="Times New Roman" w:hint="eastAsia"/>
          <w:sz w:val="24"/>
          <w:szCs w:val="24"/>
          <w:lang w:eastAsia="zh-CN"/>
        </w:rPr>
        <w:t>大于某一丰度阈值</w:t>
      </w:r>
      <w:r w:rsidR="00EC179E">
        <w:rPr>
          <w:rFonts w:ascii="Times New Roman" w:hAnsi="Times New Roman" w:cs="Times New Roman" w:hint="eastAsia"/>
          <w:sz w:val="24"/>
          <w:szCs w:val="24"/>
          <w:lang w:eastAsia="zh-CN"/>
        </w:rPr>
        <w:t>结果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，可实现数据降维并</w:t>
      </w:r>
      <w:r w:rsidR="007D480D">
        <w:rPr>
          <w:rFonts w:ascii="Times New Roman" w:hAnsi="Times New Roman" w:cs="Times New Roman" w:hint="eastAsia"/>
          <w:sz w:val="24"/>
          <w:szCs w:val="24"/>
          <w:lang w:eastAsia="zh-CN"/>
        </w:rPr>
        <w:t>保留数据的主体，然后</w:t>
      </w:r>
      <w:r w:rsidR="00EC179E">
        <w:rPr>
          <w:rFonts w:ascii="Times New Roman" w:hAnsi="Times New Roman" w:cs="Times New Roman" w:hint="eastAsia"/>
          <w:sz w:val="24"/>
          <w:szCs w:val="24"/>
          <w:lang w:eastAsia="zh-CN"/>
        </w:rPr>
        <w:t>用于组间比较共有和特有的情况。</w:t>
      </w:r>
      <w:r w:rsidR="007D480D" w:rsidRPr="007D480D">
        <w:rPr>
          <w:rFonts w:ascii="Times New Roman" w:hAnsi="Times New Roman" w:cs="Times New Roman" w:hint="eastAsia"/>
          <w:sz w:val="24"/>
          <w:szCs w:val="24"/>
          <w:lang w:eastAsia="zh-CN"/>
        </w:rPr>
        <w:t>如以平均丰度</w:t>
      </w:r>
      <w:r w:rsidR="00EA2F56">
        <w:rPr>
          <w:rFonts w:ascii="Times New Roman" w:hAnsi="Times New Roman" w:cs="Times New Roman" w:hint="eastAsia"/>
          <w:sz w:val="24"/>
          <w:szCs w:val="24"/>
          <w:lang w:eastAsia="zh-CN"/>
        </w:rPr>
        <w:t>&gt;</w:t>
      </w:r>
      <w:r w:rsidR="007D480D" w:rsidRPr="007D480D">
        <w:rPr>
          <w:rFonts w:ascii="Times New Roman" w:hAnsi="Times New Roman" w:cs="Times New Roman" w:hint="eastAsia"/>
          <w:sz w:val="24"/>
          <w:szCs w:val="24"/>
          <w:lang w:eastAsia="zh-CN"/>
        </w:rPr>
        <w:t>0.1%</w:t>
      </w:r>
      <w:r w:rsidR="007D480D" w:rsidRPr="007D480D">
        <w:rPr>
          <w:rFonts w:ascii="Times New Roman" w:hAnsi="Times New Roman" w:cs="Times New Roman" w:hint="eastAsia"/>
          <w:sz w:val="24"/>
          <w:szCs w:val="24"/>
          <w:lang w:eastAsia="zh-CN"/>
        </w:rPr>
        <w:t>为</w:t>
      </w:r>
      <w:r w:rsidR="00EA2F56">
        <w:rPr>
          <w:rFonts w:ascii="Times New Roman" w:hAnsi="Times New Roman" w:cs="Times New Roman" w:hint="eastAsia"/>
          <w:sz w:val="24"/>
          <w:szCs w:val="24"/>
          <w:lang w:eastAsia="zh-CN"/>
        </w:rPr>
        <w:t>阈值</w:t>
      </w:r>
      <w:r w:rsidR="007D480D" w:rsidRPr="007D480D">
        <w:rPr>
          <w:rFonts w:ascii="Times New Roman" w:hAnsi="Times New Roman" w:cs="Times New Roman" w:hint="eastAsia"/>
          <w:sz w:val="24"/>
          <w:szCs w:val="24"/>
          <w:lang w:eastAsia="zh-CN"/>
        </w:rPr>
        <w:t>，可选</w:t>
      </w:r>
      <w:r w:rsidR="00EA2F56" w:rsidRPr="007D480D">
        <w:rPr>
          <w:rFonts w:ascii="Times New Roman" w:hAnsi="Times New Roman" w:cs="Times New Roman" w:hint="eastAsia"/>
          <w:sz w:val="24"/>
          <w:szCs w:val="24"/>
          <w:lang w:eastAsia="zh-CN"/>
        </w:rPr>
        <w:t>0.</w:t>
      </w:r>
      <w:r w:rsidR="00EA2F56">
        <w:rPr>
          <w:rFonts w:ascii="Times New Roman" w:hAnsi="Times New Roman" w:cs="Times New Roman" w:hint="eastAsia"/>
          <w:sz w:val="24"/>
          <w:szCs w:val="24"/>
          <w:lang w:eastAsia="zh-CN"/>
        </w:rPr>
        <w:t>5</w:t>
      </w:r>
      <w:r w:rsidR="00EA2F56" w:rsidRPr="007D480D">
        <w:rPr>
          <w:rFonts w:ascii="Times New Roman" w:hAnsi="Times New Roman" w:cs="Times New Roman" w:hint="eastAsia"/>
          <w:sz w:val="24"/>
          <w:szCs w:val="24"/>
          <w:lang w:eastAsia="zh-CN"/>
        </w:rPr>
        <w:t>%</w:t>
      </w:r>
      <w:r w:rsidR="007D480D" w:rsidRPr="007D480D">
        <w:rPr>
          <w:rFonts w:ascii="Times New Roman" w:hAnsi="Times New Roman" w:cs="Times New Roman" w:hint="eastAsia"/>
          <w:sz w:val="24"/>
          <w:szCs w:val="24"/>
          <w:lang w:eastAsia="zh-CN"/>
        </w:rPr>
        <w:t>或</w:t>
      </w:r>
      <w:r w:rsidR="00EA2F56" w:rsidRPr="007D480D">
        <w:rPr>
          <w:rFonts w:ascii="Times New Roman" w:hAnsi="Times New Roman" w:cs="Times New Roman" w:hint="eastAsia"/>
          <w:sz w:val="24"/>
          <w:szCs w:val="24"/>
          <w:lang w:eastAsia="zh-CN"/>
        </w:rPr>
        <w:t>0.</w:t>
      </w:r>
      <w:r w:rsidR="00EA2F56">
        <w:rPr>
          <w:rFonts w:ascii="Times New Roman" w:hAnsi="Times New Roman" w:cs="Times New Roman" w:hint="eastAsia"/>
          <w:sz w:val="24"/>
          <w:szCs w:val="24"/>
          <w:lang w:eastAsia="zh-CN"/>
        </w:rPr>
        <w:t>0</w:t>
      </w:r>
      <w:r w:rsidR="00EA2F56">
        <w:rPr>
          <w:rFonts w:ascii="Times New Roman" w:hAnsi="Times New Roman" w:cs="Times New Roman" w:hint="eastAsia"/>
          <w:sz w:val="24"/>
          <w:szCs w:val="24"/>
          <w:lang w:eastAsia="zh-CN"/>
        </w:rPr>
        <w:t>5</w:t>
      </w:r>
      <w:r w:rsidR="00EA2F56" w:rsidRPr="007D480D">
        <w:rPr>
          <w:rFonts w:ascii="Times New Roman" w:hAnsi="Times New Roman" w:cs="Times New Roman" w:hint="eastAsia"/>
          <w:sz w:val="24"/>
          <w:szCs w:val="24"/>
          <w:lang w:eastAsia="zh-CN"/>
        </w:rPr>
        <w:t>%</w:t>
      </w:r>
      <w:r w:rsidR="007D480D" w:rsidRPr="007D480D">
        <w:rPr>
          <w:rFonts w:ascii="Times New Roman" w:hAnsi="Times New Roman" w:cs="Times New Roman" w:hint="eastAsia"/>
          <w:sz w:val="24"/>
          <w:szCs w:val="24"/>
          <w:lang w:eastAsia="zh-CN"/>
        </w:rPr>
        <w:t>，得到每个组</w:t>
      </w:r>
      <w:r w:rsidR="007D480D">
        <w:rPr>
          <w:rFonts w:ascii="Times New Roman" w:hAnsi="Times New Roman" w:cs="Times New Roman" w:hint="eastAsia"/>
          <w:sz w:val="24"/>
          <w:szCs w:val="24"/>
          <w:lang w:eastAsia="zh-CN"/>
        </w:rPr>
        <w:t>中符合条件</w:t>
      </w:r>
      <w:r w:rsidR="007D480D" w:rsidRPr="007D480D">
        <w:rPr>
          <w:rFonts w:ascii="Times New Roman" w:hAnsi="Times New Roman" w:cs="Times New Roman" w:hint="eastAsia"/>
          <w:sz w:val="24"/>
          <w:szCs w:val="24"/>
          <w:lang w:eastAsia="zh-CN"/>
        </w:rPr>
        <w:t>的</w:t>
      </w:r>
      <w:r w:rsidR="007D480D">
        <w:rPr>
          <w:rFonts w:ascii="Times New Roman" w:hAnsi="Times New Roman" w:cs="Times New Roman" w:hint="eastAsia"/>
          <w:sz w:val="24"/>
          <w:szCs w:val="24"/>
          <w:lang w:eastAsia="zh-CN"/>
        </w:rPr>
        <w:t>特征</w:t>
      </w:r>
      <w:r w:rsidR="007D480D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7D480D">
        <w:rPr>
          <w:rFonts w:ascii="Times New Roman" w:hAnsi="Times New Roman" w:cs="Times New Roman" w:hint="eastAsia"/>
          <w:sz w:val="24"/>
          <w:szCs w:val="24"/>
          <w:lang w:eastAsia="zh-CN"/>
        </w:rPr>
        <w:t>表</w:t>
      </w:r>
      <w:r w:rsidR="00EA2F56">
        <w:rPr>
          <w:rFonts w:ascii="Times New Roman" w:hAnsi="Times New Roman" w:cs="Times New Roman" w:hint="eastAsia"/>
          <w:sz w:val="24"/>
          <w:szCs w:val="24"/>
          <w:lang w:eastAsia="zh-CN"/>
        </w:rPr>
        <w:t>3</w:t>
      </w:r>
      <w:r w:rsidR="007D480D">
        <w:rPr>
          <w:rFonts w:ascii="Times New Roman" w:hAnsi="Times New Roman" w:cs="Times New Roman" w:hint="eastAsia"/>
          <w:sz w:val="24"/>
          <w:szCs w:val="24"/>
          <w:lang w:eastAsia="zh-CN"/>
        </w:rPr>
        <w:t>)</w:t>
      </w:r>
      <w:r w:rsidR="007D480D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6A2B0D53" w14:textId="24167425" w:rsidR="007D480D" w:rsidRPr="007D480D" w:rsidRDefault="007D480D" w:rsidP="007D480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D480D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awk 'BEGIN{OFS=FS="\t"}{if(FNR==1) {for(i=2;i&lt;=NF;i++) a[i]=$i;} \</w:t>
      </w:r>
    </w:p>
    <w:p w14:paraId="10AB1CEB" w14:textId="77777777" w:rsidR="007D480D" w:rsidRPr="007D480D" w:rsidRDefault="007D480D" w:rsidP="007D480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D480D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  else {for(i=2;i&lt;=NF;i++) if($i&gt;</w:t>
      </w:r>
      <w:r w:rsidRPr="007D480D">
        <w:rPr>
          <w:rFonts w:ascii="Times New Roman" w:hAnsi="Times New Roman" w:cs="Times New Roman"/>
          <w:color w:val="0070C0"/>
          <w:sz w:val="24"/>
          <w:szCs w:val="24"/>
          <w:shd w:val="pct15" w:color="auto" w:fill="FFFFFF"/>
          <w:lang w:eastAsia="zh-CN"/>
        </w:rPr>
        <w:t>0.1</w:t>
      </w:r>
      <w:r w:rsidRPr="007D480D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) print $1, a[i];}}' \</w:t>
      </w:r>
    </w:p>
    <w:p w14:paraId="73B46B4A" w14:textId="0F812F34" w:rsidR="005823F8" w:rsidRPr="007D480D" w:rsidRDefault="007D480D" w:rsidP="007D480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D480D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  result/otutab_mean.txt &gt; result/alpha/otu_group_exist.txt</w:t>
      </w:r>
    </w:p>
    <w:p w14:paraId="4E63DA7A" w14:textId="67C1604C" w:rsidR="00EC179E" w:rsidRDefault="00EC179E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52AB93C0" w14:textId="7EFADFB2" w:rsidR="00C52596" w:rsidRPr="00136A8F" w:rsidRDefault="00C52596" w:rsidP="00C52596">
      <w:pPr>
        <w:pStyle w:val="afff5"/>
        <w:numPr>
          <w:ilvl w:val="0"/>
          <w:numId w:val="17"/>
        </w:numPr>
        <w:wordWrap w:val="0"/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B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eta</w:t>
      </w:r>
      <w:r w:rsidRPr="0012484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多样性</w:t>
      </w:r>
      <w:r w:rsidR="00822ADD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计算</w:t>
      </w:r>
    </w:p>
    <w:p w14:paraId="665601BB" w14:textId="17C051D0" w:rsidR="00EC179E" w:rsidRDefault="00BA78CA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B</w:t>
      </w:r>
      <w:r>
        <w:rPr>
          <w:rFonts w:ascii="Times New Roman" w:hAnsi="Times New Roman" w:cs="Times New Roman"/>
          <w:sz w:val="24"/>
          <w:szCs w:val="24"/>
          <w:lang w:eastAsia="zh-CN"/>
        </w:rPr>
        <w:t>eta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多样性是群落整体结</w:t>
      </w:r>
      <w:r w:rsidR="004F7811">
        <w:rPr>
          <w:rFonts w:ascii="Times New Roman" w:hAnsi="Times New Roman" w:cs="Times New Roman" w:hint="eastAsia"/>
          <w:sz w:val="24"/>
          <w:szCs w:val="24"/>
          <w:lang w:eastAsia="zh-CN"/>
        </w:rPr>
        <w:t>构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的降维分析方法，需要基于特征表计算样本间的各种距离</w:t>
      </w:r>
      <w:r w:rsidR="007D1584">
        <w:rPr>
          <w:rFonts w:ascii="Times New Roman" w:hAnsi="Times New Roman" w:cs="Times New Roman" w:hint="eastAsia"/>
          <w:sz w:val="24"/>
          <w:szCs w:val="24"/>
          <w:lang w:eastAsia="zh-CN"/>
        </w:rPr>
        <w:t>矩阵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。常用的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U</w:t>
      </w:r>
      <w:r>
        <w:rPr>
          <w:rFonts w:ascii="Times New Roman" w:hAnsi="Times New Roman" w:cs="Times New Roman"/>
          <w:sz w:val="24"/>
          <w:szCs w:val="24"/>
          <w:lang w:eastAsia="zh-CN"/>
        </w:rPr>
        <w:t>nifrac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算法</w:t>
      </w:r>
      <w:r>
        <w:rPr>
          <w:rFonts w:ascii="Times New Roman" w:hAnsi="Times New Roman" w:cs="Times New Roman"/>
          <w:sz w:val="24"/>
          <w:szCs w:val="24"/>
          <w:lang w:eastAsia="zh-CN"/>
        </w:rPr>
        <w:fldChar w:fldCharType="begin"/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instrText xml:space="preserve"> ADDIN EN.CITE &lt;EndNote&gt;&lt;Cite&gt;&lt;Author&gt;Lozupone&lt;/Author&gt;&lt;Year&gt;2010&lt;/Year&gt;&lt;RecNum&gt;309&lt;/RecNum&gt;&lt;DisplayText&gt;&lt;style font="Arial"&gt;(Lozupone&lt;/style&gt;&lt;style face="italic" font="Arial"&gt;</w:instrTex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instrText>等，</w:instrTex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instrText>&lt;/style&gt;&lt;style font="Arial"&gt; 2010)&lt;/style&gt;&lt;/DisplayText&gt;&lt;record&gt;&lt;rec-number&gt;3</w:instrText>
      </w:r>
      <w:r>
        <w:rPr>
          <w:rFonts w:ascii="Times New Roman" w:hAnsi="Times New Roman" w:cs="Times New Roman"/>
          <w:sz w:val="24"/>
          <w:szCs w:val="24"/>
          <w:lang w:eastAsia="zh-CN"/>
        </w:rPr>
        <w:instrText>09&lt;/rec-number&gt;&lt;foreign-keys&gt;&lt;key app="EN" db-id="vstwvrevg90p50eed995xsvpzfste2atavda" timestamp="1562932941" guid="14ab4a24-ed58-4097-8862-1e2f84c07771"&gt;309&lt;/key&gt;&lt;/foreign-keys&gt;&lt;ref-type name="Journal Article"&gt;17&lt;/ref-type&gt;&lt;contributors&gt;&lt;authors&gt;&lt;author&gt;Lozupone, Catherine&lt;/author&gt;&lt;author&gt;Lladser, Manuel E.&lt;/author&gt;&lt;author&gt;Knights, Dan&lt;/author&gt;&lt;author&gt;Stombaugh, Jesse&lt;/author&gt;&lt;author&gt;Knight, Rob&lt;/author&gt;&lt;/authors&gt;&lt;/contributors&gt;&lt;titles&gt;&lt;title&gt;UniFrac: an effective distance metric for microbial community comparison&lt;/title&gt;&lt;secondary-title&gt;The Isme Journal&lt;/secondary-title&gt;&lt;/titles&gt;&lt;periodical&gt;&lt;full-title&gt;The ISME Journal&lt;/full-title&gt;&lt;abbr-1&gt;ISME J.&lt;/abbr-1&gt;&lt;abbr-2&gt;ISME J&lt;/abbr-2&gt;&lt;/periodical&gt;&lt;pages&gt;169&lt;/pages&gt;&lt;volume&gt;5&lt;/volume&gt;&lt;dates&gt;&lt;year&gt;2010&lt;/year&gt;&lt;pub-dates&gt;&lt;date&gt;09/09/online&lt;/date&gt;&lt;/pub-dates&gt;&lt;/dates&gt;&lt;publisher&gt;International Society for Microbial Ecology&lt;/publisher&gt;&lt;work-type&gt;Commentary&lt;/work-type&gt;&lt;urls&gt;&lt;related-urls&gt;&lt;url&gt;https://doi.org/10.1038/ismej.2010.133&lt;/url&gt;&lt;url&gt;https://www.nature.com/articles/ismej2010133#supplementary-information&lt;/url&gt;&lt;/related-urls&gt;&lt;/urls&gt;&lt;electronic-resource-num&gt;10.1038/ismej.2010.133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eastAsia="zh-CN"/>
        </w:rPr>
        <w:fldChar w:fldCharType="separate"/>
      </w:r>
      <w:r w:rsidRPr="00BA78CA">
        <w:rPr>
          <w:rFonts w:ascii="Arial" w:hAnsi="Arial" w:cs="Arial" w:hint="eastAsia"/>
          <w:noProof/>
          <w:sz w:val="24"/>
          <w:szCs w:val="24"/>
          <w:lang w:eastAsia="zh-CN"/>
        </w:rPr>
        <w:t>(Lozupone</w:t>
      </w:r>
      <w:r w:rsidRPr="00BA78CA">
        <w:rPr>
          <w:rFonts w:ascii="Arial" w:hAnsi="Arial" w:cs="Arial" w:hint="eastAsia"/>
          <w:i/>
          <w:noProof/>
          <w:sz w:val="24"/>
          <w:szCs w:val="24"/>
          <w:lang w:eastAsia="zh-CN"/>
        </w:rPr>
        <w:t>等，</w:t>
      </w:r>
      <w:r w:rsidRPr="00BA78CA">
        <w:rPr>
          <w:rFonts w:ascii="Arial" w:hAnsi="Arial" w:cs="Arial" w:hint="eastAsia"/>
          <w:noProof/>
          <w:sz w:val="24"/>
          <w:szCs w:val="24"/>
          <w:lang w:eastAsia="zh-CN"/>
        </w:rPr>
        <w:t xml:space="preserve"> 2010)</w:t>
      </w:r>
      <w:r>
        <w:rPr>
          <w:rFonts w:ascii="Times New Roman" w:hAnsi="Times New Roman" w:cs="Times New Roman"/>
          <w:sz w:val="24"/>
          <w:szCs w:val="24"/>
          <w:lang w:eastAsia="zh-CN"/>
        </w:rPr>
        <w:fldChar w:fldCharType="end"/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考虑</w:t>
      </w:r>
      <w:r w:rsidR="007D1584">
        <w:rPr>
          <w:rFonts w:ascii="Times New Roman" w:hAnsi="Times New Roman" w:cs="Times New Roman" w:hint="eastAsia"/>
          <w:sz w:val="24"/>
          <w:szCs w:val="24"/>
          <w:lang w:eastAsia="zh-CN"/>
        </w:rPr>
        <w:t>物种间的进化距离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，</w:t>
      </w:r>
      <w:r w:rsidR="007D1584">
        <w:rPr>
          <w:rFonts w:ascii="Times New Roman" w:hAnsi="Times New Roman" w:cs="Times New Roman" w:hint="eastAsia"/>
          <w:sz w:val="24"/>
          <w:szCs w:val="24"/>
          <w:lang w:eastAsia="zh-CN"/>
        </w:rPr>
        <w:t>这里</w:t>
      </w:r>
      <w:r w:rsidR="004F7811">
        <w:rPr>
          <w:rFonts w:ascii="Times New Roman" w:hAnsi="Times New Roman" w:cs="Times New Roman" w:hint="eastAsia"/>
          <w:sz w:val="24"/>
          <w:szCs w:val="24"/>
          <w:lang w:eastAsia="zh-CN"/>
        </w:rPr>
        <w:t>我们</w:t>
      </w:r>
      <w:r w:rsidR="007D1584">
        <w:rPr>
          <w:rFonts w:ascii="Times New Roman" w:hAnsi="Times New Roman" w:cs="Times New Roman" w:hint="eastAsia"/>
          <w:sz w:val="24"/>
          <w:szCs w:val="24"/>
          <w:lang w:eastAsia="zh-CN"/>
        </w:rPr>
        <w:t>使用</w:t>
      </w:r>
      <w:r w:rsidR="007D1584" w:rsidRPr="007D1584">
        <w:rPr>
          <w:rFonts w:ascii="Times New Roman" w:hAnsi="Times New Roman" w:cs="Times New Roman"/>
          <w:sz w:val="24"/>
          <w:szCs w:val="24"/>
          <w:lang w:eastAsia="zh-CN"/>
        </w:rPr>
        <w:t>usearch</w:t>
      </w:r>
      <w:r w:rsidR="007D1584">
        <w:rPr>
          <w:rFonts w:ascii="Times New Roman" w:hAnsi="Times New Roman" w:cs="Times New Roman" w:hint="eastAsia"/>
          <w:sz w:val="24"/>
          <w:szCs w:val="24"/>
          <w:lang w:eastAsia="zh-CN"/>
        </w:rPr>
        <w:t>的</w:t>
      </w:r>
      <w:r w:rsidR="007D1584" w:rsidRPr="007D1584">
        <w:rPr>
          <w:rFonts w:ascii="Times New Roman" w:hAnsi="Times New Roman" w:cs="Times New Roman"/>
          <w:sz w:val="24"/>
          <w:szCs w:val="24"/>
          <w:lang w:eastAsia="zh-CN"/>
        </w:rPr>
        <w:t>-cluster_agg</w:t>
      </w:r>
      <w:r w:rsidR="007D1584">
        <w:rPr>
          <w:rFonts w:ascii="Times New Roman" w:hAnsi="Times New Roman" w:cs="Times New Roman" w:hint="eastAsia"/>
          <w:sz w:val="24"/>
          <w:szCs w:val="24"/>
          <w:lang w:eastAsia="zh-CN"/>
        </w:rPr>
        <w:t>命令基于代表序列</w:t>
      </w:r>
      <w:r w:rsidR="004F7811">
        <w:rPr>
          <w:rFonts w:ascii="Times New Roman" w:hAnsi="Times New Roman" w:cs="Times New Roman" w:hint="eastAsia"/>
          <w:sz w:val="24"/>
          <w:szCs w:val="24"/>
          <w:lang w:eastAsia="zh-CN"/>
        </w:rPr>
        <w:t>获得</w:t>
      </w:r>
      <w:r w:rsidR="007D1584">
        <w:rPr>
          <w:rFonts w:ascii="Times New Roman" w:hAnsi="Times New Roman" w:cs="Times New Roman" w:hint="eastAsia"/>
          <w:sz w:val="24"/>
          <w:szCs w:val="24"/>
          <w:lang w:eastAsia="zh-CN"/>
        </w:rPr>
        <w:t>进化树，然后再使用</w:t>
      </w:r>
      <w:r w:rsidR="007D1584" w:rsidRPr="007D1584">
        <w:rPr>
          <w:rFonts w:ascii="Times New Roman" w:hAnsi="Times New Roman" w:cs="Times New Roman"/>
          <w:sz w:val="24"/>
          <w:szCs w:val="24"/>
          <w:lang w:eastAsia="zh-CN"/>
        </w:rPr>
        <w:t>-beta_div</w:t>
      </w:r>
      <w:r w:rsidR="007D1584">
        <w:rPr>
          <w:rFonts w:ascii="Times New Roman" w:hAnsi="Times New Roman" w:cs="Times New Roman" w:hint="eastAsia"/>
          <w:sz w:val="24"/>
          <w:szCs w:val="24"/>
          <w:lang w:eastAsia="zh-CN"/>
        </w:rPr>
        <w:t>基于特征表和进化树计算多种矩阵矩阵，包括</w:t>
      </w:r>
      <w:r w:rsidR="007D1584" w:rsidRPr="007D1584">
        <w:rPr>
          <w:rFonts w:ascii="Times New Roman" w:hAnsi="Times New Roman" w:cs="Times New Roman"/>
          <w:sz w:val="24"/>
          <w:szCs w:val="24"/>
          <w:lang w:eastAsia="zh-CN"/>
        </w:rPr>
        <w:t>bray_curtis, euclidean, jaccard, manhatten, unifrac</w:t>
      </w:r>
      <w:r w:rsidR="007D1584">
        <w:rPr>
          <w:rFonts w:ascii="Times New Roman" w:hAnsi="Times New Roman" w:cs="Times New Roman" w:hint="eastAsia"/>
          <w:sz w:val="24"/>
          <w:szCs w:val="24"/>
          <w:lang w:eastAsia="zh-CN"/>
        </w:rPr>
        <w:t>等</w:t>
      </w:r>
      <w:r w:rsidR="004F7811">
        <w:rPr>
          <w:rFonts w:ascii="Times New Roman" w:hAnsi="Times New Roman" w:cs="Times New Roman" w:hint="eastAsia"/>
          <w:sz w:val="24"/>
          <w:szCs w:val="24"/>
          <w:lang w:eastAsia="zh-CN"/>
        </w:rPr>
        <w:t>，每类矩阵还分为有或无</w:t>
      </w:r>
      <w:r w:rsidR="004F7811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4F7811">
        <w:rPr>
          <w:rFonts w:ascii="Times New Roman" w:hAnsi="Times New Roman" w:cs="Times New Roman"/>
          <w:sz w:val="24"/>
          <w:szCs w:val="24"/>
          <w:lang w:eastAsia="zh-CN"/>
        </w:rPr>
        <w:t>binary)</w:t>
      </w:r>
      <w:r w:rsidR="004F7811">
        <w:rPr>
          <w:rFonts w:ascii="Times New Roman" w:hAnsi="Times New Roman" w:cs="Times New Roman" w:hint="eastAsia"/>
          <w:sz w:val="24"/>
          <w:szCs w:val="24"/>
          <w:lang w:eastAsia="zh-CN"/>
        </w:rPr>
        <w:t>权重两种</w:t>
      </w:r>
      <w:r w:rsidR="00807E3B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807E3B">
        <w:rPr>
          <w:rFonts w:ascii="Times New Roman" w:hAnsi="Times New Roman" w:cs="Times New Roman" w:hint="eastAsia"/>
          <w:sz w:val="24"/>
          <w:szCs w:val="24"/>
          <w:lang w:eastAsia="zh-CN"/>
        </w:rPr>
        <w:t>附表</w:t>
      </w:r>
      <w:r w:rsidR="00807E3B">
        <w:rPr>
          <w:rFonts w:ascii="Times New Roman" w:hAnsi="Times New Roman" w:cs="Times New Roman" w:hint="eastAsia"/>
          <w:sz w:val="24"/>
          <w:szCs w:val="24"/>
          <w:lang w:eastAsia="zh-CN"/>
        </w:rPr>
        <w:t>6</w:t>
      </w:r>
      <w:r w:rsidR="00807E3B">
        <w:rPr>
          <w:rFonts w:ascii="Times New Roman" w:hAnsi="Times New Roman" w:cs="Times New Roman" w:hint="eastAsia"/>
          <w:sz w:val="24"/>
          <w:szCs w:val="24"/>
          <w:lang w:eastAsia="zh-CN"/>
        </w:rPr>
        <w:t>展示</w:t>
      </w:r>
      <w:r w:rsidR="00807E3B">
        <w:rPr>
          <w:rFonts w:ascii="Times New Roman" w:hAnsi="Times New Roman" w:cs="Times New Roman" w:hint="eastAsia"/>
          <w:sz w:val="24"/>
          <w:szCs w:val="24"/>
          <w:lang w:eastAsia="zh-CN"/>
        </w:rPr>
        <w:t>B</w:t>
      </w:r>
      <w:r w:rsidR="00807E3B">
        <w:rPr>
          <w:rFonts w:ascii="Times New Roman" w:hAnsi="Times New Roman" w:cs="Times New Roman"/>
          <w:sz w:val="24"/>
          <w:szCs w:val="24"/>
          <w:lang w:eastAsia="zh-CN"/>
        </w:rPr>
        <w:t>ray-Curtis</w:t>
      </w:r>
      <w:r w:rsidR="00807E3B">
        <w:rPr>
          <w:rFonts w:ascii="Times New Roman" w:hAnsi="Times New Roman" w:cs="Times New Roman" w:hint="eastAsia"/>
          <w:sz w:val="24"/>
          <w:szCs w:val="24"/>
          <w:lang w:eastAsia="zh-CN"/>
        </w:rPr>
        <w:t>距离矩阵示例</w:t>
      </w:r>
      <w:r w:rsidR="00807E3B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7D1584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19C6F28D" w14:textId="5C0BD15E" w:rsidR="007D1584" w:rsidRPr="007D1584" w:rsidRDefault="007D1584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D1584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mkdir -p result/beta/</w:t>
      </w:r>
    </w:p>
    <w:p w14:paraId="4C6BF3B1" w14:textId="758087E1" w:rsidR="007D1584" w:rsidRPr="007D1584" w:rsidRDefault="007D1584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D1584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usearch -cluster_agg result/otus.fa -treeout result/otus.tree</w:t>
      </w:r>
    </w:p>
    <w:p w14:paraId="7E2AC454" w14:textId="77777777" w:rsidR="007D1584" w:rsidRPr="007D1584" w:rsidRDefault="007D1584" w:rsidP="007D1584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D1584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usearch -beta_div result/otutab_rare.txt -tree result/otus.tree \</w:t>
      </w:r>
    </w:p>
    <w:p w14:paraId="4FC62D63" w14:textId="49BAB9C9" w:rsidR="007D1584" w:rsidRPr="007D1584" w:rsidRDefault="007D1584" w:rsidP="007D1584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D1584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filename_prefix result/beta/</w:t>
      </w:r>
    </w:p>
    <w:p w14:paraId="26FB93E2" w14:textId="77777777" w:rsidR="007D1584" w:rsidRDefault="007D1584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19996138" w14:textId="21049B00" w:rsidR="00726BAB" w:rsidRPr="00136A8F" w:rsidRDefault="00F15AFC" w:rsidP="00726BAB">
      <w:pPr>
        <w:pStyle w:val="afff5"/>
        <w:numPr>
          <w:ilvl w:val="0"/>
          <w:numId w:val="17"/>
        </w:numPr>
        <w:wordWrap w:val="0"/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F15AFC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物种注释分类汇总</w:t>
      </w:r>
    </w:p>
    <w:p w14:paraId="5924F626" w14:textId="57A87852" w:rsidR="00606F7F" w:rsidRDefault="00F15AFC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前在特征表筛选时已经对特征序列完成了物种注释</w:t>
      </w:r>
      <w:r w:rsidR="00606F7F">
        <w:rPr>
          <w:rFonts w:ascii="Times New Roman" w:hAnsi="Times New Roman" w:cs="Times New Roman" w:hint="eastAsia"/>
          <w:sz w:val="24"/>
          <w:szCs w:val="24"/>
          <w:lang w:eastAsia="zh-CN"/>
        </w:rPr>
        <w:t>，并根据注释进行筛选。物种注释存在命名混乱、分类级不完整</w:t>
      </w:r>
      <w:r w:rsidR="001C0850">
        <w:rPr>
          <w:rFonts w:ascii="Times New Roman" w:hAnsi="Times New Roman" w:cs="Times New Roman" w:hint="eastAsia"/>
          <w:sz w:val="24"/>
          <w:szCs w:val="24"/>
          <w:lang w:eastAsia="zh-CN"/>
        </w:rPr>
        <w:t>和</w:t>
      </w:r>
      <w:r w:rsidR="00606F7F">
        <w:rPr>
          <w:rFonts w:ascii="Times New Roman" w:hAnsi="Times New Roman" w:cs="Times New Roman" w:hint="eastAsia"/>
          <w:sz w:val="24"/>
          <w:szCs w:val="24"/>
          <w:lang w:eastAsia="zh-CN"/>
        </w:rPr>
        <w:t>名称缺失等问题。我们先对格式进行调整方便开展分析。调整</w:t>
      </w:r>
      <w:r w:rsidR="00B73D6F">
        <w:rPr>
          <w:rFonts w:ascii="Times New Roman" w:hAnsi="Times New Roman" w:cs="Times New Roman" w:hint="eastAsia"/>
          <w:sz w:val="24"/>
          <w:szCs w:val="24"/>
          <w:lang w:eastAsia="zh-CN"/>
        </w:rPr>
        <w:t>物种注释为特征</w:t>
      </w:r>
      <w:r w:rsidR="00B73D6F">
        <w:rPr>
          <w:rFonts w:ascii="Times New Roman" w:hAnsi="Times New Roman" w:cs="Times New Roman" w:hint="eastAsia"/>
          <w:sz w:val="24"/>
          <w:szCs w:val="24"/>
          <w:lang w:eastAsia="zh-CN"/>
        </w:rPr>
        <w:t>ID</w:t>
      </w:r>
      <w:r w:rsidR="00B73D6F">
        <w:rPr>
          <w:rFonts w:ascii="Times New Roman" w:hAnsi="Times New Roman" w:cs="Times New Roman" w:hint="eastAsia"/>
          <w:sz w:val="24"/>
          <w:szCs w:val="24"/>
          <w:lang w:eastAsia="zh-CN"/>
        </w:rPr>
        <w:t>和</w:t>
      </w:r>
      <w:r w:rsidR="00B73D6F">
        <w:rPr>
          <w:rFonts w:ascii="Times New Roman" w:hAnsi="Times New Roman" w:cs="Times New Roman" w:hint="eastAsia"/>
          <w:sz w:val="24"/>
          <w:szCs w:val="24"/>
          <w:lang w:eastAsia="zh-CN"/>
        </w:rPr>
        <w:t>7</w:t>
      </w:r>
      <w:r w:rsidR="00B73D6F">
        <w:rPr>
          <w:rFonts w:ascii="Times New Roman" w:hAnsi="Times New Roman" w:cs="Times New Roman" w:hint="eastAsia"/>
          <w:sz w:val="24"/>
          <w:szCs w:val="24"/>
          <w:lang w:eastAsia="zh-CN"/>
        </w:rPr>
        <w:t>级分类注释的两列格式</w:t>
      </w:r>
      <w:r w:rsidR="00B73D6F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B73D6F" w:rsidRPr="001C0850">
        <w:rPr>
          <w:rFonts w:ascii="Times New Roman" w:hAnsi="Times New Roman" w:cs="Times New Roman" w:hint="eastAsia"/>
          <w:b/>
          <w:bCs/>
          <w:sz w:val="24"/>
          <w:szCs w:val="24"/>
          <w:lang w:eastAsia="zh-CN"/>
        </w:rPr>
        <w:t>表</w:t>
      </w:r>
      <w:r w:rsidR="001C0850" w:rsidRPr="001C0850">
        <w:rPr>
          <w:rFonts w:ascii="Times New Roman" w:hAnsi="Times New Roman" w:cs="Times New Roman" w:hint="eastAsia"/>
          <w:b/>
          <w:bCs/>
          <w:sz w:val="24"/>
          <w:szCs w:val="24"/>
          <w:lang w:eastAsia="zh-CN"/>
        </w:rPr>
        <w:t>4</w:t>
      </w:r>
      <w:r w:rsidR="001C0850">
        <w:rPr>
          <w:rFonts w:ascii="Times New Roman" w:hAnsi="Times New Roman" w:cs="Times New Roman" w:hint="eastAsia"/>
          <w:sz w:val="24"/>
          <w:szCs w:val="24"/>
          <w:lang w:eastAsia="zh-CN"/>
        </w:rPr>
        <w:t>和附表</w:t>
      </w:r>
      <w:r w:rsidR="001C0850">
        <w:rPr>
          <w:rFonts w:ascii="Times New Roman" w:hAnsi="Times New Roman" w:cs="Times New Roman" w:hint="eastAsia"/>
          <w:sz w:val="24"/>
          <w:szCs w:val="24"/>
          <w:lang w:eastAsia="zh-CN"/>
        </w:rPr>
        <w:t>7</w:t>
      </w:r>
      <w:r w:rsidR="00B73D6F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B73D6F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  <w:r w:rsidR="008043BB">
        <w:rPr>
          <w:rFonts w:ascii="Times New Roman" w:hAnsi="Times New Roman" w:cs="Times New Roman" w:hint="eastAsia"/>
          <w:sz w:val="24"/>
          <w:szCs w:val="24"/>
          <w:lang w:eastAsia="zh-CN"/>
        </w:rPr>
        <w:t>注意</w:t>
      </w:r>
      <w:r w:rsidR="008043BB">
        <w:rPr>
          <w:rFonts w:ascii="Times New Roman" w:hAnsi="Times New Roman" w:cs="Times New Roman" w:hint="eastAsia"/>
          <w:sz w:val="24"/>
          <w:szCs w:val="24"/>
          <w:lang w:eastAsia="zh-CN"/>
        </w:rPr>
        <w:t>7</w:t>
      </w:r>
      <w:r w:rsidR="008043BB">
        <w:rPr>
          <w:rFonts w:ascii="Times New Roman" w:hAnsi="Times New Roman" w:cs="Times New Roman" w:hint="eastAsia"/>
          <w:sz w:val="24"/>
          <w:szCs w:val="24"/>
          <w:lang w:eastAsia="zh-CN"/>
        </w:rPr>
        <w:t>级分类可能存在不完整的情况，可能是该特征没有</w:t>
      </w:r>
      <w:r w:rsidR="002A647C">
        <w:rPr>
          <w:rFonts w:ascii="Times New Roman" w:hAnsi="Times New Roman" w:cs="Times New Roman" w:hint="eastAsia"/>
          <w:sz w:val="24"/>
          <w:szCs w:val="24"/>
          <w:lang w:eastAsia="zh-CN"/>
        </w:rPr>
        <w:t>相近</w:t>
      </w:r>
      <w:r w:rsidR="008043BB">
        <w:rPr>
          <w:rFonts w:ascii="Times New Roman" w:hAnsi="Times New Roman" w:cs="Times New Roman" w:hint="eastAsia"/>
          <w:sz w:val="24"/>
          <w:szCs w:val="24"/>
          <w:lang w:eastAsia="zh-CN"/>
        </w:rPr>
        <w:t>种的报导，也可能是参考物种注释</w:t>
      </w:r>
      <w:r w:rsidR="002A647C">
        <w:rPr>
          <w:rFonts w:ascii="Times New Roman" w:hAnsi="Times New Roman" w:cs="Times New Roman" w:hint="eastAsia"/>
          <w:sz w:val="24"/>
          <w:szCs w:val="24"/>
          <w:lang w:eastAsia="zh-CN"/>
        </w:rPr>
        <w:t>自身</w:t>
      </w:r>
      <w:r w:rsidR="008043BB">
        <w:rPr>
          <w:rFonts w:ascii="Times New Roman" w:hAnsi="Times New Roman" w:cs="Times New Roman" w:hint="eastAsia"/>
          <w:sz w:val="24"/>
          <w:szCs w:val="24"/>
          <w:lang w:eastAsia="zh-CN"/>
        </w:rPr>
        <w:t>不完善。</w:t>
      </w:r>
    </w:p>
    <w:p w14:paraId="5A6B102D" w14:textId="77777777" w:rsidR="00606F7F" w:rsidRPr="002A647C" w:rsidRDefault="00606F7F" w:rsidP="00606F7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2A647C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cut -f 1,4 result/otus.sintax \</w:t>
      </w:r>
    </w:p>
    <w:p w14:paraId="585863C4" w14:textId="77777777" w:rsidR="00606F7F" w:rsidRPr="002A647C" w:rsidRDefault="00606F7F" w:rsidP="00606F7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2A647C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|sed 's/\td/\tk/;s/:/__/g;s/,/;/g;s/"//g;s/\/Chloroplast//' \</w:t>
      </w:r>
    </w:p>
    <w:p w14:paraId="7DB5066A" w14:textId="51F832BD" w:rsidR="00EC179E" w:rsidRPr="002A647C" w:rsidRDefault="00606F7F" w:rsidP="00606F7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2A647C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&gt; result/taxonomy2.txt</w:t>
      </w:r>
    </w:p>
    <w:p w14:paraId="0FF35291" w14:textId="77777777" w:rsidR="00B5596F" w:rsidRDefault="00B5596F" w:rsidP="00B73D6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63671C3C" w14:textId="48CDDF5C" w:rsidR="00B73D6F" w:rsidRDefault="00B73D6F" w:rsidP="008A30A4">
      <w:pPr>
        <w:wordWrap w:val="0"/>
        <w:adjustRightInd w:val="0"/>
        <w:snapToGrid w:val="0"/>
        <w:spacing w:line="360" w:lineRule="auto"/>
        <w:outlineLvl w:val="2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表</w:t>
      </w:r>
      <w:r w:rsidR="001C0850">
        <w:rPr>
          <w:rFonts w:ascii="Times New Roman" w:hAnsi="Times New Roman" w:cs="Times New Roman" w:hint="eastAsia"/>
          <w:sz w:val="24"/>
          <w:szCs w:val="24"/>
          <w:lang w:eastAsia="zh-CN"/>
        </w:rPr>
        <w:t>4</w:t>
      </w:r>
      <w:r>
        <w:rPr>
          <w:rFonts w:ascii="Times New Roman" w:hAnsi="Times New Roman" w:cs="Times New Roman"/>
          <w:sz w:val="24"/>
          <w:szCs w:val="24"/>
          <w:lang w:eastAsia="zh-CN"/>
        </w:rPr>
        <w:t>.</w:t>
      </w:r>
      <w:r w:rsidR="008043BB">
        <w:rPr>
          <w:rFonts w:ascii="Times New Roman" w:hAnsi="Times New Roman" w:cs="Times New Roman"/>
          <w:sz w:val="24"/>
          <w:szCs w:val="24"/>
          <w:lang w:eastAsia="zh-CN"/>
        </w:rPr>
        <w:t xml:space="preserve"> 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物种注释</w:t>
      </w:r>
      <w:r w:rsidR="002A647C">
        <w:rPr>
          <w:rFonts w:ascii="Times New Roman" w:hAnsi="Times New Roman" w:cs="Times New Roman" w:hint="eastAsia"/>
          <w:sz w:val="24"/>
          <w:szCs w:val="24"/>
          <w:lang w:eastAsia="zh-CN"/>
        </w:rPr>
        <w:t>2</w:t>
      </w:r>
      <w:r w:rsidR="002A647C">
        <w:rPr>
          <w:rFonts w:ascii="Times New Roman" w:hAnsi="Times New Roman" w:cs="Times New Roman" w:hint="eastAsia"/>
          <w:sz w:val="24"/>
          <w:szCs w:val="24"/>
          <w:lang w:eastAsia="zh-CN"/>
        </w:rPr>
        <w:t>列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格式示例</w:t>
      </w:r>
    </w:p>
    <w:tbl>
      <w:tblPr>
        <w:tblStyle w:val="4-1"/>
        <w:tblW w:w="9296" w:type="dxa"/>
        <w:tblLayout w:type="fixed"/>
        <w:tblLook w:val="04E0" w:firstRow="1" w:lastRow="1" w:firstColumn="1" w:lastColumn="0" w:noHBand="0" w:noVBand="1"/>
      </w:tblPr>
      <w:tblGrid>
        <w:gridCol w:w="988"/>
        <w:gridCol w:w="8308"/>
      </w:tblGrid>
      <w:tr w:rsidR="00B73D6F" w:rsidRPr="00181358" w14:paraId="0ACC9B23" w14:textId="77777777" w:rsidTr="002A647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noWrap/>
          </w:tcPr>
          <w:p w14:paraId="05B31F11" w14:textId="77777777" w:rsidR="00B73D6F" w:rsidRPr="00181358" w:rsidRDefault="00B73D6F" w:rsidP="00DB3D66">
            <w:pPr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lastRenderedPageBreak/>
              <w:t>特征ID</w:t>
            </w:r>
          </w:p>
        </w:tc>
        <w:tc>
          <w:tcPr>
            <w:tcW w:w="8308" w:type="dxa"/>
            <w:noWrap/>
          </w:tcPr>
          <w:p w14:paraId="43BB7D8E" w14:textId="77777777" w:rsidR="00B73D6F" w:rsidRPr="00181358" w:rsidRDefault="00B73D6F" w:rsidP="00DB3D66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>
              <w:rPr>
                <w:rFonts w:ascii="等线" w:eastAsia="等线" w:hAnsi="等线" w:cs="宋体" w:hint="eastAsia"/>
                <w:color w:val="000000"/>
                <w:kern w:val="0"/>
                <w:sz w:val="22"/>
                <w:lang w:eastAsia="zh-CN"/>
              </w:rPr>
              <w:t>分组ID</w:t>
            </w:r>
          </w:p>
        </w:tc>
      </w:tr>
      <w:tr w:rsidR="00B73D6F" w:rsidRPr="00F57CBD" w14:paraId="6BA1F4F2" w14:textId="77777777" w:rsidTr="002A647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noWrap/>
            <w:hideMark/>
          </w:tcPr>
          <w:p w14:paraId="66684C6E" w14:textId="77777777" w:rsidR="00B73D6F" w:rsidRPr="00F57CBD" w:rsidRDefault="00B73D6F" w:rsidP="00DB3D66">
            <w:pPr>
              <w:rPr>
                <w:rFonts w:ascii="等线" w:eastAsia="等线" w:hAnsi="等线" w:cs="宋体"/>
                <w:b w:val="0"/>
                <w:bCs w:val="0"/>
                <w:color w:val="000000"/>
                <w:kern w:val="0"/>
                <w:sz w:val="22"/>
                <w:lang w:eastAsia="zh-CN"/>
              </w:rPr>
            </w:pPr>
            <w:r w:rsidRPr="00F57CBD">
              <w:rPr>
                <w:rFonts w:ascii="等线" w:eastAsia="等线" w:hAnsi="等线" w:cs="宋体" w:hint="eastAsia"/>
                <w:b w:val="0"/>
                <w:bCs w:val="0"/>
                <w:color w:val="000000"/>
                <w:kern w:val="0"/>
                <w:sz w:val="22"/>
                <w:lang w:eastAsia="zh-CN"/>
              </w:rPr>
              <w:t>ASV_1</w:t>
            </w:r>
          </w:p>
        </w:tc>
        <w:tc>
          <w:tcPr>
            <w:tcW w:w="8308" w:type="dxa"/>
            <w:noWrap/>
            <w:hideMark/>
          </w:tcPr>
          <w:p w14:paraId="4A48F313" w14:textId="27CBBA8F" w:rsidR="00B73D6F" w:rsidRPr="00F57CBD" w:rsidRDefault="00F57CBD" w:rsidP="00DB3D6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 w:rsidRPr="00F57CBD"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  <w:t>k__Bacteria;p__Actinobacteria;c__Actinobacteria;o__Actinomycetales;f__Thermomonosporaceae</w:t>
            </w:r>
          </w:p>
        </w:tc>
      </w:tr>
      <w:tr w:rsidR="00B73D6F" w:rsidRPr="00F57CBD" w14:paraId="67FF3F13" w14:textId="77777777" w:rsidTr="002A647C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noWrap/>
            <w:hideMark/>
          </w:tcPr>
          <w:p w14:paraId="3F3EC7F9" w14:textId="420881B3" w:rsidR="00B73D6F" w:rsidRPr="00F57CBD" w:rsidRDefault="00B73D6F" w:rsidP="00DB3D66">
            <w:pPr>
              <w:rPr>
                <w:rFonts w:ascii="等线" w:eastAsia="等线" w:hAnsi="等线" w:cs="宋体"/>
                <w:b w:val="0"/>
                <w:bCs w:val="0"/>
                <w:color w:val="000000"/>
                <w:kern w:val="0"/>
                <w:sz w:val="22"/>
                <w:lang w:eastAsia="zh-CN"/>
              </w:rPr>
            </w:pPr>
            <w:r w:rsidRPr="00F57CBD">
              <w:rPr>
                <w:rFonts w:ascii="等线" w:eastAsia="等线" w:hAnsi="等线" w:cs="宋体" w:hint="eastAsia"/>
                <w:b w:val="0"/>
                <w:bCs w:val="0"/>
                <w:color w:val="000000"/>
                <w:kern w:val="0"/>
                <w:sz w:val="22"/>
                <w:lang w:eastAsia="zh-CN"/>
              </w:rPr>
              <w:t>ASV_</w:t>
            </w:r>
            <w:r w:rsidR="00F57CBD" w:rsidRPr="00F57CBD">
              <w:rPr>
                <w:rFonts w:ascii="等线" w:eastAsia="等线" w:hAnsi="等线" w:cs="宋体" w:hint="eastAsia"/>
                <w:b w:val="0"/>
                <w:bCs w:val="0"/>
                <w:color w:val="000000"/>
                <w:kern w:val="0"/>
                <w:sz w:val="22"/>
                <w:lang w:eastAsia="zh-CN"/>
              </w:rPr>
              <w:t>2</w:t>
            </w:r>
          </w:p>
        </w:tc>
        <w:tc>
          <w:tcPr>
            <w:tcW w:w="8308" w:type="dxa"/>
            <w:noWrap/>
            <w:hideMark/>
          </w:tcPr>
          <w:p w14:paraId="668A7033" w14:textId="4D1C99A7" w:rsidR="00B73D6F" w:rsidRPr="00F57CBD" w:rsidRDefault="00F57CBD" w:rsidP="00DB3D6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</w:pPr>
            <w:r w:rsidRPr="00F57CBD">
              <w:rPr>
                <w:rFonts w:ascii="等线" w:eastAsia="等线" w:hAnsi="等线" w:cs="宋体"/>
                <w:color w:val="000000"/>
                <w:kern w:val="0"/>
                <w:sz w:val="22"/>
                <w:lang w:eastAsia="zh-CN"/>
              </w:rPr>
              <w:t>k__Bacteria;p__Proteobacteria;c__Betaproteobacteria;o__Burkholderiales;f__Comamonadaceae;g__Pelomonas;s__Pelomonas_puraquae</w:t>
            </w:r>
          </w:p>
        </w:tc>
      </w:tr>
      <w:tr w:rsidR="00B73D6F" w:rsidRPr="00F57CBD" w14:paraId="395670A7" w14:textId="77777777" w:rsidTr="002A647C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8" w:type="dxa"/>
            <w:noWrap/>
            <w:hideMark/>
          </w:tcPr>
          <w:p w14:paraId="4623A0FB" w14:textId="39662E34" w:rsidR="00B73D6F" w:rsidRPr="00F57CBD" w:rsidRDefault="00B73D6F" w:rsidP="00DB3D66">
            <w:pPr>
              <w:rPr>
                <w:rFonts w:ascii="等线" w:eastAsia="等线" w:hAnsi="等线" w:cs="宋体"/>
                <w:b w:val="0"/>
                <w:bCs w:val="0"/>
                <w:color w:val="000000"/>
                <w:kern w:val="0"/>
                <w:sz w:val="22"/>
                <w:lang w:eastAsia="zh-CN"/>
              </w:rPr>
            </w:pPr>
            <w:r w:rsidRPr="00F57CBD">
              <w:rPr>
                <w:rFonts w:ascii="等线" w:eastAsia="等线" w:hAnsi="等线" w:cs="宋体" w:hint="eastAsia"/>
                <w:b w:val="0"/>
                <w:bCs w:val="0"/>
                <w:color w:val="000000"/>
                <w:kern w:val="0"/>
                <w:sz w:val="22"/>
                <w:lang w:eastAsia="zh-CN"/>
              </w:rPr>
              <w:t>ASV_</w:t>
            </w:r>
            <w:r w:rsidR="00F57CBD" w:rsidRPr="00F57CBD">
              <w:rPr>
                <w:rFonts w:ascii="等线" w:eastAsia="等线" w:hAnsi="等线" w:cs="宋体" w:hint="eastAsia"/>
                <w:b w:val="0"/>
                <w:bCs w:val="0"/>
                <w:color w:val="000000"/>
                <w:kern w:val="0"/>
                <w:sz w:val="22"/>
                <w:lang w:eastAsia="zh-CN"/>
              </w:rPr>
              <w:t>3</w:t>
            </w:r>
          </w:p>
        </w:tc>
        <w:tc>
          <w:tcPr>
            <w:tcW w:w="8308" w:type="dxa"/>
            <w:noWrap/>
            <w:hideMark/>
          </w:tcPr>
          <w:p w14:paraId="5FE3984B" w14:textId="639ACE91" w:rsidR="00B73D6F" w:rsidRPr="00F57CBD" w:rsidRDefault="00F57CBD" w:rsidP="00DB3D66">
            <w:pPr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b w:val="0"/>
                <w:bCs w:val="0"/>
                <w:color w:val="000000"/>
                <w:kern w:val="0"/>
                <w:sz w:val="22"/>
                <w:lang w:eastAsia="zh-CN"/>
              </w:rPr>
            </w:pPr>
            <w:r w:rsidRPr="00F57CBD">
              <w:rPr>
                <w:rFonts w:ascii="等线" w:eastAsia="等线" w:hAnsi="等线" w:cs="宋体"/>
                <w:b w:val="0"/>
                <w:bCs w:val="0"/>
                <w:color w:val="000000"/>
                <w:kern w:val="0"/>
                <w:sz w:val="22"/>
                <w:lang w:eastAsia="zh-CN"/>
              </w:rPr>
              <w:t>k__Bacteria;p__Proteobacteria;c__Betaproteobacteria;o__Burkholderiales;f__Comamonadaceae;g__Pelomonas;s__Pelomonas_puraquae</w:t>
            </w:r>
          </w:p>
        </w:tc>
      </w:tr>
    </w:tbl>
    <w:p w14:paraId="568DE571" w14:textId="761762C0" w:rsidR="005823F8" w:rsidRDefault="005823F8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7A344F51" w14:textId="03AD59AC" w:rsidR="00B73D6F" w:rsidRDefault="00B5596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物种注释的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7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级分类，也提供了特征表</w:t>
      </w:r>
      <w:r w:rsidR="00E6028A">
        <w:rPr>
          <w:rFonts w:ascii="Times New Roman" w:hAnsi="Times New Roman" w:cs="Times New Roman" w:hint="eastAsia"/>
          <w:sz w:val="24"/>
          <w:szCs w:val="24"/>
          <w:lang w:eastAsia="zh-CN"/>
        </w:rPr>
        <w:t>多角度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降维分析</w:t>
      </w:r>
      <w:r w:rsidR="00E6028A">
        <w:rPr>
          <w:rFonts w:ascii="Times New Roman" w:hAnsi="Times New Roman" w:cs="Times New Roman" w:hint="eastAsia"/>
          <w:sz w:val="24"/>
          <w:szCs w:val="24"/>
          <w:lang w:eastAsia="zh-CN"/>
        </w:rPr>
        <w:t>的可能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，可以把</w:t>
      </w:r>
      <w:r w:rsidR="00C408C3">
        <w:rPr>
          <w:rFonts w:ascii="Times New Roman" w:hAnsi="Times New Roman" w:cs="Times New Roman" w:hint="eastAsia"/>
          <w:sz w:val="24"/>
          <w:szCs w:val="24"/>
          <w:lang w:eastAsia="zh-CN"/>
        </w:rPr>
        <w:t>特征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表按</w:t>
      </w:r>
      <w:r w:rsidR="00C408C3">
        <w:rPr>
          <w:rFonts w:ascii="Times New Roman" w:hAnsi="Times New Roman" w:cs="Times New Roman" w:hint="eastAsia"/>
          <w:sz w:val="24"/>
          <w:szCs w:val="24"/>
          <w:lang w:eastAsia="zh-CN"/>
        </w:rPr>
        <w:t>物种注释信息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合并为门、纲、目、科、属级别的表，以进行更容易与现在科学发现结合的讨论。</w:t>
      </w:r>
      <w:r w:rsidR="004C1BDE">
        <w:rPr>
          <w:rFonts w:ascii="Times New Roman" w:hAnsi="Times New Roman" w:cs="Times New Roman" w:hint="eastAsia"/>
          <w:sz w:val="24"/>
          <w:szCs w:val="24"/>
          <w:lang w:eastAsia="zh-CN"/>
        </w:rPr>
        <w:t>首先将物种注释转化为</w:t>
      </w:r>
      <w:r w:rsidR="0066333A">
        <w:rPr>
          <w:rFonts w:ascii="Times New Roman" w:hAnsi="Times New Roman" w:cs="Times New Roman" w:hint="eastAsia"/>
          <w:sz w:val="24"/>
          <w:szCs w:val="24"/>
          <w:lang w:eastAsia="zh-CN"/>
        </w:rPr>
        <w:t>7</w:t>
      </w:r>
      <w:r w:rsidR="0066333A">
        <w:rPr>
          <w:rFonts w:ascii="Times New Roman" w:hAnsi="Times New Roman" w:cs="Times New Roman" w:hint="eastAsia"/>
          <w:sz w:val="24"/>
          <w:szCs w:val="24"/>
          <w:lang w:eastAsia="zh-CN"/>
        </w:rPr>
        <w:t>级分类的</w:t>
      </w:r>
      <w:r w:rsidR="0066333A">
        <w:rPr>
          <w:rFonts w:ascii="Times New Roman" w:hAnsi="Times New Roman" w:cs="Times New Roman" w:hint="eastAsia"/>
          <w:sz w:val="24"/>
          <w:szCs w:val="24"/>
          <w:lang w:eastAsia="zh-CN"/>
        </w:rPr>
        <w:t>8</w:t>
      </w:r>
      <w:r w:rsidR="0066333A">
        <w:rPr>
          <w:rFonts w:ascii="Times New Roman" w:hAnsi="Times New Roman" w:cs="Times New Roman" w:hint="eastAsia"/>
          <w:sz w:val="24"/>
          <w:szCs w:val="24"/>
          <w:lang w:eastAsia="zh-CN"/>
        </w:rPr>
        <w:t>列表格</w:t>
      </w:r>
      <w:r w:rsidR="008A30A4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40577B" w:rsidRPr="0040577B">
        <w:rPr>
          <w:rFonts w:ascii="Times New Roman" w:hAnsi="Times New Roman" w:cs="Times New Roman" w:hint="eastAsia"/>
          <w:b/>
          <w:bCs/>
          <w:sz w:val="24"/>
          <w:szCs w:val="24"/>
          <w:lang w:eastAsia="zh-CN"/>
        </w:rPr>
        <w:t>表</w:t>
      </w:r>
      <w:r w:rsidR="0040577B" w:rsidRPr="0040577B">
        <w:rPr>
          <w:rFonts w:ascii="Times New Roman" w:hAnsi="Times New Roman" w:cs="Times New Roman" w:hint="eastAsia"/>
          <w:b/>
          <w:bCs/>
          <w:sz w:val="24"/>
          <w:szCs w:val="24"/>
          <w:lang w:eastAsia="zh-CN"/>
        </w:rPr>
        <w:t>5</w:t>
      </w:r>
      <w:r w:rsidR="0040577B">
        <w:rPr>
          <w:rFonts w:ascii="Times New Roman" w:hAnsi="Times New Roman" w:cs="Times New Roman" w:hint="eastAsia"/>
          <w:sz w:val="24"/>
          <w:szCs w:val="24"/>
          <w:lang w:eastAsia="zh-CN"/>
        </w:rPr>
        <w:t>和附表</w:t>
      </w:r>
      <w:r w:rsidR="0040577B">
        <w:rPr>
          <w:rFonts w:ascii="Times New Roman" w:hAnsi="Times New Roman" w:cs="Times New Roman" w:hint="eastAsia"/>
          <w:sz w:val="24"/>
          <w:szCs w:val="24"/>
          <w:lang w:eastAsia="zh-CN"/>
        </w:rPr>
        <w:t>8</w:t>
      </w:r>
      <w:r w:rsidR="008A30A4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66333A">
        <w:rPr>
          <w:rFonts w:ascii="Times New Roman" w:hAnsi="Times New Roman" w:cs="Times New Roman" w:hint="eastAsia"/>
          <w:sz w:val="24"/>
          <w:szCs w:val="24"/>
          <w:lang w:eastAsia="zh-CN"/>
        </w:rPr>
        <w:t>，其中缺</w:t>
      </w:r>
      <w:r w:rsidR="008C3CB6">
        <w:rPr>
          <w:rFonts w:ascii="Times New Roman" w:hAnsi="Times New Roman" w:cs="Times New Roman" w:hint="eastAsia"/>
          <w:sz w:val="24"/>
          <w:szCs w:val="24"/>
          <w:lang w:eastAsia="zh-CN"/>
        </w:rPr>
        <w:t>失</w:t>
      </w:r>
      <w:r w:rsidR="0066333A">
        <w:rPr>
          <w:rFonts w:ascii="Times New Roman" w:hAnsi="Times New Roman" w:cs="Times New Roman" w:hint="eastAsia"/>
          <w:sz w:val="24"/>
          <w:szCs w:val="24"/>
          <w:lang w:eastAsia="zh-CN"/>
        </w:rPr>
        <w:t>的分类</w:t>
      </w:r>
      <w:r w:rsidR="008C3CB6">
        <w:rPr>
          <w:rFonts w:ascii="Times New Roman" w:hAnsi="Times New Roman" w:cs="Times New Roman" w:hint="eastAsia"/>
          <w:sz w:val="24"/>
          <w:szCs w:val="24"/>
          <w:lang w:eastAsia="zh-CN"/>
        </w:rPr>
        <w:t>级别</w:t>
      </w:r>
      <w:r w:rsidR="0066333A">
        <w:rPr>
          <w:rFonts w:ascii="Times New Roman" w:hAnsi="Times New Roman" w:cs="Times New Roman" w:hint="eastAsia"/>
          <w:sz w:val="24"/>
          <w:szCs w:val="24"/>
          <w:lang w:eastAsia="zh-CN"/>
        </w:rPr>
        <w:t>填充为未分类</w:t>
      </w:r>
      <w:r w:rsidR="0066333A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66333A" w:rsidRPr="0066333A">
        <w:rPr>
          <w:rFonts w:ascii="Times New Roman" w:hAnsi="Times New Roman" w:cs="Times New Roman"/>
          <w:sz w:val="24"/>
          <w:szCs w:val="24"/>
          <w:lang w:eastAsia="zh-CN"/>
        </w:rPr>
        <w:t>Unassigned</w:t>
      </w:r>
      <w:r w:rsidR="0066333A">
        <w:rPr>
          <w:rFonts w:ascii="Times New Roman" w:hAnsi="Times New Roman" w:cs="Times New Roman" w:hint="eastAsia"/>
          <w:sz w:val="24"/>
          <w:szCs w:val="24"/>
          <w:lang w:eastAsia="zh-CN"/>
        </w:rPr>
        <w:t>)</w:t>
      </w:r>
      <w:r w:rsidR="0066333A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1062C3B5" w14:textId="77777777" w:rsidR="0066333A" w:rsidRPr="0066333A" w:rsidRDefault="0066333A" w:rsidP="0066333A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66333A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awk 'BEGIN{OFS=FS="\t"}{delete a; a["k"]="Unassigned";a["p"]="Unassigned";a["c"]="Unassigned";a["o"]="Unassigned";a["f"]="Unassigned";a["g"]="Unassigned";a["s"]="Unassigned";\</w:t>
      </w:r>
    </w:p>
    <w:p w14:paraId="37FAB459" w14:textId="77777777" w:rsidR="0066333A" w:rsidRPr="0066333A" w:rsidRDefault="0066333A" w:rsidP="0066333A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66333A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split($2,x,";");for(i in x){split(x[i],b,"__");a[b[1]]=b[2];} \</w:t>
      </w:r>
    </w:p>
    <w:p w14:paraId="27E579A6" w14:textId="77777777" w:rsidR="0066333A" w:rsidRPr="0066333A" w:rsidRDefault="0066333A" w:rsidP="0066333A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66333A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print $1,a["k"],a["p"],a["c"],a["o"],a["f"],a["g"],a["s"];}' \</w:t>
      </w:r>
    </w:p>
    <w:p w14:paraId="29789B70" w14:textId="77777777" w:rsidR="0066333A" w:rsidRPr="0066333A" w:rsidRDefault="0066333A" w:rsidP="0066333A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66333A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result/taxonomy2.txt &gt; temp/otus.tax</w:t>
      </w:r>
    </w:p>
    <w:p w14:paraId="12EFF221" w14:textId="422A185F" w:rsidR="0066333A" w:rsidRPr="0066333A" w:rsidRDefault="0066333A" w:rsidP="0066333A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66333A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sed 's/;/\t/g;s/.__//g;' temp/otus.tax|cut -f 1-8 | \</w:t>
      </w:r>
    </w:p>
    <w:p w14:paraId="1A2898AF" w14:textId="77777777" w:rsidR="0066333A" w:rsidRPr="0066333A" w:rsidRDefault="0066333A" w:rsidP="0066333A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66333A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sed '1 s/^/OTUID\tKingdom\tPhylum\tClass\tOrder\tFamily\tGenus\tSpecies\n/' \</w:t>
      </w:r>
    </w:p>
    <w:p w14:paraId="46AF0536" w14:textId="227629FF" w:rsidR="0066333A" w:rsidRPr="0066333A" w:rsidRDefault="0066333A" w:rsidP="0066333A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66333A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&gt; result/taxonomy.txt</w:t>
      </w:r>
    </w:p>
    <w:p w14:paraId="2DCA13AC" w14:textId="3C61781D" w:rsidR="00B73D6F" w:rsidRDefault="00B73D6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4BEBB137" w14:textId="0F219EF2" w:rsidR="0066333A" w:rsidRDefault="0066333A" w:rsidP="008A30A4">
      <w:pPr>
        <w:wordWrap w:val="0"/>
        <w:adjustRightInd w:val="0"/>
        <w:snapToGrid w:val="0"/>
        <w:spacing w:line="360" w:lineRule="auto"/>
        <w:outlineLvl w:val="2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表</w:t>
      </w:r>
      <w:r w:rsidR="008A30A4">
        <w:rPr>
          <w:rFonts w:ascii="Times New Roman" w:hAnsi="Times New Roman" w:cs="Times New Roman" w:hint="eastAsia"/>
          <w:sz w:val="24"/>
          <w:szCs w:val="24"/>
          <w:lang w:eastAsia="zh-CN"/>
        </w:rPr>
        <w:t>5</w:t>
      </w:r>
      <w:r>
        <w:rPr>
          <w:rFonts w:ascii="Times New Roman" w:hAnsi="Times New Roman" w:cs="Times New Roman"/>
          <w:sz w:val="24"/>
          <w:szCs w:val="24"/>
          <w:lang w:eastAsia="zh-CN"/>
        </w:rPr>
        <w:t xml:space="preserve">. 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物种注释</w:t>
      </w:r>
      <w:r w:rsidR="008A30A4">
        <w:rPr>
          <w:rFonts w:ascii="Times New Roman" w:hAnsi="Times New Roman" w:cs="Times New Roman"/>
          <w:sz w:val="24"/>
          <w:szCs w:val="24"/>
          <w:lang w:eastAsia="zh-CN"/>
        </w:rPr>
        <w:t>8</w:t>
      </w:r>
      <w:r w:rsidR="008A30A4">
        <w:rPr>
          <w:rFonts w:ascii="Times New Roman" w:hAnsi="Times New Roman" w:cs="Times New Roman" w:hint="eastAsia"/>
          <w:sz w:val="24"/>
          <w:szCs w:val="24"/>
          <w:lang w:eastAsia="zh-CN"/>
        </w:rPr>
        <w:t>列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格式示例</w:t>
      </w:r>
    </w:p>
    <w:tbl>
      <w:tblPr>
        <w:tblStyle w:val="5-1"/>
        <w:tblW w:w="0" w:type="auto"/>
        <w:tblLook w:val="04A0" w:firstRow="1" w:lastRow="0" w:firstColumn="1" w:lastColumn="0" w:noHBand="0" w:noVBand="1"/>
      </w:tblPr>
      <w:tblGrid>
        <w:gridCol w:w="611"/>
        <w:gridCol w:w="758"/>
        <w:gridCol w:w="1038"/>
        <w:gridCol w:w="1480"/>
        <w:gridCol w:w="1242"/>
        <w:gridCol w:w="1555"/>
        <w:gridCol w:w="880"/>
        <w:gridCol w:w="1496"/>
      </w:tblGrid>
      <w:tr w:rsidR="00FB4F56" w:rsidRPr="008A30A4" w14:paraId="30279FED" w14:textId="77777777" w:rsidTr="00FB4F5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539FE7C0" w14:textId="77777777" w:rsidR="0066333A" w:rsidRPr="008A30A4" w:rsidRDefault="0066333A" w:rsidP="0066333A">
            <w:pPr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OTUID</w:t>
            </w:r>
          </w:p>
        </w:tc>
        <w:tc>
          <w:tcPr>
            <w:tcW w:w="0" w:type="auto"/>
            <w:noWrap/>
            <w:hideMark/>
          </w:tcPr>
          <w:p w14:paraId="388AA4AA" w14:textId="77777777" w:rsidR="0066333A" w:rsidRPr="008A30A4" w:rsidRDefault="0066333A" w:rsidP="0066333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Kingdom</w:t>
            </w:r>
          </w:p>
        </w:tc>
        <w:tc>
          <w:tcPr>
            <w:tcW w:w="0" w:type="auto"/>
            <w:noWrap/>
            <w:hideMark/>
          </w:tcPr>
          <w:p w14:paraId="39DBE786" w14:textId="77777777" w:rsidR="0066333A" w:rsidRPr="008A30A4" w:rsidRDefault="0066333A" w:rsidP="0066333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Phylum</w:t>
            </w:r>
          </w:p>
        </w:tc>
        <w:tc>
          <w:tcPr>
            <w:tcW w:w="0" w:type="auto"/>
            <w:noWrap/>
            <w:hideMark/>
          </w:tcPr>
          <w:p w14:paraId="444DCA62" w14:textId="77777777" w:rsidR="0066333A" w:rsidRPr="008A30A4" w:rsidRDefault="0066333A" w:rsidP="0066333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Class</w:t>
            </w:r>
          </w:p>
        </w:tc>
        <w:tc>
          <w:tcPr>
            <w:tcW w:w="0" w:type="auto"/>
            <w:noWrap/>
            <w:hideMark/>
          </w:tcPr>
          <w:p w14:paraId="7759EF1C" w14:textId="77777777" w:rsidR="0066333A" w:rsidRPr="008A30A4" w:rsidRDefault="0066333A" w:rsidP="0066333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Order</w:t>
            </w:r>
          </w:p>
        </w:tc>
        <w:tc>
          <w:tcPr>
            <w:tcW w:w="0" w:type="auto"/>
            <w:noWrap/>
            <w:hideMark/>
          </w:tcPr>
          <w:p w14:paraId="5036F963" w14:textId="77777777" w:rsidR="0066333A" w:rsidRPr="008A30A4" w:rsidRDefault="0066333A" w:rsidP="0066333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Family</w:t>
            </w:r>
          </w:p>
        </w:tc>
        <w:tc>
          <w:tcPr>
            <w:tcW w:w="0" w:type="auto"/>
            <w:noWrap/>
            <w:hideMark/>
          </w:tcPr>
          <w:p w14:paraId="680A1A50" w14:textId="77777777" w:rsidR="0066333A" w:rsidRPr="008A30A4" w:rsidRDefault="0066333A" w:rsidP="0066333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Genus</w:t>
            </w:r>
          </w:p>
        </w:tc>
        <w:tc>
          <w:tcPr>
            <w:tcW w:w="0" w:type="auto"/>
            <w:noWrap/>
            <w:hideMark/>
          </w:tcPr>
          <w:p w14:paraId="66A0569D" w14:textId="77777777" w:rsidR="0066333A" w:rsidRPr="008A30A4" w:rsidRDefault="0066333A" w:rsidP="0066333A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Species</w:t>
            </w:r>
          </w:p>
        </w:tc>
      </w:tr>
      <w:tr w:rsidR="00FB4F56" w:rsidRPr="008A30A4" w14:paraId="0485D704" w14:textId="77777777" w:rsidTr="00FB4F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7B2F073C" w14:textId="77777777" w:rsidR="0066333A" w:rsidRPr="008A30A4" w:rsidRDefault="0066333A" w:rsidP="0066333A">
            <w:pPr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ASV_1</w:t>
            </w:r>
          </w:p>
        </w:tc>
        <w:tc>
          <w:tcPr>
            <w:tcW w:w="0" w:type="auto"/>
            <w:noWrap/>
            <w:hideMark/>
          </w:tcPr>
          <w:p w14:paraId="56357538" w14:textId="77777777" w:rsidR="0066333A" w:rsidRPr="008A30A4" w:rsidRDefault="0066333A" w:rsidP="0066333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Bacteria</w:t>
            </w:r>
          </w:p>
        </w:tc>
        <w:tc>
          <w:tcPr>
            <w:tcW w:w="0" w:type="auto"/>
            <w:noWrap/>
            <w:hideMark/>
          </w:tcPr>
          <w:p w14:paraId="5BDEB8E3" w14:textId="77777777" w:rsidR="0066333A" w:rsidRPr="008A30A4" w:rsidRDefault="0066333A" w:rsidP="0066333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Actinobacteria</w:t>
            </w:r>
          </w:p>
        </w:tc>
        <w:tc>
          <w:tcPr>
            <w:tcW w:w="0" w:type="auto"/>
            <w:noWrap/>
            <w:hideMark/>
          </w:tcPr>
          <w:p w14:paraId="0A67CA9D" w14:textId="77777777" w:rsidR="0066333A" w:rsidRPr="008A30A4" w:rsidRDefault="0066333A" w:rsidP="0066333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Actinobacteria</w:t>
            </w:r>
          </w:p>
        </w:tc>
        <w:tc>
          <w:tcPr>
            <w:tcW w:w="0" w:type="auto"/>
            <w:noWrap/>
            <w:hideMark/>
          </w:tcPr>
          <w:p w14:paraId="4AD49CF6" w14:textId="77777777" w:rsidR="0066333A" w:rsidRPr="008A30A4" w:rsidRDefault="0066333A" w:rsidP="0066333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Actinomycetales</w:t>
            </w:r>
          </w:p>
        </w:tc>
        <w:tc>
          <w:tcPr>
            <w:tcW w:w="0" w:type="auto"/>
            <w:noWrap/>
            <w:hideMark/>
          </w:tcPr>
          <w:p w14:paraId="59965E7C" w14:textId="77777777" w:rsidR="0066333A" w:rsidRPr="008A30A4" w:rsidRDefault="0066333A" w:rsidP="0066333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Thermomonosporaceae</w:t>
            </w:r>
          </w:p>
        </w:tc>
        <w:tc>
          <w:tcPr>
            <w:tcW w:w="0" w:type="auto"/>
            <w:noWrap/>
            <w:hideMark/>
          </w:tcPr>
          <w:p w14:paraId="78B3A212" w14:textId="77777777" w:rsidR="0066333A" w:rsidRPr="008A30A4" w:rsidRDefault="0066333A" w:rsidP="0066333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Unassigned</w:t>
            </w:r>
          </w:p>
        </w:tc>
        <w:tc>
          <w:tcPr>
            <w:tcW w:w="0" w:type="auto"/>
            <w:noWrap/>
            <w:hideMark/>
          </w:tcPr>
          <w:p w14:paraId="1E5D8361" w14:textId="77777777" w:rsidR="0066333A" w:rsidRPr="008A30A4" w:rsidRDefault="0066333A" w:rsidP="0066333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Unassigned</w:t>
            </w:r>
          </w:p>
        </w:tc>
      </w:tr>
      <w:tr w:rsidR="00FB4F56" w:rsidRPr="008A30A4" w14:paraId="240F81F4" w14:textId="77777777" w:rsidTr="00FB4F56">
        <w:trPr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1D965F77" w14:textId="77777777" w:rsidR="0066333A" w:rsidRPr="008A30A4" w:rsidRDefault="0066333A" w:rsidP="0066333A">
            <w:pPr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ASV_2</w:t>
            </w:r>
          </w:p>
        </w:tc>
        <w:tc>
          <w:tcPr>
            <w:tcW w:w="0" w:type="auto"/>
            <w:noWrap/>
            <w:hideMark/>
          </w:tcPr>
          <w:p w14:paraId="2CD915C0" w14:textId="77777777" w:rsidR="0066333A" w:rsidRPr="008A30A4" w:rsidRDefault="0066333A" w:rsidP="006633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Bacteria</w:t>
            </w:r>
          </w:p>
        </w:tc>
        <w:tc>
          <w:tcPr>
            <w:tcW w:w="0" w:type="auto"/>
            <w:noWrap/>
            <w:hideMark/>
          </w:tcPr>
          <w:p w14:paraId="1F241F19" w14:textId="77777777" w:rsidR="0066333A" w:rsidRPr="008A30A4" w:rsidRDefault="0066333A" w:rsidP="006633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Proteobacteria</w:t>
            </w:r>
          </w:p>
        </w:tc>
        <w:tc>
          <w:tcPr>
            <w:tcW w:w="0" w:type="auto"/>
            <w:noWrap/>
            <w:hideMark/>
          </w:tcPr>
          <w:p w14:paraId="47C9CC56" w14:textId="77777777" w:rsidR="0066333A" w:rsidRPr="008A30A4" w:rsidRDefault="0066333A" w:rsidP="006633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Betaproteobacteria</w:t>
            </w:r>
          </w:p>
        </w:tc>
        <w:tc>
          <w:tcPr>
            <w:tcW w:w="0" w:type="auto"/>
            <w:noWrap/>
            <w:hideMark/>
          </w:tcPr>
          <w:p w14:paraId="23B0D94F" w14:textId="77777777" w:rsidR="0066333A" w:rsidRPr="008A30A4" w:rsidRDefault="0066333A" w:rsidP="006633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Burkholderiales</w:t>
            </w:r>
          </w:p>
        </w:tc>
        <w:tc>
          <w:tcPr>
            <w:tcW w:w="0" w:type="auto"/>
            <w:noWrap/>
            <w:hideMark/>
          </w:tcPr>
          <w:p w14:paraId="528D6BE9" w14:textId="77777777" w:rsidR="0066333A" w:rsidRPr="008A30A4" w:rsidRDefault="0066333A" w:rsidP="006633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Comamonadaceae</w:t>
            </w:r>
          </w:p>
        </w:tc>
        <w:tc>
          <w:tcPr>
            <w:tcW w:w="0" w:type="auto"/>
            <w:noWrap/>
            <w:hideMark/>
          </w:tcPr>
          <w:p w14:paraId="1671BD09" w14:textId="77777777" w:rsidR="0066333A" w:rsidRPr="008A30A4" w:rsidRDefault="0066333A" w:rsidP="006633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Pelomonas</w:t>
            </w:r>
          </w:p>
        </w:tc>
        <w:tc>
          <w:tcPr>
            <w:tcW w:w="0" w:type="auto"/>
            <w:noWrap/>
            <w:hideMark/>
          </w:tcPr>
          <w:p w14:paraId="246DD19F" w14:textId="77777777" w:rsidR="0066333A" w:rsidRPr="008A30A4" w:rsidRDefault="0066333A" w:rsidP="0066333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Pelomonas_puraquae</w:t>
            </w:r>
          </w:p>
        </w:tc>
      </w:tr>
      <w:tr w:rsidR="00FB4F56" w:rsidRPr="008A30A4" w14:paraId="2CD4757B" w14:textId="77777777" w:rsidTr="00FB4F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14:paraId="01F9222B" w14:textId="77777777" w:rsidR="0066333A" w:rsidRPr="008A30A4" w:rsidRDefault="0066333A" w:rsidP="0066333A">
            <w:pPr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ASV_3</w:t>
            </w:r>
          </w:p>
        </w:tc>
        <w:tc>
          <w:tcPr>
            <w:tcW w:w="0" w:type="auto"/>
            <w:noWrap/>
            <w:hideMark/>
          </w:tcPr>
          <w:p w14:paraId="4DA08BC2" w14:textId="77777777" w:rsidR="0066333A" w:rsidRPr="008A30A4" w:rsidRDefault="0066333A" w:rsidP="0066333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Bacteria</w:t>
            </w:r>
          </w:p>
        </w:tc>
        <w:tc>
          <w:tcPr>
            <w:tcW w:w="0" w:type="auto"/>
            <w:noWrap/>
            <w:hideMark/>
          </w:tcPr>
          <w:p w14:paraId="231E7DE7" w14:textId="77777777" w:rsidR="0066333A" w:rsidRPr="008A30A4" w:rsidRDefault="0066333A" w:rsidP="0066333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Proteobacteria</w:t>
            </w:r>
          </w:p>
        </w:tc>
        <w:tc>
          <w:tcPr>
            <w:tcW w:w="0" w:type="auto"/>
            <w:noWrap/>
            <w:hideMark/>
          </w:tcPr>
          <w:p w14:paraId="63D0CB07" w14:textId="77777777" w:rsidR="0066333A" w:rsidRPr="008A30A4" w:rsidRDefault="0066333A" w:rsidP="0066333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Gammaproteobacteria</w:t>
            </w:r>
          </w:p>
        </w:tc>
        <w:tc>
          <w:tcPr>
            <w:tcW w:w="0" w:type="auto"/>
            <w:noWrap/>
            <w:hideMark/>
          </w:tcPr>
          <w:p w14:paraId="5C09A9A7" w14:textId="77777777" w:rsidR="0066333A" w:rsidRPr="008A30A4" w:rsidRDefault="0066333A" w:rsidP="0066333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Pseudomonadales</w:t>
            </w:r>
          </w:p>
        </w:tc>
        <w:tc>
          <w:tcPr>
            <w:tcW w:w="0" w:type="auto"/>
            <w:noWrap/>
            <w:hideMark/>
          </w:tcPr>
          <w:p w14:paraId="79BE4AE6" w14:textId="77777777" w:rsidR="0066333A" w:rsidRPr="008A30A4" w:rsidRDefault="0066333A" w:rsidP="0066333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Pseudomonadaceae</w:t>
            </w:r>
          </w:p>
        </w:tc>
        <w:tc>
          <w:tcPr>
            <w:tcW w:w="0" w:type="auto"/>
            <w:noWrap/>
            <w:hideMark/>
          </w:tcPr>
          <w:p w14:paraId="144C5497" w14:textId="77777777" w:rsidR="0066333A" w:rsidRPr="008A30A4" w:rsidRDefault="0066333A" w:rsidP="0066333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Rhizobacter</w:t>
            </w:r>
          </w:p>
        </w:tc>
        <w:tc>
          <w:tcPr>
            <w:tcW w:w="0" w:type="auto"/>
            <w:noWrap/>
            <w:hideMark/>
          </w:tcPr>
          <w:p w14:paraId="4F55E239" w14:textId="77777777" w:rsidR="0066333A" w:rsidRPr="008A30A4" w:rsidRDefault="0066333A" w:rsidP="0066333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等线" w:eastAsia="等线" w:hAnsi="等线" w:cs="宋体"/>
                <w:color w:val="000000"/>
                <w:kern w:val="0"/>
                <w:sz w:val="21"/>
                <w:szCs w:val="21"/>
                <w:lang w:eastAsia="zh-CN"/>
              </w:rPr>
            </w:pPr>
            <w:r w:rsidRPr="008A30A4">
              <w:rPr>
                <w:rFonts w:ascii="等线" w:eastAsia="等线" w:hAnsi="等线" w:cs="宋体" w:hint="eastAsia"/>
                <w:color w:val="000000"/>
                <w:kern w:val="0"/>
                <w:sz w:val="21"/>
                <w:szCs w:val="21"/>
                <w:lang w:eastAsia="zh-CN"/>
              </w:rPr>
              <w:t>Rhizobacter_bergeniae</w:t>
            </w:r>
          </w:p>
        </w:tc>
      </w:tr>
    </w:tbl>
    <w:p w14:paraId="2DC6AC5C" w14:textId="41014319" w:rsidR="0066333A" w:rsidRDefault="0066333A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6877E31B" w14:textId="498619C1" w:rsidR="00B24B0F" w:rsidRDefault="00B24B0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接下来对特征表按各级别进行分类汇总，</w:t>
      </w:r>
      <w:r w:rsidR="00C46711">
        <w:rPr>
          <w:rFonts w:ascii="Times New Roman" w:hAnsi="Times New Roman" w:cs="Times New Roman" w:hint="eastAsia"/>
          <w:sz w:val="24"/>
          <w:szCs w:val="24"/>
          <w:lang w:eastAsia="zh-CN"/>
        </w:rPr>
        <w:t>获得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门、纲、目、科和属水平上的特征表</w:t>
      </w:r>
      <w:r w:rsidR="0040577B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40577B">
        <w:rPr>
          <w:rFonts w:ascii="Times New Roman" w:hAnsi="Times New Roman" w:cs="Times New Roman" w:hint="eastAsia"/>
          <w:sz w:val="24"/>
          <w:szCs w:val="24"/>
          <w:lang w:eastAsia="zh-CN"/>
        </w:rPr>
        <w:t>附表</w:t>
      </w:r>
      <w:r w:rsidR="0040577B">
        <w:rPr>
          <w:rFonts w:ascii="Times New Roman" w:hAnsi="Times New Roman" w:cs="Times New Roman" w:hint="eastAsia"/>
          <w:sz w:val="24"/>
          <w:szCs w:val="24"/>
          <w:lang w:eastAsia="zh-CN"/>
        </w:rPr>
        <w:t>9</w:t>
      </w:r>
      <w:r w:rsidR="0040577B">
        <w:rPr>
          <w:rFonts w:ascii="Times New Roman" w:hAnsi="Times New Roman" w:cs="Times New Roman" w:hint="eastAsia"/>
          <w:sz w:val="24"/>
          <w:szCs w:val="24"/>
          <w:lang w:eastAsia="zh-CN"/>
        </w:rPr>
        <w:t>门水平分类汇总表</w:t>
      </w:r>
      <w:r w:rsidR="0040577B">
        <w:rPr>
          <w:rFonts w:ascii="Times New Roman" w:hAnsi="Times New Roman" w:cs="Times New Roman"/>
          <w:sz w:val="24"/>
          <w:szCs w:val="24"/>
          <w:lang w:eastAsia="zh-CN"/>
        </w:rPr>
        <w:t>)</w:t>
      </w:r>
      <w:r w:rsidR="00C46711">
        <w:rPr>
          <w:rFonts w:ascii="Times New Roman" w:hAnsi="Times New Roman" w:cs="Times New Roman" w:hint="eastAsia"/>
          <w:sz w:val="24"/>
          <w:szCs w:val="24"/>
          <w:lang w:eastAsia="zh-CN"/>
        </w:rPr>
        <w:t>，即可以直接用来绘制物种组</w:t>
      </w:r>
      <w:r w:rsidR="0040577B">
        <w:rPr>
          <w:rFonts w:ascii="Times New Roman" w:hAnsi="Times New Roman" w:cs="Times New Roman" w:hint="eastAsia"/>
          <w:sz w:val="24"/>
          <w:szCs w:val="24"/>
          <w:lang w:eastAsia="zh-CN"/>
        </w:rPr>
        <w:t>成</w:t>
      </w:r>
      <w:r w:rsidR="00C46711">
        <w:rPr>
          <w:rFonts w:ascii="Times New Roman" w:hAnsi="Times New Roman" w:cs="Times New Roman" w:hint="eastAsia"/>
          <w:sz w:val="24"/>
          <w:szCs w:val="24"/>
          <w:lang w:eastAsia="zh-CN"/>
        </w:rPr>
        <w:t>图，也可以进一步从更多角度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分析</w:t>
      </w:r>
      <w:r w:rsidR="00C46711">
        <w:rPr>
          <w:rFonts w:ascii="Times New Roman" w:hAnsi="Times New Roman" w:cs="Times New Roman" w:hint="eastAsia"/>
          <w:sz w:val="24"/>
          <w:szCs w:val="24"/>
          <w:lang w:eastAsia="zh-CN"/>
        </w:rPr>
        <w:t>组间差异或挖掘生物标志物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6AF3109A" w14:textId="7156B94F" w:rsidR="00B24B0F" w:rsidRPr="00B24B0F" w:rsidRDefault="00B24B0F" w:rsidP="00B24B0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B24B0F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lastRenderedPageBreak/>
        <w:t>for i in p c o f g;do</w:t>
      </w:r>
    </w:p>
    <w:p w14:paraId="09D0DC82" w14:textId="77777777" w:rsidR="00B24B0F" w:rsidRPr="00B24B0F" w:rsidRDefault="00B24B0F" w:rsidP="00B24B0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B24B0F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usearch -sintax_summary result/otus.sintax \</w:t>
      </w:r>
    </w:p>
    <w:p w14:paraId="2CA824BF" w14:textId="77777777" w:rsidR="00B24B0F" w:rsidRPr="00B24B0F" w:rsidRDefault="00B24B0F" w:rsidP="00B24B0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B24B0F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otutabin result/otutab_rare.txt -rank ${i} \</w:t>
      </w:r>
    </w:p>
    <w:p w14:paraId="49966BBC" w14:textId="77777777" w:rsidR="00B24B0F" w:rsidRPr="00B24B0F" w:rsidRDefault="00B24B0F" w:rsidP="00B24B0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B24B0F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-output result/tax/sum_${i}.txt</w:t>
      </w:r>
    </w:p>
    <w:p w14:paraId="2AAFD58D" w14:textId="270FFD24" w:rsidR="00B24B0F" w:rsidRPr="00B24B0F" w:rsidRDefault="00B24B0F" w:rsidP="00B24B0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B24B0F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done</w:t>
      </w:r>
    </w:p>
    <w:p w14:paraId="5A81B86A" w14:textId="2B6F2838" w:rsidR="0066333A" w:rsidRPr="00B24B0F" w:rsidRDefault="00B24B0F" w:rsidP="00B24B0F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B24B0F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sed -i 's/(//g;s/)//g;s/\"//g;s/\#//g;s/\/Chloroplast//g' result/tax/sum_*.txt</w:t>
      </w:r>
    </w:p>
    <w:p w14:paraId="58122A40" w14:textId="71A142A6" w:rsidR="0066333A" w:rsidRDefault="0066333A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21A3B3E2" w14:textId="39187536" w:rsidR="00C46711" w:rsidRDefault="008E463B" w:rsidP="00C46711">
      <w:pPr>
        <w:pStyle w:val="afff5"/>
        <w:numPr>
          <w:ilvl w:val="0"/>
          <w:numId w:val="17"/>
        </w:numPr>
        <w:wordWrap w:val="0"/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有参分析和功能预测</w:t>
      </w:r>
    </w:p>
    <w:p w14:paraId="7A557E24" w14:textId="208FE30C" w:rsidR="008E463B" w:rsidRDefault="00DB631D" w:rsidP="0020450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一些功能注释数据库，如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PICRUS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t</w:t>
      </w:r>
      <w:r w:rsidR="00021829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begin"/>
      </w:r>
      <w:r w:rsidR="00C460E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 xml:space="preserve"> ADDIN EN.CITE &lt;EndNote&gt;&lt;Cite&gt;&lt;Author&gt;Langille&lt;/Author&gt;&lt;Year&gt;2013&lt;/Year&gt;&lt;RecNum&gt;311&lt;/RecNum&gt;&lt;DisplayText&gt;&lt;style font="Arial"&gt;(Langille&lt;/style&gt;&lt;style face="italic" font="Arial"&gt;</w:instrText>
      </w:r>
      <w:r w:rsidR="00C460E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>等，</w:instrText>
      </w:r>
      <w:r w:rsidR="00C460E1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>&lt;/style&gt;&lt;style font="Arial"&gt; 2013)&lt;/style&gt;&lt;/DisplayText&gt;&lt;record&gt;&lt;rec-number&gt;3</w:instrText>
      </w:r>
      <w:r w:rsidR="00C460E1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>11&lt;/rec-number&gt;&lt;foreign-keys&gt;&lt;key app="EN" db-id="vstwvrevg90p50eed995xsvpzfste2atavda" timestamp="1563208551" guid="b77e82d1-70c5-457a-a0c3-33411eeacc65"&gt;311&lt;/key&gt;&lt;key app="ENWeb" db-id=""&gt;0&lt;/key&gt;&lt;/foreign-keys&gt;&lt;ref-type name="Journal Article"&gt;17&lt;/ref-type&gt;&lt;contributors&gt;&lt;authors&gt;&lt;author&gt;Langille, Morgan G. I.&lt;/author&gt;&lt;author&gt;Zaneveld, Jesse&lt;/author&gt;&lt;author&gt;Caporaso, J. Gregory&lt;/author&gt;&lt;author&gt;McDonald, Daniel&lt;/author&gt;&lt;author&gt;Knights, Dan&lt;/author&gt;&lt;author&gt;Reyes, Joshua A.&lt;/author&gt;&lt;author&gt;Clemente, Jose C.&lt;/author&gt;&lt;author&gt;Burkepile, Deron E.&lt;/author&gt;&lt;author&gt;Vega Thurber, Rebecca L.&lt;/author&gt;&lt;author&gt;Knight, Rob&lt;/author&gt;&lt;author&gt;Beiko, Robert G.&lt;/author&gt;&lt;author&gt;Huttenhower, Curtis&lt;/author&gt;&lt;/authors&gt;&lt;/contributors&gt;&lt;titles&gt;&lt;title&gt;Predictive functional profiling of microbial communities using 16S rRNA marker gene sequences&lt;/title&gt;&lt;secondary-title&gt;Nature Biotechnology&lt;/secondary-title&gt;&lt;/titles&gt;&lt;periodical&gt;&lt;full-title&gt;Nature Biotechnology&lt;/full-title&gt;&lt;abbr-1&gt;Nat. Biotechnol.&lt;/abbr-1&gt;&lt;abbr-2&gt;Nat Biotechnol&lt;/abbr-2&gt;&lt;/periodical&gt;&lt;pages&gt;814&lt;/pages&gt;&lt;volume&gt;31&lt;/volume&gt;&lt;dates&gt;&lt;year&gt;2013&lt;/year&gt;&lt;pub-dates&gt;&lt;date&gt;08/25/online&lt;/date&gt;&lt;/pub-dates&gt;&lt;/dates&gt;&lt;publisher&gt;Nature Publishing Group, a division of Macmillan Publishers Limited. All Rights Reserved.&lt;/publisher&gt;&lt;urls&gt;&lt;related-urls&gt;&lt;url&gt;https://doi.org/10.1038/nbt.2676&lt;/url&gt;&lt;/related-urls&gt;&lt;/urls&gt;&lt;electronic-resource-num&gt;10.1038/nbt.2676&lt;/electronic-resource-num&gt;&lt;research-notes&gt;picrust&lt;/research-notes&gt;&lt;/record&gt;&lt;/Cite&gt;&lt;/EndNote&gt;</w:instrText>
      </w:r>
      <w:r w:rsidR="00021829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separate"/>
      </w:r>
      <w:r w:rsidR="00021829" w:rsidRPr="00021829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>(Langille</w:t>
      </w:r>
      <w:r w:rsidR="00021829" w:rsidRPr="00021829">
        <w:rPr>
          <w:rFonts w:ascii="Arial" w:hAnsi="Arial" w:cs="Arial" w:hint="eastAsia"/>
          <w:i/>
          <w:noProof/>
          <w:kern w:val="1"/>
          <w:sz w:val="24"/>
          <w:szCs w:val="24"/>
          <w:lang w:eastAsia="zh-CN"/>
        </w:rPr>
        <w:t>等，</w:t>
      </w:r>
      <w:r w:rsidR="00021829" w:rsidRPr="00021829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 xml:space="preserve"> 2013)</w:t>
      </w:r>
      <w:r w:rsidR="00021829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end"/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、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B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ugBase</w:t>
      </w:r>
      <w:r w:rsidR="00021829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begin"/>
      </w:r>
      <w:r w:rsidR="0002182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 xml:space="preserve"> ADDIN EN.CITE &lt;EndNote&gt;&lt;Cite&gt;&lt;Author&gt;Ward&lt;/Author&gt;&lt;Year&gt;2017&lt;/Year&gt;&lt;RecNum&gt;21&lt;/RecNum&gt;&lt;DisplayText&gt;&lt;style font="Arial"&gt;(Ward&lt;/style&gt;&lt;style face="italic" font="Arial"&gt;</w:instrText>
      </w:r>
      <w:r w:rsidR="0002182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>等，</w:instrText>
      </w:r>
      <w:r w:rsidR="0002182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instrText>&lt;/style&gt;&lt;style font="Arial"&gt; 2017)&lt;/style&gt;&lt;/DisplayText&gt;&lt;record&gt;&lt;rec-number&gt;21&lt;/rec-nu</w:instrText>
      </w:r>
      <w:r w:rsidR="00021829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>mber&gt;&lt;foreign-keys&gt;&lt;key app="EN" db-id="vstwvrevg90p50eed995xsvpzfste2atavda" timestamp="1556790368" guid="5c7f8876-3505-4d2f-9ead-a98715a9f53f"&gt;21&lt;/key&gt;&lt;key app="ENWeb" db-id=""&gt;0&lt;/key&gt;&lt;/foreign-keys&gt;&lt;ref-type name="Journal Article"&gt;17&lt;/ref-type&gt;&lt;contributors&gt;&lt;authors&gt;&lt;author&gt;Ward, Tonya&lt;/author&gt;&lt;author&gt;Larson, Jake&lt;/author&gt;&lt;author&gt;Meulemans, Jeremy&lt;/author&gt;&lt;author&gt;Hillmann, Ben&lt;/author&gt;&lt;author&gt;Lynch, Joshua&lt;/author&gt;&lt;author&gt;Sidiropoulos, Dimitri&lt;/author&gt;&lt;author&gt;Spear, John R.&lt;/author&gt;&lt;author&gt;Caporaso, Greg&lt;/author&gt;&lt;author&gt;Blekhman, Ran&lt;/author&gt;&lt;author&gt;Knight, Rob&lt;/author&gt;&lt;author&gt;Fink, Ryan&lt;/author&gt;&lt;author&gt;Knights, Dan&lt;/author&gt;&lt;/authors&gt;&lt;/contributors&gt;&lt;titles&gt;&lt;title&gt;BugBase predicts organism-level microbiome phenotypes&lt;/title&gt;&lt;secondary-title&gt;bioRxiv&lt;/secondary-title&gt;&lt;/titles&gt;&lt;periodical&gt;&lt;full-title&gt;bioRxiv&lt;/full-title&gt;&lt;/periodical&gt;&lt;pages&gt;133462&lt;/pages&gt;&lt;dates&gt;&lt;year&gt;2017&lt;/year&gt;&lt;/dates&gt;&lt;urls&gt;&lt;related-urls&gt;&lt;url&gt;http://biorxiv.org/content/early/2017/05/02/133462.abstract&lt;/url&gt;&lt;url&gt;https://www.biorxiv.org/content/biorxiv/early/2017/05/02/133462.full.pdf&lt;/url&gt;&lt;/related-urls&gt;&lt;/urls&gt;&lt;electronic-resource-num&gt;10.1101/133462&lt;/electronic-resource-num&gt;&lt;/record&gt;&lt;/Cite&gt;&lt;/EndNote&gt;</w:instrText>
      </w:r>
      <w:r w:rsidR="00021829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separate"/>
      </w:r>
      <w:r w:rsidR="00021829" w:rsidRPr="00021829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>(Ward</w:t>
      </w:r>
      <w:r w:rsidR="00021829" w:rsidRPr="00021829">
        <w:rPr>
          <w:rFonts w:ascii="Arial" w:hAnsi="Arial" w:cs="Arial" w:hint="eastAsia"/>
          <w:i/>
          <w:noProof/>
          <w:kern w:val="1"/>
          <w:sz w:val="24"/>
          <w:szCs w:val="24"/>
          <w:lang w:eastAsia="zh-CN"/>
        </w:rPr>
        <w:t>等，</w:t>
      </w:r>
      <w:r w:rsidR="00021829" w:rsidRPr="00021829">
        <w:rPr>
          <w:rFonts w:ascii="Arial" w:hAnsi="Arial" w:cs="Arial" w:hint="eastAsia"/>
          <w:noProof/>
          <w:kern w:val="1"/>
          <w:sz w:val="24"/>
          <w:szCs w:val="24"/>
          <w:lang w:eastAsia="zh-CN"/>
        </w:rPr>
        <w:t xml:space="preserve"> 2017)</w:t>
      </w:r>
      <w:r w:rsidR="00021829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end"/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等的输入文件必须是基于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G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reenGene</w:t>
      </w:r>
      <w:r w:rsidR="00DC476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s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数据库生成的特征表。</w:t>
      </w:r>
      <w:r w:rsidR="0041363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此处采用</w:t>
      </w:r>
      <w:r w:rsidR="0041363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v</w:t>
      </w:r>
      <w:r w:rsidR="00413633">
        <w:rPr>
          <w:rFonts w:ascii="Times New Roman" w:hAnsi="Times New Roman" w:cs="Times New Roman"/>
          <w:kern w:val="1"/>
          <w:sz w:val="24"/>
          <w:szCs w:val="24"/>
          <w:lang w:eastAsia="zh-CN"/>
        </w:rPr>
        <w:t>search</w:t>
      </w:r>
      <w:r w:rsidR="0041363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的</w:t>
      </w:r>
      <w:r w:rsidR="00413633" w:rsidRPr="00DB631D">
        <w:rPr>
          <w:rFonts w:ascii="Times New Roman" w:hAnsi="Times New Roman" w:cs="Times New Roman"/>
          <w:sz w:val="24"/>
          <w:szCs w:val="24"/>
          <w:lang w:eastAsia="zh-CN"/>
        </w:rPr>
        <w:t>--usearch_global</w:t>
      </w:r>
      <w:r w:rsidR="00413633">
        <w:rPr>
          <w:rFonts w:ascii="Times New Roman" w:hAnsi="Times New Roman" w:cs="Times New Roman" w:hint="eastAsia"/>
          <w:sz w:val="24"/>
          <w:szCs w:val="24"/>
          <w:lang w:eastAsia="zh-CN"/>
        </w:rPr>
        <w:t>命令比对扩增子数据至</w:t>
      </w:r>
      <w:r w:rsidR="00413633">
        <w:rPr>
          <w:rFonts w:ascii="Times New Roman" w:hAnsi="Times New Roman" w:cs="Times New Roman"/>
          <w:sz w:val="24"/>
          <w:szCs w:val="24"/>
          <w:lang w:eastAsia="zh-CN"/>
        </w:rPr>
        <w:t>G</w:t>
      </w:r>
      <w:r w:rsidR="00413633">
        <w:rPr>
          <w:rFonts w:ascii="Times New Roman" w:hAnsi="Times New Roman" w:cs="Times New Roman" w:hint="eastAsia"/>
          <w:sz w:val="24"/>
          <w:szCs w:val="24"/>
          <w:lang w:eastAsia="zh-CN"/>
        </w:rPr>
        <w:t>r</w:t>
      </w:r>
      <w:r w:rsidR="00413633">
        <w:rPr>
          <w:rFonts w:ascii="Times New Roman" w:hAnsi="Times New Roman" w:cs="Times New Roman"/>
          <w:sz w:val="24"/>
          <w:szCs w:val="24"/>
          <w:lang w:eastAsia="zh-CN"/>
        </w:rPr>
        <w:t>eenGene</w:t>
      </w:r>
      <w:r w:rsidR="00DC476F">
        <w:rPr>
          <w:rFonts w:ascii="Times New Roman" w:hAnsi="Times New Roman" w:cs="Times New Roman"/>
          <w:sz w:val="24"/>
          <w:szCs w:val="24"/>
          <w:lang w:eastAsia="zh-CN"/>
        </w:rPr>
        <w:t>s</w:t>
      </w:r>
      <w:r w:rsidR="00413633">
        <w:rPr>
          <w:rFonts w:ascii="Times New Roman" w:hAnsi="Times New Roman" w:cs="Times New Roman" w:hint="eastAsia"/>
          <w:sz w:val="24"/>
          <w:szCs w:val="24"/>
          <w:lang w:eastAsia="zh-CN"/>
        </w:rPr>
        <w:t>数据库即可</w:t>
      </w:r>
      <w:r w:rsidR="0041363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获得有参分析的特征表</w:t>
      </w:r>
      <w:r w:rsidR="0041363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r w:rsidR="00DC476F">
        <w:rPr>
          <w:rFonts w:ascii="Times New Roman" w:hAnsi="Times New Roman" w:cs="Times New Roman"/>
          <w:kern w:val="1"/>
          <w:sz w:val="24"/>
          <w:szCs w:val="24"/>
          <w:lang w:eastAsia="zh-CN"/>
        </w:rPr>
        <w:t>gg/</w:t>
      </w:r>
      <w:r w:rsidR="0041363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o</w:t>
      </w:r>
      <w:r w:rsidR="00413633">
        <w:rPr>
          <w:rFonts w:ascii="Times New Roman" w:hAnsi="Times New Roman" w:cs="Times New Roman"/>
          <w:kern w:val="1"/>
          <w:sz w:val="24"/>
          <w:szCs w:val="24"/>
          <w:lang w:eastAsia="zh-CN"/>
        </w:rPr>
        <w:t>tutab.txt)</w:t>
      </w:r>
      <w:r w:rsidR="0041363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该结果可作为主流功能预测软件的输入文件开展分析。</w:t>
      </w:r>
    </w:p>
    <w:p w14:paraId="3EF2CC25" w14:textId="7E184B5B" w:rsidR="00DB631D" w:rsidRPr="009C5800" w:rsidRDefault="00DB631D" w:rsidP="00DB631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9C5800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vsearch --usearch_global temp/filtered.fa --db </w:t>
      </w:r>
      <w:r w:rsidR="00DC092C" w:rsidRPr="009C5800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${ea}/</w:t>
      </w:r>
      <w:r w:rsidRPr="009C5800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gg/97_otus.fasta \</w:t>
      </w:r>
    </w:p>
    <w:p w14:paraId="5286C9F2" w14:textId="4239DAE8" w:rsidR="00C46711" w:rsidRPr="009C5800" w:rsidRDefault="00DB631D" w:rsidP="00DB631D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9C5800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 xml:space="preserve">       --otutabout result/gg/otutab.txt --id 0.97 --threads 12</w:t>
      </w:r>
    </w:p>
    <w:p w14:paraId="0F426CDA" w14:textId="75542044" w:rsidR="00C46711" w:rsidRDefault="0002182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注意：如果使用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PICRUS</w:t>
      </w:r>
      <w:r>
        <w:rPr>
          <w:rFonts w:ascii="Times New Roman" w:hAnsi="Times New Roman" w:cs="Times New Roman"/>
          <w:sz w:val="24"/>
          <w:szCs w:val="24"/>
          <w:lang w:eastAsia="zh-CN"/>
        </w:rPr>
        <w:t>t2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可直接使用第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4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步中的序列</w:t>
      </w:r>
      <w:r w:rsidR="009C5800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9C5800">
        <w:rPr>
          <w:rFonts w:ascii="Times New Roman" w:hAnsi="Times New Roman" w:cs="Times New Roman"/>
          <w:sz w:val="24"/>
          <w:szCs w:val="24"/>
          <w:lang w:eastAsia="zh-CN"/>
        </w:rPr>
        <w:t>otus.fa)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和第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5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步中的特征表</w:t>
      </w:r>
      <w:r w:rsidR="009C5800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9C5800">
        <w:rPr>
          <w:rFonts w:ascii="Times New Roman" w:hAnsi="Times New Roman" w:cs="Times New Roman"/>
          <w:sz w:val="24"/>
          <w:szCs w:val="24"/>
          <w:lang w:eastAsia="zh-CN"/>
        </w:rPr>
        <w:t>result/otutab.txt)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作为输入文件开展分析。</w:t>
      </w:r>
    </w:p>
    <w:p w14:paraId="03906420" w14:textId="5FAF623E" w:rsidR="00021829" w:rsidRDefault="00021829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</w:p>
    <w:p w14:paraId="75694902" w14:textId="61CDB1CF" w:rsidR="00793F48" w:rsidRDefault="001D532A" w:rsidP="00793F48">
      <w:pPr>
        <w:pStyle w:val="afff5"/>
        <w:numPr>
          <w:ilvl w:val="0"/>
          <w:numId w:val="17"/>
        </w:numPr>
        <w:wordWrap w:val="0"/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1D532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空间清理及数据提交</w:t>
      </w:r>
    </w:p>
    <w:p w14:paraId="6658BD76" w14:textId="5EC3AAD7" w:rsidR="00793F48" w:rsidRDefault="001D532A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整个分析过程会占用原始数据大小数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10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倍的空间。</w:t>
      </w:r>
      <w:r w:rsidR="00617B58">
        <w:rPr>
          <w:rFonts w:ascii="Times New Roman" w:hAnsi="Times New Roman" w:cs="Times New Roman" w:hint="eastAsia"/>
          <w:sz w:val="24"/>
          <w:szCs w:val="24"/>
          <w:lang w:eastAsia="zh-CN"/>
        </w:rPr>
        <w:t>项目结果分析结束可以删除整个</w:t>
      </w:r>
      <w:r w:rsidR="00617B58">
        <w:rPr>
          <w:rFonts w:ascii="Times New Roman" w:hAnsi="Times New Roman" w:cs="Times New Roman" w:hint="eastAsia"/>
          <w:sz w:val="24"/>
          <w:szCs w:val="24"/>
          <w:lang w:eastAsia="zh-CN"/>
        </w:rPr>
        <w:t>t</w:t>
      </w:r>
      <w:r w:rsidR="00617B58">
        <w:rPr>
          <w:rFonts w:ascii="Times New Roman" w:hAnsi="Times New Roman" w:cs="Times New Roman"/>
          <w:sz w:val="24"/>
          <w:szCs w:val="24"/>
          <w:lang w:eastAsia="zh-CN"/>
        </w:rPr>
        <w:t>emp</w:t>
      </w:r>
      <w:r w:rsidR="00617B58">
        <w:rPr>
          <w:rFonts w:ascii="Times New Roman" w:hAnsi="Times New Roman" w:cs="Times New Roman" w:hint="eastAsia"/>
          <w:sz w:val="24"/>
          <w:szCs w:val="24"/>
          <w:lang w:eastAsia="zh-CN"/>
        </w:rPr>
        <w:t>文件夹。</w:t>
      </w:r>
      <w:r w:rsidR="00B63988">
        <w:rPr>
          <w:rFonts w:ascii="Times New Roman" w:hAnsi="Times New Roman" w:cs="Times New Roman" w:hint="eastAsia"/>
          <w:sz w:val="24"/>
          <w:szCs w:val="24"/>
          <w:lang w:eastAsia="zh-CN"/>
        </w:rPr>
        <w:t>分析取得</w:t>
      </w:r>
      <w:r w:rsidR="00617B58">
        <w:rPr>
          <w:rFonts w:ascii="Times New Roman" w:hAnsi="Times New Roman" w:cs="Times New Roman" w:hint="eastAsia"/>
          <w:sz w:val="24"/>
          <w:szCs w:val="24"/>
          <w:lang w:eastAsia="zh-CN"/>
        </w:rPr>
        <w:t>阶段性成果，也要及时清楚不常用的中间文件</w:t>
      </w:r>
      <w:r w:rsidR="00B63988">
        <w:rPr>
          <w:rFonts w:ascii="Times New Roman" w:hAnsi="Times New Roman" w:cs="Times New Roman" w:hint="eastAsia"/>
          <w:sz w:val="24"/>
          <w:szCs w:val="24"/>
          <w:lang w:eastAsia="zh-CN"/>
        </w:rPr>
        <w:t>节省空间</w:t>
      </w:r>
      <w:r w:rsidR="00617B58">
        <w:rPr>
          <w:rFonts w:ascii="Times New Roman" w:hAnsi="Times New Roman" w:cs="Times New Roman" w:hint="eastAsia"/>
          <w:sz w:val="24"/>
          <w:szCs w:val="24"/>
          <w:lang w:eastAsia="zh-CN"/>
        </w:rPr>
        <w:t>，如</w:t>
      </w:r>
      <w:r w:rsidR="00617B58">
        <w:rPr>
          <w:rFonts w:ascii="Times New Roman" w:hAnsi="Times New Roman" w:cs="Times New Roman" w:hint="eastAsia"/>
          <w:sz w:val="24"/>
          <w:szCs w:val="24"/>
          <w:lang w:eastAsia="zh-CN"/>
        </w:rPr>
        <w:t>f</w:t>
      </w:r>
      <w:r w:rsidR="00617B58">
        <w:rPr>
          <w:rFonts w:ascii="Times New Roman" w:hAnsi="Times New Roman" w:cs="Times New Roman"/>
          <w:sz w:val="24"/>
          <w:szCs w:val="24"/>
          <w:lang w:eastAsia="zh-CN"/>
        </w:rPr>
        <w:t>astq</w:t>
      </w:r>
      <w:r w:rsidR="00617B58">
        <w:rPr>
          <w:rFonts w:ascii="Times New Roman" w:hAnsi="Times New Roman" w:cs="Times New Roman" w:hint="eastAsia"/>
          <w:sz w:val="24"/>
          <w:szCs w:val="24"/>
          <w:lang w:eastAsia="zh-CN"/>
        </w:rPr>
        <w:t>文件</w:t>
      </w:r>
      <w:r w:rsidR="00B63988">
        <w:rPr>
          <w:rFonts w:ascii="Times New Roman" w:hAnsi="Times New Roman" w:cs="Times New Roman" w:hint="eastAsia"/>
          <w:sz w:val="24"/>
          <w:szCs w:val="24"/>
          <w:lang w:eastAsia="zh-CN"/>
        </w:rPr>
        <w:t>。这个习惯对于团队共享存储时尤其重要，否则硬盘空间耗尽，所有任务都</w:t>
      </w:r>
      <w:r w:rsidR="00720B81">
        <w:rPr>
          <w:rFonts w:ascii="Times New Roman" w:hAnsi="Times New Roman" w:cs="Times New Roman" w:hint="eastAsia"/>
          <w:sz w:val="24"/>
          <w:szCs w:val="24"/>
          <w:lang w:eastAsia="zh-CN"/>
        </w:rPr>
        <w:t>会</w:t>
      </w:r>
      <w:r w:rsidR="00B63988">
        <w:rPr>
          <w:rFonts w:ascii="Times New Roman" w:hAnsi="Times New Roman" w:cs="Times New Roman" w:hint="eastAsia"/>
          <w:sz w:val="24"/>
          <w:szCs w:val="24"/>
          <w:lang w:eastAsia="zh-CN"/>
        </w:rPr>
        <w:t>立即停止</w:t>
      </w:r>
      <w:r w:rsidR="00617B58"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228039BC" w14:textId="1B92E09B" w:rsidR="00617B58" w:rsidRPr="00B63988" w:rsidRDefault="00B63988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 w:hint="eastAsia"/>
          <w:sz w:val="24"/>
          <w:szCs w:val="24"/>
          <w:shd w:val="pct15" w:color="auto" w:fill="FFFFFF"/>
          <w:lang w:eastAsia="zh-CN"/>
        </w:rPr>
      </w:pPr>
      <w:r w:rsidRPr="00B63988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rm -rf temp/*.fq</w:t>
      </w:r>
    </w:p>
    <w:p w14:paraId="70A8E61F" w14:textId="3E804DA8" w:rsidR="00720B81" w:rsidRPr="00720B81" w:rsidRDefault="00720B81" w:rsidP="00720B81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 w:hint="eastAsia"/>
          <w:sz w:val="24"/>
          <w:szCs w:val="24"/>
          <w:lang w:eastAsia="zh-CN"/>
        </w:rPr>
      </w:pPr>
      <w:r w:rsidRPr="00720B81">
        <w:rPr>
          <w:rFonts w:ascii="Times New Roman" w:hAnsi="Times New Roman" w:cs="Times New Roman" w:hint="eastAsia"/>
          <w:sz w:val="24"/>
          <w:szCs w:val="24"/>
          <w:lang w:eastAsia="zh-CN"/>
        </w:rPr>
        <w:t>短期不用数据库压缩节省空间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1A9129CD" w14:textId="0C283428" w:rsidR="00720B81" w:rsidRPr="00720B81" w:rsidRDefault="00720B81" w:rsidP="00720B81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20B8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gzip ${ea}/usearch/rdp_16s_v16_sp.fa</w:t>
      </w:r>
    </w:p>
    <w:p w14:paraId="45B4D90F" w14:textId="7D659E8C" w:rsidR="00793F48" w:rsidRPr="00720B81" w:rsidRDefault="00720B81" w:rsidP="00720B81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20B8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gzip ${ea}/gg/97_otus.fasta</w:t>
      </w:r>
    </w:p>
    <w:p w14:paraId="5301C41D" w14:textId="5BED7E92" w:rsidR="00793F48" w:rsidRDefault="00720B81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 w:rsidRPr="00720B81">
        <w:rPr>
          <w:rFonts w:ascii="Times New Roman" w:hAnsi="Times New Roman" w:cs="Times New Roman" w:hint="eastAsia"/>
          <w:sz w:val="24"/>
          <w:szCs w:val="24"/>
          <w:lang w:eastAsia="zh-CN"/>
        </w:rPr>
        <w:t>原始序列统计</w:t>
      </w:r>
      <w:r w:rsidRPr="00720B81">
        <w:rPr>
          <w:rFonts w:ascii="Times New Roman" w:hAnsi="Times New Roman" w:cs="Times New Roman" w:hint="eastAsia"/>
          <w:sz w:val="24"/>
          <w:szCs w:val="24"/>
          <w:lang w:eastAsia="zh-CN"/>
        </w:rPr>
        <w:t>md5</w:t>
      </w:r>
      <w:r w:rsidRPr="00720B81">
        <w:rPr>
          <w:rFonts w:ascii="Times New Roman" w:hAnsi="Times New Roman" w:cs="Times New Roman" w:hint="eastAsia"/>
          <w:sz w:val="24"/>
          <w:szCs w:val="24"/>
          <w:lang w:eastAsia="zh-CN"/>
        </w:rPr>
        <w:t>值，用于数据提交</w:t>
      </w:r>
      <w:r w:rsidR="00B87AA0">
        <w:rPr>
          <w:rFonts w:ascii="Times New Roman" w:hAnsi="Times New Roman" w:cs="Times New Roman" w:hint="eastAsia"/>
          <w:sz w:val="24"/>
          <w:szCs w:val="24"/>
          <w:lang w:eastAsia="zh-CN"/>
        </w:rPr>
        <w:t>(</w:t>
      </w:r>
      <w:r w:rsidR="00B87AA0">
        <w:rPr>
          <w:rFonts w:ascii="Times New Roman" w:hAnsi="Times New Roman" w:cs="Times New Roman" w:hint="eastAsia"/>
          <w:sz w:val="24"/>
          <w:szCs w:val="24"/>
          <w:lang w:eastAsia="zh-CN"/>
        </w:rPr>
        <w:t>附表</w:t>
      </w:r>
      <w:r w:rsidR="00B87AA0">
        <w:rPr>
          <w:rFonts w:ascii="Times New Roman" w:hAnsi="Times New Roman" w:cs="Times New Roman" w:hint="eastAsia"/>
          <w:sz w:val="24"/>
          <w:szCs w:val="24"/>
          <w:lang w:eastAsia="zh-CN"/>
        </w:rPr>
        <w:t>10</w:t>
      </w:r>
      <w:r w:rsidR="00B87AA0">
        <w:rPr>
          <w:rFonts w:ascii="Times New Roman" w:hAnsi="Times New Roman" w:cs="Times New Roman"/>
          <w:sz w:val="24"/>
          <w:szCs w:val="24"/>
          <w:lang w:eastAsia="zh-CN"/>
        </w:rPr>
        <w:t>)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。</w:t>
      </w:r>
    </w:p>
    <w:p w14:paraId="4213A8CA" w14:textId="77777777" w:rsidR="00720B81" w:rsidRPr="00720B81" w:rsidRDefault="00720B81" w:rsidP="00720B81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20B8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cd seq</w:t>
      </w:r>
    </w:p>
    <w:p w14:paraId="073F2760" w14:textId="77777777" w:rsidR="00720B81" w:rsidRPr="00720B81" w:rsidRDefault="00720B81" w:rsidP="00720B81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20B8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md5sum *_1.fq.gz &gt; md5sum1.txt</w:t>
      </w:r>
    </w:p>
    <w:p w14:paraId="1CD6471F" w14:textId="77777777" w:rsidR="00720B81" w:rsidRPr="00720B81" w:rsidRDefault="00720B81" w:rsidP="00720B81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20B8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md5sum *_2.fq.gz &gt; md5sum2.txt</w:t>
      </w:r>
    </w:p>
    <w:p w14:paraId="63734168" w14:textId="77777777" w:rsidR="00720B81" w:rsidRPr="00720B81" w:rsidRDefault="00720B81" w:rsidP="00720B81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20B8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paste md5sum1.txt md5sum2.txt | awk '{print $2"\t"$1"\t"$4"\t"$3}' | \</w:t>
      </w:r>
    </w:p>
    <w:p w14:paraId="57A1281E" w14:textId="77777777" w:rsidR="00720B81" w:rsidRPr="00720B81" w:rsidRDefault="00720B81" w:rsidP="00720B81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20B8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lastRenderedPageBreak/>
        <w:t xml:space="preserve">  sed 's/*//g' &gt; ../result/md5sum.txt</w:t>
      </w:r>
    </w:p>
    <w:p w14:paraId="5C8CF1F8" w14:textId="77777777" w:rsidR="00720B81" w:rsidRPr="00720B81" w:rsidRDefault="00720B81" w:rsidP="00720B81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20B8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rm md5sum*</w:t>
      </w:r>
    </w:p>
    <w:p w14:paraId="262BA697" w14:textId="77777777" w:rsidR="00720B81" w:rsidRPr="00720B81" w:rsidRDefault="00720B81" w:rsidP="00720B81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20B8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cd ..</w:t>
      </w:r>
    </w:p>
    <w:p w14:paraId="59FC70C1" w14:textId="73A2AD1E" w:rsidR="00720B81" w:rsidRPr="00720B81" w:rsidRDefault="00720B81" w:rsidP="00720B81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</w:pPr>
      <w:r w:rsidRPr="00720B81">
        <w:rPr>
          <w:rFonts w:ascii="Times New Roman" w:hAnsi="Times New Roman" w:cs="Times New Roman"/>
          <w:sz w:val="24"/>
          <w:szCs w:val="24"/>
          <w:shd w:val="pct15" w:color="auto" w:fill="FFFFFF"/>
          <w:lang w:eastAsia="zh-CN"/>
        </w:rPr>
        <w:t>cat result/md5sum.txt</w:t>
      </w:r>
    </w:p>
    <w:p w14:paraId="43771831" w14:textId="77777777" w:rsidR="00720B81" w:rsidRPr="00063171" w:rsidRDefault="00720B81">
      <w:pPr>
        <w:wordWrap w:val="0"/>
        <w:adjustRightInd w:val="0"/>
        <w:snapToGrid w:val="0"/>
        <w:spacing w:line="360" w:lineRule="auto"/>
        <w:rPr>
          <w:rFonts w:ascii="Times New Roman" w:hAnsi="Times New Roman" w:cs="Times New Roman" w:hint="eastAsia"/>
          <w:sz w:val="24"/>
          <w:szCs w:val="24"/>
          <w:lang w:eastAsia="zh-CN"/>
        </w:rPr>
      </w:pPr>
    </w:p>
    <w:p w14:paraId="5044A0EA" w14:textId="30464E73" w:rsidR="00D31473" w:rsidRDefault="003567EC" w:rsidP="00D63441">
      <w:pPr>
        <w:widowControl w:val="0"/>
        <w:adjustRightInd w:val="0"/>
        <w:snapToGrid w:val="0"/>
        <w:spacing w:line="360" w:lineRule="auto"/>
        <w:jc w:val="both"/>
        <w:outlineLvl w:val="1"/>
        <w:rPr>
          <w:rFonts w:ascii="Times New Roman" w:hAnsi="Times New Roman" w:cs="Times New Roman"/>
          <w:b/>
          <w:color w:val="000000"/>
          <w:sz w:val="24"/>
          <w:szCs w:val="24"/>
          <w:lang w:eastAsia="zh-CN"/>
        </w:rPr>
      </w:pPr>
      <w:r w:rsidRPr="00136A8F">
        <w:rPr>
          <w:rFonts w:ascii="Times New Roman" w:hAnsi="Times New Roman" w:cs="Times New Roman"/>
          <w:b/>
          <w:color w:val="000000"/>
          <w:sz w:val="24"/>
          <w:szCs w:val="24"/>
          <w:lang w:eastAsia="zh-CN"/>
        </w:rPr>
        <w:t>常见问题</w:t>
      </w:r>
    </w:p>
    <w:p w14:paraId="6AFF74D4" w14:textId="2E877EA9" w:rsidR="000104C4" w:rsidRPr="00136A8F" w:rsidRDefault="004060C9" w:rsidP="000104C4">
      <w:pPr>
        <w:pStyle w:val="afff5"/>
        <w:widowControl w:val="0"/>
        <w:numPr>
          <w:ilvl w:val="0"/>
          <w:numId w:val="18"/>
        </w:numPr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软件、</w:t>
      </w:r>
      <w:r w:rsidR="000104C4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数据库下载慢或无法下载</w:t>
      </w:r>
    </w:p>
    <w:p w14:paraId="143C5E6F" w14:textId="5EAEC54B" w:rsidR="000104C4" w:rsidRDefault="004060C9" w:rsidP="00F91354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由于</w:t>
      </w:r>
      <w:r w:rsidR="0084013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国际带宽和</w:t>
      </w:r>
      <w:r w:rsidR="00BC52F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站点的</w:t>
      </w:r>
      <w:r w:rsidR="0084013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速</w:t>
      </w:r>
      <w:r w:rsidR="00BC52F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度</w:t>
      </w:r>
      <w:r w:rsidR="0084013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限制</w:t>
      </w:r>
      <w:r w:rsidR="00BC52F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等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原因，</w:t>
      </w:r>
      <w:r w:rsidR="000104C4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很多国外数据库下载缓慢</w:t>
      </w:r>
      <w:r w:rsidR="0084013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甚至</w:t>
      </w:r>
      <w:r w:rsidR="000104C4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无法</w:t>
      </w:r>
      <w:r w:rsidR="0084013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载</w:t>
      </w:r>
      <w:r w:rsidR="000104C4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。宏基因组公众号团队建立了</w:t>
      </w:r>
      <w:r w:rsidR="00BC52F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微生物组领域的扩增子和宏基因组</w:t>
      </w:r>
      <w:r w:rsidR="000104C4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常用</w:t>
      </w:r>
      <w:r w:rsidR="00C625D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软件和</w:t>
      </w:r>
      <w:r w:rsidR="000104C4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数据库的国内备份</w:t>
      </w:r>
      <w:r w:rsidR="00BC52F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站点</w:t>
      </w:r>
      <w:r w:rsidR="000104C4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，方便同行下载和使用</w:t>
      </w:r>
      <w:r w:rsidR="00C625D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5758D5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站点</w:t>
      </w:r>
      <w:r w:rsidR="00BC52F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1</w:t>
      </w:r>
      <w:r w:rsidR="00BC52F3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. </w:t>
      </w:r>
      <w:r w:rsidR="00C625D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国家微生物科学数据中心的数据下载页面——工具资源下载栏目</w:t>
      </w:r>
      <w:r w:rsidR="00C625D9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hyperlink r:id="rId38" w:history="1">
        <w:r w:rsidR="00DB7D9B" w:rsidRPr="003F00A7">
          <w:rPr>
            <w:rStyle w:val="affd"/>
            <w:rFonts w:ascii="Times New Roman" w:hAnsi="Times New Roman" w:cs="Times New Roman"/>
            <w:kern w:val="1"/>
            <w:sz w:val="24"/>
            <w:szCs w:val="24"/>
            <w:lang w:eastAsia="zh-CN"/>
          </w:rPr>
          <w:t>http://nmdc.cn/datadownload</w:t>
        </w:r>
      </w:hyperlink>
      <w:r w:rsidR="00DB7D9B">
        <w:rPr>
          <w:rFonts w:ascii="Times New Roman" w:hAnsi="Times New Roman" w:cs="Times New Roman"/>
          <w:kern w:val="1"/>
          <w:sz w:val="24"/>
          <w:szCs w:val="24"/>
          <w:lang w:eastAsia="zh-CN"/>
        </w:rPr>
        <w:t>)</w:t>
      </w:r>
      <w:r w:rsidR="00DB7D9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即为宏基因组</w:t>
      </w:r>
      <w:r w:rsidR="00BC52F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团队</w:t>
      </w:r>
      <w:r w:rsidR="007D631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与中科院微生物所共同</w:t>
      </w:r>
      <w:r w:rsidR="00DB7D9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维护的站点之一，提供宏基因组常用软件、数据库的</w:t>
      </w:r>
      <w:r w:rsidR="007D631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FTP</w:t>
      </w:r>
      <w:r w:rsidR="00DB7D9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载</w:t>
      </w:r>
      <w:r w:rsidR="007D631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链接</w:t>
      </w:r>
      <w:r w:rsidR="00DB7D9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  <w:r w:rsidR="00E352A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站点</w:t>
      </w:r>
      <w:r w:rsidR="007D631E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2</w:t>
      </w:r>
      <w:r w:rsidR="007D631E">
        <w:rPr>
          <w:rFonts w:ascii="Times New Roman" w:hAnsi="Times New Roman" w:cs="Times New Roman"/>
          <w:kern w:val="1"/>
          <w:sz w:val="24"/>
          <w:szCs w:val="24"/>
          <w:lang w:eastAsia="zh-CN"/>
        </w:rPr>
        <w:t xml:space="preserve">. </w:t>
      </w:r>
      <w:r w:rsidR="00E352A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由</w:t>
      </w:r>
      <w:r w:rsidR="008B6CEC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刘永鑫的</w:t>
      </w:r>
      <w:r w:rsidR="00DB7D9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G</w:t>
      </w:r>
      <w:r w:rsidR="00DB7D9B">
        <w:rPr>
          <w:rFonts w:ascii="Times New Roman" w:hAnsi="Times New Roman" w:cs="Times New Roman"/>
          <w:kern w:val="1"/>
          <w:sz w:val="24"/>
          <w:szCs w:val="24"/>
          <w:lang w:eastAsia="zh-CN"/>
        </w:rPr>
        <w:t>it</w:t>
      </w:r>
      <w:r w:rsidR="00E352A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H</w:t>
      </w:r>
      <w:r w:rsidR="00DB7D9B">
        <w:rPr>
          <w:rFonts w:ascii="Times New Roman" w:hAnsi="Times New Roman" w:cs="Times New Roman"/>
          <w:kern w:val="1"/>
          <w:sz w:val="24"/>
          <w:szCs w:val="24"/>
          <w:lang w:eastAsia="zh-CN"/>
        </w:rPr>
        <w:t>ub</w:t>
      </w:r>
      <w:r w:rsidR="00DB7D9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中</w:t>
      </w:r>
      <w:r w:rsidR="00E25B6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《微生物组数据分析与可视化实战》专著的大数据下载页面</w:t>
      </w:r>
      <w:r w:rsidR="00E25B6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(</w:t>
      </w:r>
      <w:hyperlink r:id="rId39" w:history="1">
        <w:r w:rsidR="00E25B68" w:rsidRPr="003F00A7">
          <w:rPr>
            <w:rStyle w:val="affd"/>
            <w:rFonts w:ascii="Times New Roman" w:hAnsi="Times New Roman" w:cs="Times New Roman"/>
            <w:sz w:val="24"/>
            <w:szCs w:val="24"/>
            <w:lang w:eastAsia="zh-CN"/>
          </w:rPr>
          <w:t>https://github.com/YongxinLiu/MicrobiomeStatPlot/blob/master/Data/BigDataDownlaodList.md</w:t>
        </w:r>
      </w:hyperlink>
      <w:r w:rsidR="00E25B68" w:rsidRPr="00DB7D9B">
        <w:rPr>
          <w:rStyle w:val="affd"/>
          <w:rFonts w:ascii="Times New Roman" w:hAnsi="Times New Roman" w:cs="Times New Roman"/>
          <w:color w:val="auto"/>
          <w:sz w:val="24"/>
          <w:szCs w:val="24"/>
          <w:u w:val="none"/>
          <w:lang w:eastAsia="zh-CN"/>
        </w:rPr>
        <w:t>)</w:t>
      </w:r>
      <w:r w:rsidR="00E25B68">
        <w:rPr>
          <w:rStyle w:val="affd"/>
          <w:rFonts w:ascii="Times New Roman" w:hAnsi="Times New Roman" w:cs="Times New Roman" w:hint="eastAsia"/>
          <w:color w:val="auto"/>
          <w:sz w:val="24"/>
          <w:szCs w:val="24"/>
          <w:u w:val="none"/>
          <w:lang w:eastAsia="zh-CN"/>
        </w:rPr>
        <w:t>提供有</w:t>
      </w:r>
      <w:r w:rsidR="00E25B68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常用</w:t>
      </w:r>
      <w:r w:rsidR="00E352A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资源</w:t>
      </w:r>
      <w:r w:rsidR="00DB7D9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载</w:t>
      </w:r>
      <w:r w:rsidR="00E352A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百度云链接和</w:t>
      </w:r>
      <w:r w:rsidR="00E352A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H</w:t>
      </w:r>
      <w:r w:rsidR="00E352AF">
        <w:rPr>
          <w:rFonts w:ascii="Times New Roman" w:hAnsi="Times New Roman" w:cs="Times New Roman"/>
          <w:kern w:val="1"/>
          <w:sz w:val="24"/>
          <w:szCs w:val="24"/>
          <w:lang w:eastAsia="zh-CN"/>
        </w:rPr>
        <w:t>TTP</w:t>
      </w:r>
      <w:r w:rsidR="00E352AF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下载链接。</w:t>
      </w:r>
    </w:p>
    <w:p w14:paraId="1D88A47A" w14:textId="4BE68D72" w:rsidR="00F91354" w:rsidRDefault="00590A60" w:rsidP="00F91354">
      <w:pPr>
        <w:widowControl w:val="0"/>
        <w:adjustRightInd w:val="0"/>
        <w:snapToGrid w:val="0"/>
        <w:spacing w:line="360" w:lineRule="auto"/>
        <w:rPr>
          <w:rFonts w:asciiTheme="minorEastAsia" w:hAnsiTheme="minorEastAsia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sz w:val="24"/>
          <w:szCs w:val="24"/>
          <w:lang w:eastAsia="zh-CN"/>
        </w:rPr>
        <w:t>R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包的批量安装，需要在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R</w:t>
      </w:r>
      <w:r>
        <w:rPr>
          <w:rFonts w:ascii="Times New Roman" w:hAnsi="Times New Roman" w:cs="Times New Roman"/>
          <w:sz w:val="24"/>
          <w:szCs w:val="24"/>
          <w:lang w:eastAsia="zh-CN"/>
        </w:rPr>
        <w:t>Studio</w:t>
      </w:r>
      <w:r>
        <w:rPr>
          <w:rFonts w:ascii="Times New Roman" w:hAnsi="Times New Roman" w:cs="Times New Roman" w:hint="eastAsia"/>
          <w:sz w:val="24"/>
          <w:szCs w:val="24"/>
          <w:lang w:eastAsia="zh-CN"/>
        </w:rPr>
        <w:t>中查看</w:t>
      </w:r>
      <w:r w:rsidR="000F27B0">
        <w:rPr>
          <w:rFonts w:ascii="Times New Roman" w:hAnsi="Times New Roman" w:cs="Times New Roman" w:hint="eastAsia"/>
          <w:sz w:val="24"/>
          <w:szCs w:val="24"/>
          <w:lang w:eastAsia="zh-CN"/>
        </w:rPr>
        <w:t>R</w:t>
      </w:r>
      <w:r w:rsidR="000F27B0">
        <w:rPr>
          <w:rFonts w:ascii="Times New Roman" w:hAnsi="Times New Roman" w:cs="Times New Roman" w:hint="eastAsia"/>
          <w:sz w:val="24"/>
          <w:szCs w:val="24"/>
          <w:lang w:eastAsia="zh-CN"/>
        </w:rPr>
        <w:t>包所在位置，然后替换下载的</w:t>
      </w:r>
      <w:r w:rsidR="000F27B0">
        <w:rPr>
          <w:rFonts w:ascii="Times New Roman" w:hAnsi="Times New Roman" w:cs="Times New Roman" w:hint="eastAsia"/>
          <w:sz w:val="24"/>
          <w:szCs w:val="24"/>
          <w:lang w:eastAsia="zh-CN"/>
        </w:rPr>
        <w:t>R</w:t>
      </w:r>
      <w:r w:rsidR="000F27B0">
        <w:rPr>
          <w:rFonts w:ascii="Times New Roman" w:hAnsi="Times New Roman" w:cs="Times New Roman" w:hint="eastAsia"/>
          <w:sz w:val="24"/>
          <w:szCs w:val="24"/>
          <w:lang w:eastAsia="zh-CN"/>
        </w:rPr>
        <w:t>包合辑，详</w:t>
      </w:r>
      <w:r w:rsidR="00E25B68">
        <w:rPr>
          <w:rFonts w:ascii="Times New Roman" w:hAnsi="Times New Roman" w:cs="Times New Roman" w:hint="eastAsia"/>
          <w:sz w:val="24"/>
          <w:szCs w:val="24"/>
          <w:lang w:eastAsia="zh-CN"/>
        </w:rPr>
        <w:t>细</w:t>
      </w:r>
      <w:r w:rsidR="000F27B0">
        <w:rPr>
          <w:rFonts w:ascii="Times New Roman" w:hAnsi="Times New Roman" w:cs="Times New Roman" w:hint="eastAsia"/>
          <w:sz w:val="24"/>
          <w:szCs w:val="24"/>
          <w:lang w:eastAsia="zh-CN"/>
        </w:rPr>
        <w:t>操作见—</w:t>
      </w:r>
      <w:r w:rsidR="000F27B0" w:rsidRPr="00580936">
        <w:rPr>
          <w:rFonts w:asciiTheme="minorEastAsia" w:hAnsiTheme="minorEastAsia" w:cs="Times New Roman" w:hint="eastAsia"/>
          <w:sz w:val="24"/>
          <w:szCs w:val="24"/>
          <w:lang w:eastAsia="zh-CN"/>
        </w:rPr>
        <w:t>—</w:t>
      </w:r>
      <w:hyperlink r:id="rId40" w:tgtFrame="_blank" w:history="1">
        <w:r w:rsidR="000F27B0" w:rsidRPr="00580936">
          <w:rPr>
            <w:rStyle w:val="affd"/>
            <w:rFonts w:asciiTheme="minorEastAsia" w:hAnsiTheme="minorEastAsia" w:hint="eastAsia"/>
            <w:color w:val="0366D6"/>
            <w:sz w:val="24"/>
            <w:szCs w:val="24"/>
            <w:lang w:eastAsia="zh-CN"/>
          </w:rPr>
          <w:t>个人电脑搭建微生物组分析平台(</w:t>
        </w:r>
        <w:r w:rsidR="000F27B0" w:rsidRPr="00580936">
          <w:rPr>
            <w:rStyle w:val="affd"/>
            <w:rFonts w:ascii="Times New Roman" w:hAnsi="Times New Roman" w:cs="Times New Roman"/>
            <w:color w:val="0366D6"/>
            <w:sz w:val="24"/>
            <w:szCs w:val="24"/>
            <w:lang w:eastAsia="zh-CN"/>
          </w:rPr>
          <w:t>Win/Mac</w:t>
        </w:r>
        <w:r w:rsidR="000F27B0" w:rsidRPr="00580936">
          <w:rPr>
            <w:rStyle w:val="affd"/>
            <w:rFonts w:asciiTheme="minorEastAsia" w:hAnsiTheme="minorEastAsia" w:hint="eastAsia"/>
            <w:color w:val="0366D6"/>
            <w:sz w:val="24"/>
            <w:szCs w:val="24"/>
            <w:lang w:eastAsia="zh-CN"/>
          </w:rPr>
          <w:t>)</w:t>
        </w:r>
      </w:hyperlink>
      <w:r w:rsidR="000F27B0" w:rsidRPr="00580936">
        <w:rPr>
          <w:rFonts w:asciiTheme="minorEastAsia" w:hAnsiTheme="minorEastAsia" w:hint="eastAsia"/>
          <w:sz w:val="24"/>
          <w:szCs w:val="24"/>
          <w:lang w:eastAsia="zh-CN"/>
        </w:rPr>
        <w:t>。</w:t>
      </w:r>
    </w:p>
    <w:p w14:paraId="66CD30F1" w14:textId="77777777" w:rsidR="00786E28" w:rsidRPr="00580936" w:rsidRDefault="00786E28" w:rsidP="00F91354">
      <w:pPr>
        <w:widowControl w:val="0"/>
        <w:adjustRightInd w:val="0"/>
        <w:snapToGrid w:val="0"/>
        <w:spacing w:line="360" w:lineRule="auto"/>
        <w:rPr>
          <w:rFonts w:asciiTheme="minorEastAsia" w:hAnsiTheme="minorEastAsia" w:cs="Times New Roman" w:hint="eastAsia"/>
          <w:sz w:val="24"/>
          <w:szCs w:val="24"/>
          <w:lang w:eastAsia="zh-CN"/>
        </w:rPr>
      </w:pPr>
    </w:p>
    <w:p w14:paraId="312D0409" w14:textId="6F43F5B6" w:rsidR="003567EC" w:rsidRPr="00136A8F" w:rsidRDefault="00217F15" w:rsidP="007448A5">
      <w:pPr>
        <w:pStyle w:val="afff5"/>
        <w:widowControl w:val="0"/>
        <w:numPr>
          <w:ilvl w:val="0"/>
          <w:numId w:val="18"/>
        </w:numPr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ITS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物种注释数据库</w:t>
      </w:r>
      <w:r w:rsidR="00A8721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NITE</w:t>
      </w:r>
      <w:r w:rsidR="00F91354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使用时</w:t>
      </w:r>
      <w:r w:rsidR="00A87213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报错</w:t>
      </w:r>
    </w:p>
    <w:p w14:paraId="2E24DD11" w14:textId="7DD0A98B" w:rsidR="008C4822" w:rsidRDefault="00E937CE" w:rsidP="003567EC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NITE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数据库官</w:t>
      </w:r>
      <w:r w:rsidR="0058578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方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提供的数据格式</w:t>
      </w:r>
      <w:r w:rsidR="0058578A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有时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存在错误。主要是分类级空缺的问题，我们使用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s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ed</w:t>
      </w:r>
      <w:r w:rsidR="00C712E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命令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对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u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tax8.2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数据库进行调整</w:t>
      </w:r>
      <w:r w:rsidR="00F35E17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，示例如下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。</w:t>
      </w:r>
    </w:p>
    <w:p w14:paraId="25B33D49" w14:textId="06F437A8" w:rsidR="00E937CE" w:rsidRPr="00C712E7" w:rsidRDefault="00C712E7" w:rsidP="003567EC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</w:pPr>
      <w:r w:rsidRPr="00C712E7">
        <w:rPr>
          <w:rFonts w:ascii="Times New Roman" w:hAnsi="Times New Roman" w:cs="Times New Roman"/>
          <w:kern w:val="1"/>
          <w:sz w:val="24"/>
          <w:szCs w:val="24"/>
          <w:shd w:val="pct15" w:color="auto" w:fill="FFFFFF"/>
          <w:lang w:eastAsia="zh-CN"/>
        </w:rPr>
        <w:t>sed -i 's/,;/,Unnamed;/;s/:,/:Unnamed,/g' utax_reference_dataset_all_04.02.2020.fasta</w:t>
      </w:r>
    </w:p>
    <w:p w14:paraId="0B612BFB" w14:textId="1E1A9079" w:rsidR="00785348" w:rsidRDefault="00785348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iCs/>
          <w:color w:val="0000FF"/>
          <w:sz w:val="24"/>
          <w:szCs w:val="24"/>
          <w:lang w:eastAsia="zh-CN"/>
        </w:rPr>
      </w:pPr>
    </w:p>
    <w:p w14:paraId="740CA023" w14:textId="1DC75D06" w:rsidR="00903C7C" w:rsidRPr="00136A8F" w:rsidRDefault="00903C7C" w:rsidP="00903C7C">
      <w:pPr>
        <w:pStyle w:val="afff5"/>
        <w:widowControl w:val="0"/>
        <w:numPr>
          <w:ilvl w:val="0"/>
          <w:numId w:val="18"/>
        </w:numPr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 w:rsidRPr="00903C7C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文件</w:t>
      </w:r>
      <w:r w:rsidR="001713AB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P</w:t>
      </w:r>
      <w:r w:rsidRPr="00903C7C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hred</w:t>
      </w:r>
      <w:r w:rsidRPr="00903C7C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质量错误—</w:t>
      </w:r>
      <w:r w:rsidRPr="00903C7C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Fastq</w:t>
      </w:r>
      <w:r w:rsidRPr="00903C7C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质量值</w:t>
      </w:r>
      <w:r w:rsidRPr="00903C7C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64</w:t>
      </w:r>
      <w:r w:rsidRPr="00903C7C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转</w:t>
      </w:r>
      <w:r w:rsidRPr="00903C7C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33</w:t>
      </w:r>
    </w:p>
    <w:p w14:paraId="7C25359D" w14:textId="194E8EFA" w:rsidR="00F91354" w:rsidRPr="00903C7C" w:rsidRDefault="00903C7C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iCs/>
          <w:sz w:val="24"/>
          <w:szCs w:val="24"/>
          <w:lang w:eastAsia="zh-CN"/>
        </w:rPr>
      </w:pPr>
      <w:r>
        <w:rPr>
          <w:rFonts w:ascii="Times New Roman" w:hAnsi="Times New Roman" w:cs="Times New Roman"/>
          <w:iCs/>
          <w:sz w:val="24"/>
          <w:szCs w:val="24"/>
          <w:lang w:eastAsia="zh-CN"/>
        </w:rPr>
        <w:t>I</w:t>
      </w:r>
      <w:r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ll</w:t>
      </w:r>
      <w:r>
        <w:rPr>
          <w:rFonts w:ascii="Times New Roman" w:hAnsi="Times New Roman" w:cs="Times New Roman"/>
          <w:iCs/>
          <w:sz w:val="24"/>
          <w:szCs w:val="24"/>
          <w:lang w:eastAsia="zh-CN"/>
        </w:rPr>
        <w:t>umina</w:t>
      </w:r>
      <w:r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测序的</w:t>
      </w:r>
      <w:r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F</w:t>
      </w:r>
      <w:r>
        <w:rPr>
          <w:rFonts w:ascii="Times New Roman" w:hAnsi="Times New Roman" w:cs="Times New Roman"/>
          <w:iCs/>
          <w:sz w:val="24"/>
          <w:szCs w:val="24"/>
          <w:lang w:eastAsia="zh-CN"/>
        </w:rPr>
        <w:t>astq</w:t>
      </w:r>
      <w:r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格式文件</w:t>
      </w:r>
      <w:r w:rsidR="001713AB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中序列的质量值</w:t>
      </w:r>
      <w:r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通常为</w:t>
      </w:r>
      <w:r w:rsidR="0054356C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P</w:t>
      </w:r>
      <w:r w:rsidR="0054356C">
        <w:rPr>
          <w:rFonts w:ascii="Times New Roman" w:hAnsi="Times New Roman" w:cs="Times New Roman"/>
          <w:iCs/>
          <w:sz w:val="24"/>
          <w:szCs w:val="24"/>
          <w:lang w:eastAsia="zh-CN"/>
        </w:rPr>
        <w:t>hred33</w:t>
      </w:r>
      <w:r w:rsidR="0054356C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格式</w:t>
      </w:r>
      <w:r w:rsidR="001713AB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，典型特点为以大写字母为主。</w:t>
      </w:r>
      <w:r w:rsidR="0054356C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有时测序服务提供商也会提供</w:t>
      </w:r>
      <w:r w:rsidR="00585CBE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旧版</w:t>
      </w:r>
      <w:r w:rsidR="0054356C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P</w:t>
      </w:r>
      <w:r w:rsidR="0054356C">
        <w:rPr>
          <w:rFonts w:ascii="Times New Roman" w:hAnsi="Times New Roman" w:cs="Times New Roman"/>
          <w:iCs/>
          <w:sz w:val="24"/>
          <w:szCs w:val="24"/>
          <w:lang w:eastAsia="zh-CN"/>
        </w:rPr>
        <w:t>hred64</w:t>
      </w:r>
      <w:r w:rsidR="0054356C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格式的</w:t>
      </w:r>
      <w:r w:rsidR="0054356C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F</w:t>
      </w:r>
      <w:r w:rsidR="0054356C">
        <w:rPr>
          <w:rFonts w:ascii="Times New Roman" w:hAnsi="Times New Roman" w:cs="Times New Roman"/>
          <w:iCs/>
          <w:sz w:val="24"/>
          <w:szCs w:val="24"/>
          <w:lang w:eastAsia="zh-CN"/>
        </w:rPr>
        <w:t>astq</w:t>
      </w:r>
      <w:r w:rsidR="0054356C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文件，直接使用会提示</w:t>
      </w:r>
      <w:r w:rsidR="0054356C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P</w:t>
      </w:r>
      <w:r w:rsidR="0054356C">
        <w:rPr>
          <w:rFonts w:ascii="Times New Roman" w:hAnsi="Times New Roman" w:cs="Times New Roman"/>
          <w:iCs/>
          <w:sz w:val="24"/>
          <w:szCs w:val="24"/>
          <w:lang w:eastAsia="zh-CN"/>
        </w:rPr>
        <w:t>hred</w:t>
      </w:r>
      <w:r w:rsidR="0054356C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编码错误，我们需要使用</w:t>
      </w:r>
      <w:r w:rsidR="00A165E1" w:rsidRPr="00A165E1">
        <w:rPr>
          <w:rFonts w:ascii="Times New Roman" w:hAnsi="Times New Roman" w:cs="Times New Roman"/>
          <w:iCs/>
          <w:sz w:val="24"/>
          <w:szCs w:val="24"/>
          <w:lang w:eastAsia="zh-CN"/>
        </w:rPr>
        <w:t>vsearch</w:t>
      </w:r>
      <w:r w:rsidR="00A165E1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的</w:t>
      </w:r>
      <w:r w:rsidR="00A165E1" w:rsidRPr="00A165E1">
        <w:rPr>
          <w:rFonts w:ascii="Times New Roman" w:hAnsi="Times New Roman" w:cs="Times New Roman"/>
          <w:iCs/>
          <w:sz w:val="24"/>
          <w:szCs w:val="24"/>
          <w:lang w:eastAsia="zh-CN"/>
        </w:rPr>
        <w:t>--fastq_convert</w:t>
      </w:r>
      <w:r w:rsidR="0054356C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转换</w:t>
      </w:r>
      <w:r w:rsidR="00A165E1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P</w:t>
      </w:r>
      <w:r w:rsidR="00A165E1">
        <w:rPr>
          <w:rFonts w:ascii="Times New Roman" w:hAnsi="Times New Roman" w:cs="Times New Roman"/>
          <w:iCs/>
          <w:sz w:val="24"/>
          <w:szCs w:val="24"/>
          <w:lang w:eastAsia="zh-CN"/>
        </w:rPr>
        <w:t>hred</w:t>
      </w:r>
      <w:r w:rsidR="00A165E1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64</w:t>
      </w:r>
      <w:r w:rsidR="0054356C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为常用的</w:t>
      </w:r>
      <w:r w:rsidR="00A165E1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P</w:t>
      </w:r>
      <w:r w:rsidR="00A165E1">
        <w:rPr>
          <w:rFonts w:ascii="Times New Roman" w:hAnsi="Times New Roman" w:cs="Times New Roman"/>
          <w:iCs/>
          <w:sz w:val="24"/>
          <w:szCs w:val="24"/>
          <w:lang w:eastAsia="zh-CN"/>
        </w:rPr>
        <w:t>hred33</w:t>
      </w:r>
      <w:r w:rsidR="0054356C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格式。</w:t>
      </w:r>
      <w:r w:rsidR="00D93FFE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此外可选</w:t>
      </w:r>
      <w:r w:rsidR="0054356C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f</w:t>
      </w:r>
      <w:r w:rsidR="0054356C">
        <w:rPr>
          <w:rFonts w:ascii="Times New Roman" w:hAnsi="Times New Roman" w:cs="Times New Roman"/>
          <w:iCs/>
          <w:sz w:val="24"/>
          <w:szCs w:val="24"/>
          <w:lang w:eastAsia="zh-CN"/>
        </w:rPr>
        <w:t>astp</w:t>
      </w:r>
      <w:r w:rsidR="00A165E1">
        <w:rPr>
          <w:rFonts w:ascii="Times New Roman" w:hAnsi="Times New Roman" w:cs="Times New Roman"/>
          <w:iCs/>
          <w:sz w:val="24"/>
          <w:szCs w:val="24"/>
          <w:lang w:eastAsia="zh-CN"/>
        </w:rPr>
        <w:fldChar w:fldCharType="begin"/>
      </w:r>
      <w:r w:rsidR="00C460E1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instrText xml:space="preserve"> ADDIN EN.CITE &lt;EndNote&gt;&lt;Cite&gt;&lt;Author&gt;Chen&lt;/Author&gt;&lt;Year&gt;2018&lt;/Year&gt;&lt;RecNum&gt;858&lt;/RecNum&gt;&lt;DisplayText&gt;&lt;style font="Arial"&gt;(Chen&lt;/style&gt;&lt;style face="italic" font="Arial"&gt;</w:instrText>
      </w:r>
      <w:r w:rsidR="00C460E1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instrText>等，</w:instrText>
      </w:r>
      <w:r w:rsidR="00C460E1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instrText>&lt;/style&gt;&lt;style font="Arial"&gt; 2018)&lt;/style&gt;&lt;/DisplayText&gt;&lt;record&gt;&lt;rec-number&gt;858&lt;/rec-</w:instrText>
      </w:r>
      <w:r w:rsidR="00C460E1">
        <w:rPr>
          <w:rFonts w:ascii="Times New Roman" w:hAnsi="Times New Roman" w:cs="Times New Roman"/>
          <w:iCs/>
          <w:sz w:val="24"/>
          <w:szCs w:val="24"/>
          <w:lang w:eastAsia="zh-CN"/>
        </w:rPr>
        <w:instrText>number&gt;&lt;foreign-keys&gt;&lt;key app="EN" db-id="vstwvrevg90p50eed995xsvpzfste2atavda" timestamp="1600598904" guid="c0fe4955-72d7-464c-ac9c-674436ebab89"&gt;858&lt;/key&gt;&lt;/foreign-keys&gt;&lt;ref-type name="Journal Article"&gt;17&lt;/ref-type&gt;&lt;contributors&gt;&lt;authors&gt;&lt;author&gt;Chen, Shifu&lt;/author&gt;&lt;author&gt;Zhou, Yanqing&lt;/author&gt;&lt;author&gt;Chen, Yaru&lt;/author&gt;&lt;author&gt;Gu, Jia&lt;/author&gt;&lt;/authors&gt;&lt;/contributors&gt;&lt;titles&gt;&lt;title&gt;fastp: an ultra-fast all-in-one FASTQ preprocessor&lt;/title&gt;&lt;secondary-title&gt;Bioinformatics&lt;/secondary-title&gt;&lt;/titles&gt;&lt;periodical&gt;&lt;full-title&gt;Bioinformatics&lt;/full-title&gt;&lt;abbr-1&gt;Bioinformatics&lt;/abbr-1&gt;&lt;abbr-2&gt;Bioinformatics&lt;/abbr-2&gt;&lt;/periodical&gt;&lt;pages&gt;i884-i890&lt;/pages&gt;&lt;volume&gt;34&lt;/volume&gt;&lt;number&gt;17&lt;/number&gt;&lt;dates&gt;&lt;year&gt;2018&lt;/year&gt;&lt;/dates&gt;&lt;isbn&gt;1367-4803&lt;/isbn&gt;&lt;urls&gt;&lt;related-urls&gt;&lt;url&gt;https://doi.org/10.1093/bioinformatics/bty560&lt;/url&gt;&lt;/related-urls&gt;&lt;/urls&gt;&lt;electronic-resource-num&gt;10.1093/bioinformatics/bty560&lt;/electronic-resource-num&gt;&lt;access-date&gt;9/20/2020&lt;/access-date&gt;&lt;/record&gt;&lt;/Cite&gt;&lt;/EndNote&gt;</w:instrText>
      </w:r>
      <w:r w:rsidR="00A165E1">
        <w:rPr>
          <w:rFonts w:ascii="Times New Roman" w:hAnsi="Times New Roman" w:cs="Times New Roman"/>
          <w:iCs/>
          <w:sz w:val="24"/>
          <w:szCs w:val="24"/>
          <w:lang w:eastAsia="zh-CN"/>
        </w:rPr>
        <w:fldChar w:fldCharType="separate"/>
      </w:r>
      <w:r w:rsidR="00A165E1" w:rsidRPr="00A165E1">
        <w:rPr>
          <w:rFonts w:ascii="Arial" w:hAnsi="Arial" w:cs="Arial" w:hint="eastAsia"/>
          <w:iCs/>
          <w:noProof/>
          <w:sz w:val="24"/>
          <w:szCs w:val="24"/>
          <w:lang w:eastAsia="zh-CN"/>
        </w:rPr>
        <w:t>(Chen</w:t>
      </w:r>
      <w:r w:rsidR="00A165E1" w:rsidRPr="00A165E1">
        <w:rPr>
          <w:rFonts w:ascii="Arial" w:hAnsi="Arial" w:cs="Arial" w:hint="eastAsia"/>
          <w:i/>
          <w:iCs/>
          <w:noProof/>
          <w:sz w:val="24"/>
          <w:szCs w:val="24"/>
          <w:lang w:eastAsia="zh-CN"/>
        </w:rPr>
        <w:t>等，</w:t>
      </w:r>
      <w:r w:rsidR="00A165E1" w:rsidRPr="00A165E1">
        <w:rPr>
          <w:rFonts w:ascii="Arial" w:hAnsi="Arial" w:cs="Arial" w:hint="eastAsia"/>
          <w:iCs/>
          <w:noProof/>
          <w:sz w:val="24"/>
          <w:szCs w:val="24"/>
          <w:lang w:eastAsia="zh-CN"/>
        </w:rPr>
        <w:t xml:space="preserve"> 2018)</w:t>
      </w:r>
      <w:r w:rsidR="00A165E1">
        <w:rPr>
          <w:rFonts w:ascii="Times New Roman" w:hAnsi="Times New Roman" w:cs="Times New Roman"/>
          <w:iCs/>
          <w:sz w:val="24"/>
          <w:szCs w:val="24"/>
          <w:lang w:eastAsia="zh-CN"/>
        </w:rPr>
        <w:fldChar w:fldCharType="end"/>
      </w:r>
      <w:r w:rsidR="00D93FFE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实现格式转换。</w:t>
      </w:r>
    </w:p>
    <w:p w14:paraId="2C55E1BD" w14:textId="744A5108" w:rsidR="00A165E1" w:rsidRPr="00182C3B" w:rsidRDefault="00A165E1" w:rsidP="00A165E1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iCs/>
          <w:sz w:val="24"/>
          <w:szCs w:val="24"/>
          <w:shd w:val="pct15" w:color="auto" w:fill="FFFFFF"/>
          <w:lang w:eastAsia="zh-CN"/>
        </w:rPr>
      </w:pPr>
      <w:r w:rsidRPr="00182C3B">
        <w:rPr>
          <w:rFonts w:ascii="Times New Roman" w:hAnsi="Times New Roman" w:cs="Times New Roman"/>
          <w:iCs/>
          <w:sz w:val="24"/>
          <w:szCs w:val="24"/>
          <w:shd w:val="pct15" w:color="auto" w:fill="FFFFFF"/>
          <w:lang w:eastAsia="zh-CN"/>
        </w:rPr>
        <w:t xml:space="preserve">vsearch --fastq_convert </w:t>
      </w:r>
      <w:r w:rsidRPr="00182C3B">
        <w:rPr>
          <w:rFonts w:ascii="Times New Roman" w:hAnsi="Times New Roman" w:cs="Times New Roman"/>
          <w:iCs/>
          <w:color w:val="0070C0"/>
          <w:sz w:val="24"/>
          <w:szCs w:val="24"/>
          <w:shd w:val="pct15" w:color="auto" w:fill="FFFFFF"/>
          <w:lang w:eastAsia="zh-CN"/>
        </w:rPr>
        <w:t>test_64.fq</w:t>
      </w:r>
      <w:r w:rsidRPr="00182C3B">
        <w:rPr>
          <w:rFonts w:ascii="Times New Roman" w:hAnsi="Times New Roman" w:cs="Times New Roman"/>
          <w:iCs/>
          <w:sz w:val="24"/>
          <w:szCs w:val="24"/>
          <w:shd w:val="pct15" w:color="auto" w:fill="FFFFFF"/>
          <w:lang w:eastAsia="zh-CN"/>
        </w:rPr>
        <w:t xml:space="preserve"> \</w:t>
      </w:r>
    </w:p>
    <w:p w14:paraId="75C1E5D3" w14:textId="6213A102" w:rsidR="00A165E1" w:rsidRPr="00182C3B" w:rsidRDefault="00A165E1" w:rsidP="00A165E1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iCs/>
          <w:sz w:val="24"/>
          <w:szCs w:val="24"/>
          <w:shd w:val="pct15" w:color="auto" w:fill="FFFFFF"/>
          <w:lang w:eastAsia="zh-CN"/>
        </w:rPr>
      </w:pPr>
      <w:r w:rsidRPr="00182C3B">
        <w:rPr>
          <w:rFonts w:ascii="Times New Roman" w:hAnsi="Times New Roman" w:cs="Times New Roman"/>
          <w:iCs/>
          <w:sz w:val="24"/>
          <w:szCs w:val="24"/>
          <w:shd w:val="pct15" w:color="auto" w:fill="FFFFFF"/>
          <w:lang w:eastAsia="zh-CN"/>
        </w:rPr>
        <w:t xml:space="preserve">        --fastqout </w:t>
      </w:r>
      <w:r w:rsidRPr="00182C3B">
        <w:rPr>
          <w:rFonts w:ascii="Times New Roman" w:hAnsi="Times New Roman" w:cs="Times New Roman"/>
          <w:iCs/>
          <w:color w:val="0070C0"/>
          <w:sz w:val="24"/>
          <w:szCs w:val="24"/>
          <w:shd w:val="pct15" w:color="auto" w:fill="FFFFFF"/>
          <w:lang w:eastAsia="zh-CN"/>
        </w:rPr>
        <w:t>test.fq</w:t>
      </w:r>
      <w:r w:rsidRPr="00182C3B">
        <w:rPr>
          <w:rFonts w:ascii="Times New Roman" w:hAnsi="Times New Roman" w:cs="Times New Roman"/>
          <w:iCs/>
          <w:sz w:val="24"/>
          <w:szCs w:val="24"/>
          <w:shd w:val="pct15" w:color="auto" w:fill="FFFFFF"/>
          <w:lang w:eastAsia="zh-CN"/>
        </w:rPr>
        <w:t xml:space="preserve"> \</w:t>
      </w:r>
    </w:p>
    <w:p w14:paraId="72D2545C" w14:textId="2A9ACB83" w:rsidR="00903C7C" w:rsidRPr="00182C3B" w:rsidRDefault="00A165E1" w:rsidP="00A165E1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iCs/>
          <w:sz w:val="24"/>
          <w:szCs w:val="24"/>
          <w:shd w:val="pct15" w:color="auto" w:fill="FFFFFF"/>
          <w:lang w:eastAsia="zh-CN"/>
        </w:rPr>
      </w:pPr>
      <w:r w:rsidRPr="00182C3B">
        <w:rPr>
          <w:rFonts w:ascii="Times New Roman" w:hAnsi="Times New Roman" w:cs="Times New Roman"/>
          <w:iCs/>
          <w:sz w:val="24"/>
          <w:szCs w:val="24"/>
          <w:shd w:val="pct15" w:color="auto" w:fill="FFFFFF"/>
          <w:lang w:eastAsia="zh-CN"/>
        </w:rPr>
        <w:lastRenderedPageBreak/>
        <w:t xml:space="preserve">        --fastq_ascii 64 --fastq_asciiout 33</w:t>
      </w:r>
    </w:p>
    <w:p w14:paraId="097BDDD6" w14:textId="6FFA1F39" w:rsidR="00903C7C" w:rsidRPr="00903C7C" w:rsidRDefault="00903C7C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iCs/>
          <w:sz w:val="24"/>
          <w:szCs w:val="24"/>
          <w:lang w:eastAsia="zh-CN"/>
        </w:rPr>
      </w:pPr>
    </w:p>
    <w:p w14:paraId="1DED560A" w14:textId="18132BB1" w:rsidR="00182C3B" w:rsidRPr="00136A8F" w:rsidRDefault="00D36D76" w:rsidP="00182C3B">
      <w:pPr>
        <w:pStyle w:val="afff5"/>
        <w:widowControl w:val="0"/>
        <w:numPr>
          <w:ilvl w:val="0"/>
          <w:numId w:val="18"/>
        </w:numPr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单端序列改名</w:t>
      </w:r>
    </w:p>
    <w:p w14:paraId="698CCEA8" w14:textId="71276224" w:rsidR="00903C7C" w:rsidRDefault="00D36D76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iCs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如果是</w:t>
      </w:r>
      <w:r w:rsidRPr="00D36D76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单端</w:t>
      </w:r>
      <w:r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测序数据或已经合并后的单端</w:t>
      </w:r>
      <w:r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FAST</w:t>
      </w:r>
      <w:r>
        <w:rPr>
          <w:rFonts w:ascii="Times New Roman" w:hAnsi="Times New Roman" w:cs="Times New Roman"/>
          <w:iCs/>
          <w:sz w:val="24"/>
          <w:szCs w:val="24"/>
          <w:lang w:eastAsia="zh-CN"/>
        </w:rPr>
        <w:t>Q</w:t>
      </w:r>
      <w:r w:rsidRPr="00D36D76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序列</w:t>
      </w:r>
      <w:r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样本文件，</w:t>
      </w:r>
      <w:r w:rsidR="0053583D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需要按样本名</w:t>
      </w:r>
      <w:r w:rsidRPr="00D36D76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重命名</w:t>
      </w:r>
      <w:r w:rsidR="0053583D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每条序列，才能进行</w:t>
      </w:r>
      <w:r w:rsidR="008F0E78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下游分析</w:t>
      </w:r>
      <w:r w:rsidR="0053583D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，否则将无法区分序列的样本来源。</w:t>
      </w:r>
      <w:r w:rsidR="000A4563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我们使用</w:t>
      </w:r>
      <w:r w:rsidR="000A4563" w:rsidRPr="0053583D">
        <w:rPr>
          <w:rFonts w:ascii="Times New Roman" w:hAnsi="Times New Roman" w:cs="Times New Roman"/>
          <w:iCs/>
          <w:sz w:val="24"/>
          <w:szCs w:val="24"/>
          <w:lang w:eastAsia="zh-CN"/>
        </w:rPr>
        <w:t>vsearch --fastq_conver</w:t>
      </w:r>
      <w:r w:rsidR="000A4563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t</w:t>
      </w:r>
      <w:r w:rsidR="000A4563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命令中的</w:t>
      </w:r>
      <w:r w:rsidR="008F0E78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--</w:t>
      </w:r>
      <w:r w:rsidR="000A4563">
        <w:rPr>
          <w:rFonts w:ascii="Times New Roman" w:hAnsi="Times New Roman" w:cs="Times New Roman"/>
          <w:iCs/>
          <w:sz w:val="24"/>
          <w:szCs w:val="24"/>
          <w:lang w:eastAsia="zh-CN"/>
        </w:rPr>
        <w:t>relabel</w:t>
      </w:r>
      <w:r w:rsidR="000A4563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参数对序列按样本重命名</w:t>
      </w:r>
      <w:r w:rsidR="008F0E78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，以</w:t>
      </w:r>
      <w:r w:rsidR="008F0E78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WT</w:t>
      </w:r>
      <w:r w:rsidR="008F0E78">
        <w:rPr>
          <w:rFonts w:ascii="Times New Roman" w:hAnsi="Times New Roman" w:cs="Times New Roman"/>
          <w:iCs/>
          <w:sz w:val="24"/>
          <w:szCs w:val="24"/>
          <w:lang w:eastAsia="zh-CN"/>
        </w:rPr>
        <w:t>1</w:t>
      </w:r>
      <w:r w:rsidR="008F0E78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样本为例</w:t>
      </w:r>
      <w:r w:rsidR="000A4563"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。</w:t>
      </w:r>
    </w:p>
    <w:p w14:paraId="750826C6" w14:textId="2C6861D0" w:rsidR="0053583D" w:rsidRPr="00AE0495" w:rsidRDefault="0053583D" w:rsidP="0053583D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iCs/>
          <w:sz w:val="24"/>
          <w:szCs w:val="24"/>
          <w:shd w:val="pct15" w:color="auto" w:fill="FFFFFF"/>
          <w:lang w:eastAsia="zh-CN"/>
        </w:rPr>
      </w:pPr>
      <w:r w:rsidRPr="00AE0495">
        <w:rPr>
          <w:rFonts w:ascii="Times New Roman" w:hAnsi="Times New Roman" w:cs="Times New Roman"/>
          <w:iCs/>
          <w:sz w:val="24"/>
          <w:szCs w:val="24"/>
          <w:shd w:val="pct15" w:color="auto" w:fill="FFFFFF"/>
          <w:lang w:eastAsia="zh-CN"/>
        </w:rPr>
        <w:t>vsearch --fastq_convert test.fq --fastqout WT1.fq --relabel WT1.</w:t>
      </w:r>
    </w:p>
    <w:p w14:paraId="26014098" w14:textId="1917D512" w:rsidR="00903C7C" w:rsidRDefault="00903C7C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iCs/>
          <w:color w:val="0000FF"/>
          <w:sz w:val="24"/>
          <w:szCs w:val="24"/>
          <w:lang w:eastAsia="zh-CN"/>
        </w:rPr>
      </w:pPr>
    </w:p>
    <w:p w14:paraId="415CB25D" w14:textId="076080D9" w:rsidR="00AE0495" w:rsidRPr="00136A8F" w:rsidRDefault="005251CC" w:rsidP="00AE0495">
      <w:pPr>
        <w:pStyle w:val="afff5"/>
        <w:widowControl w:val="0"/>
        <w:numPr>
          <w:ilvl w:val="0"/>
          <w:numId w:val="18"/>
        </w:numPr>
        <w:adjustRightInd w:val="0"/>
        <w:snapToGrid w:val="0"/>
        <w:spacing w:line="360" w:lineRule="auto"/>
        <w:ind w:firstLineChars="0"/>
        <w:outlineLvl w:val="2"/>
        <w:rPr>
          <w:rFonts w:ascii="Times New Roman" w:hAnsi="Times New Roman" w:cs="Times New Roman"/>
          <w:kern w:val="1"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F</w:t>
      </w:r>
      <w:r>
        <w:rPr>
          <w:rFonts w:ascii="Times New Roman" w:hAnsi="Times New Roman" w:cs="Times New Roman"/>
          <w:kern w:val="1"/>
          <w:sz w:val="24"/>
          <w:szCs w:val="24"/>
          <w:lang w:eastAsia="zh-CN"/>
        </w:rPr>
        <w:t>asta</w:t>
      </w:r>
      <w:r w:rsidR="00AE0495"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序列</w:t>
      </w:r>
      <w:r>
        <w:rPr>
          <w:rFonts w:ascii="Times New Roman" w:hAnsi="Times New Roman" w:cs="Times New Roman" w:hint="eastAsia"/>
          <w:kern w:val="1"/>
          <w:sz w:val="24"/>
          <w:szCs w:val="24"/>
          <w:lang w:eastAsia="zh-CN"/>
        </w:rPr>
        <w:t>取反向互补</w:t>
      </w:r>
    </w:p>
    <w:p w14:paraId="4255E2D0" w14:textId="326ACFA8" w:rsidR="00903C7C" w:rsidRDefault="00AE0495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iCs/>
          <w:sz w:val="24"/>
          <w:szCs w:val="24"/>
          <w:lang w:eastAsia="zh-CN"/>
        </w:rPr>
      </w:pPr>
      <w:r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物种注释时发现序列全为反向</w:t>
      </w:r>
      <w:r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(-)</w:t>
      </w:r>
      <w:r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，表明序列的方向有错误，可用</w:t>
      </w:r>
      <w:r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v</w:t>
      </w:r>
      <w:r>
        <w:rPr>
          <w:rFonts w:ascii="Times New Roman" w:hAnsi="Times New Roman" w:cs="Times New Roman"/>
          <w:iCs/>
          <w:sz w:val="24"/>
          <w:szCs w:val="24"/>
          <w:lang w:eastAsia="zh-CN"/>
        </w:rPr>
        <w:t>search</w:t>
      </w:r>
      <w:r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的</w:t>
      </w:r>
      <w:r w:rsidRPr="00AE0495">
        <w:rPr>
          <w:rFonts w:ascii="Times New Roman" w:hAnsi="Times New Roman" w:cs="Times New Roman"/>
          <w:iCs/>
          <w:sz w:val="24"/>
          <w:szCs w:val="24"/>
          <w:lang w:eastAsia="zh-CN"/>
        </w:rPr>
        <w:t>--fastx_revcomp</w:t>
      </w:r>
      <w:r>
        <w:rPr>
          <w:rFonts w:ascii="Times New Roman" w:hAnsi="Times New Roman" w:cs="Times New Roman" w:hint="eastAsia"/>
          <w:iCs/>
          <w:sz w:val="24"/>
          <w:szCs w:val="24"/>
          <w:lang w:eastAsia="zh-CN"/>
        </w:rPr>
        <w:t>命令调整。</w:t>
      </w:r>
    </w:p>
    <w:p w14:paraId="46AD3EF7" w14:textId="69828E87" w:rsidR="00AE0495" w:rsidRPr="00AE0495" w:rsidRDefault="00AE0495" w:rsidP="00AE0495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iCs/>
          <w:sz w:val="24"/>
          <w:szCs w:val="24"/>
          <w:shd w:val="pct15" w:color="auto" w:fill="FFFFFF"/>
          <w:lang w:eastAsia="zh-CN"/>
        </w:rPr>
      </w:pPr>
      <w:r w:rsidRPr="00AE0495">
        <w:rPr>
          <w:rFonts w:ascii="Times New Roman" w:hAnsi="Times New Roman" w:cs="Times New Roman"/>
          <w:iCs/>
          <w:sz w:val="24"/>
          <w:szCs w:val="24"/>
          <w:shd w:val="pct15" w:color="auto" w:fill="FFFFFF"/>
          <w:lang w:eastAsia="zh-CN"/>
        </w:rPr>
        <w:t xml:space="preserve">vsearch --fastx_revcomp </w:t>
      </w:r>
      <w:r w:rsidRPr="00786E28">
        <w:rPr>
          <w:rFonts w:ascii="Times New Roman" w:hAnsi="Times New Roman" w:cs="Times New Roman"/>
          <w:iCs/>
          <w:color w:val="0070C0"/>
          <w:sz w:val="24"/>
          <w:szCs w:val="24"/>
          <w:shd w:val="pct15" w:color="auto" w:fill="FFFFFF"/>
          <w:lang w:eastAsia="zh-CN"/>
        </w:rPr>
        <w:t>filtered_test.fa</w:t>
      </w:r>
      <w:r w:rsidRPr="00AE0495">
        <w:rPr>
          <w:rFonts w:ascii="Times New Roman" w:hAnsi="Times New Roman" w:cs="Times New Roman"/>
          <w:iCs/>
          <w:sz w:val="24"/>
          <w:szCs w:val="24"/>
          <w:shd w:val="pct15" w:color="auto" w:fill="FFFFFF"/>
          <w:lang w:eastAsia="zh-CN"/>
        </w:rPr>
        <w:t xml:space="preserve"> --fastaout </w:t>
      </w:r>
      <w:r w:rsidRPr="00AE0495">
        <w:rPr>
          <w:rFonts w:ascii="Times New Roman" w:hAnsi="Times New Roman" w:cs="Times New Roman" w:hint="eastAsia"/>
          <w:iCs/>
          <w:sz w:val="24"/>
          <w:szCs w:val="24"/>
          <w:shd w:val="pct15" w:color="auto" w:fill="FFFFFF"/>
          <w:lang w:eastAsia="zh-CN"/>
        </w:rPr>
        <w:t>f</w:t>
      </w:r>
      <w:r w:rsidRPr="00AE0495">
        <w:rPr>
          <w:rFonts w:ascii="Times New Roman" w:hAnsi="Times New Roman" w:cs="Times New Roman"/>
          <w:iCs/>
          <w:sz w:val="24"/>
          <w:szCs w:val="24"/>
          <w:shd w:val="pct15" w:color="auto" w:fill="FFFFFF"/>
          <w:lang w:eastAsia="zh-CN"/>
        </w:rPr>
        <w:t>iltered.fa</w:t>
      </w:r>
    </w:p>
    <w:p w14:paraId="09CC0793" w14:textId="77777777" w:rsidR="00AE0495" w:rsidRPr="00903C7C" w:rsidRDefault="00AE0495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iCs/>
          <w:color w:val="0000FF"/>
          <w:sz w:val="24"/>
          <w:szCs w:val="24"/>
          <w:lang w:eastAsia="zh-CN"/>
        </w:rPr>
      </w:pPr>
    </w:p>
    <w:p w14:paraId="728DDA53" w14:textId="77777777" w:rsidR="00D31473" w:rsidRPr="00136A8F" w:rsidRDefault="00A4170B" w:rsidP="00D63441">
      <w:pPr>
        <w:widowControl w:val="0"/>
        <w:adjustRightInd w:val="0"/>
        <w:snapToGrid w:val="0"/>
        <w:spacing w:line="360" w:lineRule="auto"/>
        <w:jc w:val="both"/>
        <w:outlineLvl w:val="1"/>
        <w:rPr>
          <w:rFonts w:ascii="Times New Roman" w:hAnsi="Times New Roman" w:cs="Times New Roman"/>
          <w:b/>
          <w:color w:val="000000"/>
          <w:sz w:val="24"/>
          <w:szCs w:val="24"/>
          <w:lang w:eastAsia="zh-CN"/>
        </w:rPr>
      </w:pPr>
      <w:r w:rsidRPr="00136A8F">
        <w:rPr>
          <w:rFonts w:ascii="Times New Roman" w:hAnsi="Times New Roman" w:cs="Times New Roman"/>
          <w:b/>
          <w:color w:val="000000"/>
          <w:sz w:val="24"/>
          <w:szCs w:val="24"/>
          <w:lang w:eastAsia="zh-CN"/>
        </w:rPr>
        <w:t>致谢</w:t>
      </w:r>
    </w:p>
    <w:p w14:paraId="71C8B4AE" w14:textId="08C88419" w:rsidR="00EC22A4" w:rsidRPr="00136A8F" w:rsidRDefault="009C70D2" w:rsidP="00EC22A4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sz w:val="24"/>
          <w:szCs w:val="24"/>
          <w:lang w:eastAsia="zh-CN"/>
        </w:rPr>
      </w:pPr>
      <w:r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本项目由中国科学院前沿科学重点研究项目</w:t>
      </w:r>
      <w:r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(</w:t>
      </w:r>
      <w:r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编号：</w:t>
      </w:r>
      <w:r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QYZDB-SSW-SMC021)</w:t>
      </w:r>
      <w:r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、国家自然科学基金面上项目</w:t>
      </w:r>
      <w:r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(</w:t>
      </w:r>
      <w:r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编号：</w:t>
      </w:r>
      <w:r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31772400) [Supported by the Key Research Program of Frontier Sciences of the Chinese Academy of Science (No. QYZDB-SSW-SMC021), the National Natural Science Foundation of China (No. 31772400)]</w:t>
      </w:r>
      <w:r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支持。</w:t>
      </w:r>
      <w:r w:rsidR="00EC22A4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此分析流程在</w:t>
      </w:r>
      <w:r w:rsidR="00515C26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我</w:t>
      </w:r>
      <w:r w:rsidR="00EC22A4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之前的综述中被提及</w:t>
      </w:r>
      <w:r w:rsidR="00EC22A4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begin">
          <w:fldData xml:space="preserve">PEVuZE5vdGU+PENpdGU+PEF1dGhvcj7liJjmsLjpkas8L0F1dGhvcj48WWVhcj4yMDE5PC9ZZWFy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</w:fldData>
        </w:fldChar>
      </w:r>
      <w:r w:rsidR="00182032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 xml:space="preserve"> ADDIN EN.CITE </w:instrText>
      </w:r>
      <w:r w:rsidR="00182032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begin">
          <w:fldData xml:space="preserve">PEVuZE5vdGU+PENpdGU+PEF1dGhvcj7liJjmsLjpkas8L0F1dGhvcj48WWVhcj4yMDE5PC9ZZWFy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</w:fldData>
        </w:fldChar>
      </w:r>
      <w:r w:rsidR="00182032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instrText xml:space="preserve"> ADDIN EN.CITE.DATA </w:instrText>
      </w:r>
      <w:r w:rsidR="00182032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</w:r>
      <w:r w:rsidR="00182032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end"/>
      </w:r>
      <w:r w:rsidR="00EC22A4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</w:r>
      <w:r w:rsidR="00EC22A4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separate"/>
      </w:r>
      <w:r w:rsidR="00E27B5F" w:rsidRPr="00136A8F">
        <w:rPr>
          <w:rFonts w:ascii="Times New Roman" w:hAnsi="Times New Roman" w:cs="Times New Roman"/>
          <w:noProof/>
          <w:kern w:val="1"/>
          <w:sz w:val="24"/>
          <w:szCs w:val="24"/>
          <w:lang w:eastAsia="zh-CN"/>
        </w:rPr>
        <w:t>(</w:t>
      </w:r>
      <w:r w:rsidR="00E27B5F" w:rsidRPr="00136A8F">
        <w:rPr>
          <w:rFonts w:ascii="Times New Roman" w:hAnsi="Times New Roman" w:cs="Times New Roman"/>
          <w:noProof/>
          <w:kern w:val="1"/>
          <w:sz w:val="24"/>
          <w:szCs w:val="24"/>
          <w:lang w:eastAsia="zh-CN"/>
        </w:rPr>
        <w:t>刘永鑫</w:t>
      </w:r>
      <w:r w:rsidR="00E27B5F" w:rsidRPr="00136A8F">
        <w:rPr>
          <w:rFonts w:ascii="Times New Roman" w:hAnsi="Times New Roman" w:cs="Times New Roman"/>
          <w:i/>
          <w:noProof/>
          <w:kern w:val="1"/>
          <w:sz w:val="24"/>
          <w:szCs w:val="24"/>
          <w:lang w:eastAsia="zh-CN"/>
        </w:rPr>
        <w:t>等，</w:t>
      </w:r>
      <w:r w:rsidR="00E27B5F" w:rsidRPr="00136A8F">
        <w:rPr>
          <w:rFonts w:ascii="Times New Roman" w:hAnsi="Times New Roman" w:cs="Times New Roman"/>
          <w:noProof/>
          <w:kern w:val="1"/>
          <w:sz w:val="24"/>
          <w:szCs w:val="24"/>
          <w:lang w:eastAsia="zh-CN"/>
        </w:rPr>
        <w:t xml:space="preserve"> 2019; Liu</w:t>
      </w:r>
      <w:r w:rsidR="00E27B5F" w:rsidRPr="00136A8F">
        <w:rPr>
          <w:rFonts w:ascii="Times New Roman" w:hAnsi="Times New Roman" w:cs="Times New Roman"/>
          <w:i/>
          <w:noProof/>
          <w:kern w:val="1"/>
          <w:sz w:val="24"/>
          <w:szCs w:val="24"/>
          <w:lang w:eastAsia="zh-CN"/>
        </w:rPr>
        <w:t>等，</w:t>
      </w:r>
      <w:r w:rsidR="00E27B5F" w:rsidRPr="00136A8F">
        <w:rPr>
          <w:rFonts w:ascii="Times New Roman" w:hAnsi="Times New Roman" w:cs="Times New Roman"/>
          <w:noProof/>
          <w:kern w:val="1"/>
          <w:sz w:val="24"/>
          <w:szCs w:val="24"/>
          <w:lang w:eastAsia="zh-CN"/>
        </w:rPr>
        <w:t xml:space="preserve"> 2020)</w:t>
      </w:r>
      <w:r w:rsidR="00EC22A4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fldChar w:fldCharType="end"/>
      </w:r>
      <w:r w:rsidR="00EC22A4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，本文是发表的详细使用方法</w:t>
      </w:r>
      <w:r w:rsidR="00515C26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和常见问题解决的经验</w:t>
      </w:r>
      <w:r w:rsidR="00EC22A4" w:rsidRPr="00136A8F">
        <w:rPr>
          <w:rFonts w:ascii="Times New Roman" w:hAnsi="Times New Roman" w:cs="Times New Roman"/>
          <w:kern w:val="1"/>
          <w:sz w:val="24"/>
          <w:szCs w:val="24"/>
          <w:lang w:eastAsia="zh-CN"/>
        </w:rPr>
        <w:t>。</w:t>
      </w:r>
    </w:p>
    <w:p w14:paraId="0935D8BE" w14:textId="77777777" w:rsidR="00EC22A4" w:rsidRPr="00136A8F" w:rsidRDefault="00EC22A4">
      <w:pPr>
        <w:widowControl w:val="0"/>
        <w:adjustRightInd w:val="0"/>
        <w:snapToGrid w:val="0"/>
        <w:spacing w:line="360" w:lineRule="auto"/>
        <w:rPr>
          <w:rFonts w:ascii="Times New Roman" w:hAnsi="Times New Roman" w:cs="Times New Roman"/>
          <w:kern w:val="0"/>
          <w:sz w:val="24"/>
          <w:szCs w:val="24"/>
          <w:lang w:eastAsia="zh-CN"/>
        </w:rPr>
      </w:pPr>
    </w:p>
    <w:p w14:paraId="7AFF80B8" w14:textId="77777777" w:rsidR="00D31473" w:rsidRPr="00136A8F" w:rsidRDefault="00A4170B" w:rsidP="00D63441">
      <w:pPr>
        <w:widowControl w:val="0"/>
        <w:adjustRightInd w:val="0"/>
        <w:snapToGrid w:val="0"/>
        <w:spacing w:line="360" w:lineRule="auto"/>
        <w:jc w:val="both"/>
        <w:outlineLvl w:val="1"/>
        <w:rPr>
          <w:rFonts w:ascii="Times New Roman" w:hAnsi="Times New Roman" w:cs="Times New Roman"/>
          <w:b/>
          <w:color w:val="000000"/>
          <w:sz w:val="24"/>
          <w:szCs w:val="24"/>
          <w:lang w:eastAsia="zh-CN"/>
        </w:rPr>
      </w:pPr>
      <w:bookmarkStart w:id="3" w:name="_Hlk48914723"/>
      <w:r w:rsidRPr="00136A8F">
        <w:rPr>
          <w:rFonts w:ascii="Times New Roman" w:hAnsi="Times New Roman" w:cs="Times New Roman"/>
          <w:b/>
          <w:color w:val="000000"/>
          <w:sz w:val="24"/>
          <w:szCs w:val="24"/>
          <w:lang w:eastAsia="zh-CN"/>
        </w:rPr>
        <w:t>参考文献</w:t>
      </w:r>
    </w:p>
    <w:p w14:paraId="16F397B0" w14:textId="3A3BDD9B" w:rsidR="00981A2C" w:rsidRPr="00981A2C" w:rsidRDefault="00623FE2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136A8F">
        <w:rPr>
          <w:rFonts w:ascii="Times New Roman" w:hAnsi="Times New Roman" w:cs="Times New Roman"/>
        </w:rPr>
        <w:fldChar w:fldCharType="begin"/>
      </w:r>
      <w:r w:rsidRPr="00136A8F">
        <w:rPr>
          <w:rFonts w:ascii="Times New Roman" w:hAnsi="Times New Roman" w:cs="Times New Roman"/>
        </w:rPr>
        <w:instrText xml:space="preserve"> ADDIN EN.REFLIST </w:instrText>
      </w:r>
      <w:r w:rsidRPr="00136A8F">
        <w:rPr>
          <w:rFonts w:ascii="Times New Roman" w:hAnsi="Times New Roman" w:cs="Times New Roman"/>
        </w:rPr>
        <w:fldChar w:fldCharType="separate"/>
      </w:r>
      <w:r w:rsidR="00981A2C" w:rsidRPr="00981A2C">
        <w:rPr>
          <w:noProof/>
        </w:rPr>
        <w:t>1</w:t>
      </w:r>
      <w:r w:rsidR="00981A2C" w:rsidRPr="00981A2C">
        <w:rPr>
          <w:rFonts w:ascii="Arial" w:hAnsi="Arial" w:cs="Arial"/>
          <w:noProof/>
        </w:rPr>
        <w:t>.</w:t>
      </w:r>
      <w:r w:rsidR="00981A2C" w:rsidRPr="00981A2C">
        <w:rPr>
          <w:rFonts w:ascii="Arial" w:hAnsi="Arial" w:cs="Arial"/>
          <w:noProof/>
        </w:rPr>
        <w:tab/>
        <w:t xml:space="preserve">Amir, A., McDonald, D., Navas-Molina, J. A., Kopylova, E., Morton, J. T., Zech Xu, Z., Kightley, E. P., Thompson, L. R., Hyde, E. R., Gonzalez, A. and Knight, R. (2017). Deblur rapidly resolves single-nucleotide community sequence patterns. </w:t>
      </w:r>
      <w:r w:rsidR="00981A2C" w:rsidRPr="00981A2C">
        <w:rPr>
          <w:rFonts w:ascii="Arial" w:hAnsi="Arial" w:cs="Arial"/>
          <w:i/>
          <w:noProof/>
        </w:rPr>
        <w:t>mSystems</w:t>
      </w:r>
      <w:r w:rsidR="00981A2C" w:rsidRPr="00981A2C">
        <w:rPr>
          <w:rFonts w:ascii="Arial" w:hAnsi="Arial" w:cs="Arial"/>
          <w:noProof/>
        </w:rPr>
        <w:t xml:space="preserve"> 2(2): e00191-00116. </w:t>
      </w:r>
      <w:hyperlink r:id="rId41" w:history="1">
        <w:r w:rsidR="00981A2C" w:rsidRPr="00981A2C">
          <w:rPr>
            <w:rStyle w:val="affd"/>
            <w:rFonts w:ascii="Arial" w:hAnsi="Arial" w:cs="Arial"/>
            <w:noProof/>
          </w:rPr>
          <w:t>https://doi.org/10.1128/mSystems.00191-16</w:t>
        </w:r>
      </w:hyperlink>
    </w:p>
    <w:p w14:paraId="541D5AD3" w14:textId="31A2A9DC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2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Chen, Q., Jiang, T., Liu, Y.-X., Liu, H., Zhao, T., Liu, Z., Gan, X., Hallab, A., Wang, X., He, J., Ma, Y., Zhang, F., Jin, T., Schranz, M. E., Wang, Y., Bai, Y. and Wang, G. (2019). Recently duplicated sesterterpene (C25) gene clusters in </w:t>
      </w:r>
      <w:r w:rsidRPr="00981A2C">
        <w:rPr>
          <w:rFonts w:ascii="Arial" w:hAnsi="Arial" w:cs="Arial"/>
          <w:i/>
          <w:noProof/>
        </w:rPr>
        <w:t>Arabidopsis thaliana</w:t>
      </w:r>
      <w:r w:rsidRPr="00981A2C">
        <w:rPr>
          <w:rFonts w:ascii="Arial" w:hAnsi="Arial" w:cs="Arial"/>
          <w:noProof/>
        </w:rPr>
        <w:t xml:space="preserve"> modulate root microbiota. </w:t>
      </w:r>
      <w:r w:rsidRPr="00981A2C">
        <w:rPr>
          <w:rFonts w:ascii="Arial" w:hAnsi="Arial" w:cs="Arial"/>
          <w:i/>
          <w:noProof/>
        </w:rPr>
        <w:t>Sci China Life Sci</w:t>
      </w:r>
      <w:r w:rsidRPr="00981A2C">
        <w:rPr>
          <w:rFonts w:ascii="Arial" w:hAnsi="Arial" w:cs="Arial"/>
          <w:noProof/>
        </w:rPr>
        <w:t xml:space="preserve"> 62(7): 947-958. </w:t>
      </w:r>
      <w:hyperlink r:id="rId42" w:history="1">
        <w:r w:rsidRPr="00981A2C">
          <w:rPr>
            <w:rStyle w:val="affd"/>
            <w:rFonts w:ascii="Arial" w:hAnsi="Arial" w:cs="Arial"/>
            <w:noProof/>
          </w:rPr>
          <w:t>https://doi.org/10.1007/s11427-019-9521-2</w:t>
        </w:r>
      </w:hyperlink>
    </w:p>
    <w:p w14:paraId="196DD05C" w14:textId="0637198F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3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Chen, S., Zhou, Y., Chen, Y. and Gu, J. (2018). fastp: an ultra-fast all-in-one FASTQ preprocessor. </w:t>
      </w:r>
      <w:r w:rsidRPr="00981A2C">
        <w:rPr>
          <w:rFonts w:ascii="Arial" w:hAnsi="Arial" w:cs="Arial"/>
          <w:i/>
          <w:noProof/>
        </w:rPr>
        <w:t>Bioinformatics</w:t>
      </w:r>
      <w:r w:rsidRPr="00981A2C">
        <w:rPr>
          <w:rFonts w:ascii="Arial" w:hAnsi="Arial" w:cs="Arial"/>
          <w:noProof/>
        </w:rPr>
        <w:t xml:space="preserve"> 34(17): i884-i890. </w:t>
      </w:r>
      <w:hyperlink r:id="rId43" w:history="1">
        <w:r w:rsidRPr="00981A2C">
          <w:rPr>
            <w:rStyle w:val="affd"/>
            <w:rFonts w:ascii="Arial" w:hAnsi="Arial" w:cs="Arial"/>
            <w:noProof/>
          </w:rPr>
          <w:t>https://doi.org/10.1093/bioinformatics/bty560</w:t>
        </w:r>
      </w:hyperlink>
    </w:p>
    <w:p w14:paraId="2CC7F926" w14:textId="243EAF2C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4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Cole, J. R., Wang, Q., Fish, J. A., Chai, B., McGarrell, D. M., Sun, Y., Brown, C. T., Porras-Alfaro, A., Kuske, C. R. and Tiedje, J. M. (2014). Ribosomal Database Project: data and tools </w:t>
      </w:r>
      <w:r w:rsidRPr="00981A2C">
        <w:rPr>
          <w:rFonts w:ascii="Arial" w:hAnsi="Arial" w:cs="Arial"/>
          <w:noProof/>
        </w:rPr>
        <w:lastRenderedPageBreak/>
        <w:t xml:space="preserve">for high throughput rRNA analysis. </w:t>
      </w:r>
      <w:r w:rsidRPr="00981A2C">
        <w:rPr>
          <w:rFonts w:ascii="Arial" w:hAnsi="Arial" w:cs="Arial"/>
          <w:i/>
          <w:noProof/>
        </w:rPr>
        <w:t>Nucleic Acids Res</w:t>
      </w:r>
      <w:r w:rsidRPr="00981A2C">
        <w:rPr>
          <w:rFonts w:ascii="Arial" w:hAnsi="Arial" w:cs="Arial"/>
          <w:noProof/>
        </w:rPr>
        <w:t xml:space="preserve"> 42(D1): D633-D642. </w:t>
      </w:r>
      <w:hyperlink r:id="rId44" w:history="1">
        <w:r w:rsidRPr="00981A2C">
          <w:rPr>
            <w:rStyle w:val="affd"/>
            <w:rFonts w:ascii="Arial" w:hAnsi="Arial" w:cs="Arial"/>
            <w:noProof/>
          </w:rPr>
          <w:t>https://doi.org/10.1093/nar/gkt1244</w:t>
        </w:r>
      </w:hyperlink>
    </w:p>
    <w:p w14:paraId="42E236CD" w14:textId="1758D6B5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5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Edgar, R. C. (2010). Search and clustering orders of magnitude faster than BLAST. </w:t>
      </w:r>
      <w:r w:rsidRPr="00981A2C">
        <w:rPr>
          <w:rFonts w:ascii="Arial" w:hAnsi="Arial" w:cs="Arial"/>
          <w:i/>
          <w:noProof/>
        </w:rPr>
        <w:t>Bioinformatics</w:t>
      </w:r>
      <w:r w:rsidRPr="00981A2C">
        <w:rPr>
          <w:rFonts w:ascii="Arial" w:hAnsi="Arial" w:cs="Arial"/>
          <w:noProof/>
        </w:rPr>
        <w:t xml:space="preserve"> 26(19): 2460-2461. </w:t>
      </w:r>
      <w:hyperlink r:id="rId45" w:history="1">
        <w:r w:rsidRPr="00981A2C">
          <w:rPr>
            <w:rStyle w:val="affd"/>
            <w:rFonts w:ascii="Arial" w:hAnsi="Arial" w:cs="Arial"/>
            <w:noProof/>
          </w:rPr>
          <w:t>https://doi.org/10.1093/bioinformatics/btq461</w:t>
        </w:r>
      </w:hyperlink>
    </w:p>
    <w:p w14:paraId="3F081646" w14:textId="0690F2E9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6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Edgar, R. C. (2013). UPARSE: highly accurate OTU sequences from microbial amplicon reads. </w:t>
      </w:r>
      <w:r w:rsidRPr="00981A2C">
        <w:rPr>
          <w:rFonts w:ascii="Arial" w:hAnsi="Arial" w:cs="Arial"/>
          <w:i/>
          <w:noProof/>
        </w:rPr>
        <w:t>Nat Methods</w:t>
      </w:r>
      <w:r w:rsidRPr="00981A2C">
        <w:rPr>
          <w:rFonts w:ascii="Arial" w:hAnsi="Arial" w:cs="Arial"/>
          <w:noProof/>
        </w:rPr>
        <w:t xml:space="preserve"> 10(10): 996-998. </w:t>
      </w:r>
      <w:hyperlink r:id="rId46" w:history="1">
        <w:r w:rsidRPr="00981A2C">
          <w:rPr>
            <w:rStyle w:val="affd"/>
            <w:rFonts w:ascii="Arial" w:hAnsi="Arial" w:cs="Arial"/>
            <w:noProof/>
          </w:rPr>
          <w:t>https://doi.org/10.1038/nmeth.2604</w:t>
        </w:r>
      </w:hyperlink>
    </w:p>
    <w:p w14:paraId="517FD2DA" w14:textId="0D371093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7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Edgar, R. C. and Flyvbjerg, H. (2015). Error filtering, pair assembly and error correction for next-generation sequencing reads. </w:t>
      </w:r>
      <w:r w:rsidRPr="00981A2C">
        <w:rPr>
          <w:rFonts w:ascii="Arial" w:hAnsi="Arial" w:cs="Arial"/>
          <w:i/>
          <w:noProof/>
        </w:rPr>
        <w:t>Bioinformatics</w:t>
      </w:r>
      <w:r w:rsidRPr="00981A2C">
        <w:rPr>
          <w:rFonts w:ascii="Arial" w:hAnsi="Arial" w:cs="Arial"/>
          <w:noProof/>
        </w:rPr>
        <w:t xml:space="preserve"> 31(21): 3476-3482. </w:t>
      </w:r>
      <w:hyperlink r:id="rId47" w:history="1">
        <w:r w:rsidRPr="00981A2C">
          <w:rPr>
            <w:rStyle w:val="affd"/>
            <w:rFonts w:ascii="Arial" w:hAnsi="Arial" w:cs="Arial"/>
            <w:noProof/>
          </w:rPr>
          <w:t>https://doi.org/10.1093/bioinformatics/btv401</w:t>
        </w:r>
      </w:hyperlink>
    </w:p>
    <w:p w14:paraId="5558E3F6" w14:textId="49123D1B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8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Huang, A. C., Jiang, T., Liu, Y.-X., Bai, Y.-C., Reed, J., Qu, B., Goossens, A., Nützmann, H.-W., Bai, Y. and Osbourn, A. (2019). A specialized metabolic network selectively modulates </w:t>
      </w:r>
      <w:r w:rsidRPr="00981A2C">
        <w:rPr>
          <w:rFonts w:ascii="Arial" w:hAnsi="Arial" w:cs="Arial"/>
          <w:i/>
          <w:noProof/>
        </w:rPr>
        <w:t>Arabidopsis</w:t>
      </w:r>
      <w:r w:rsidRPr="00981A2C">
        <w:rPr>
          <w:rFonts w:ascii="Arial" w:hAnsi="Arial" w:cs="Arial"/>
          <w:noProof/>
        </w:rPr>
        <w:t xml:space="preserve"> root microbiota. </w:t>
      </w:r>
      <w:r w:rsidRPr="00981A2C">
        <w:rPr>
          <w:rFonts w:ascii="Arial" w:hAnsi="Arial" w:cs="Arial"/>
          <w:i/>
          <w:noProof/>
        </w:rPr>
        <w:t>Science</w:t>
      </w:r>
      <w:r w:rsidRPr="00981A2C">
        <w:rPr>
          <w:rFonts w:ascii="Arial" w:hAnsi="Arial" w:cs="Arial"/>
          <w:noProof/>
        </w:rPr>
        <w:t xml:space="preserve"> 364(6440): eaau6389. </w:t>
      </w:r>
      <w:hyperlink r:id="rId48" w:history="1">
        <w:r w:rsidRPr="00981A2C">
          <w:rPr>
            <w:rStyle w:val="affd"/>
            <w:rFonts w:ascii="Arial" w:hAnsi="Arial" w:cs="Arial"/>
            <w:noProof/>
          </w:rPr>
          <w:t>https://doi.org/10.1126/science.aau6389</w:t>
        </w:r>
      </w:hyperlink>
    </w:p>
    <w:p w14:paraId="5D9E6F2B" w14:textId="485BF1A0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9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Langille, M. G. I., Zaneveld, J., Caporaso, J. G., McDonald, D., Knights, D., Reyes, J. A., Clemente, J. C., Burkepile, D. E., Vega Thurber, R. L., Knight, R., Beiko, R. G. and Huttenhower, C. (2013). Predictive functional profiling of microbial communities using 16S rRNA marker gene sequences. </w:t>
      </w:r>
      <w:r w:rsidRPr="00981A2C">
        <w:rPr>
          <w:rFonts w:ascii="Arial" w:hAnsi="Arial" w:cs="Arial"/>
          <w:i/>
          <w:noProof/>
        </w:rPr>
        <w:t>Nat Biotechnol</w:t>
      </w:r>
      <w:r w:rsidRPr="00981A2C">
        <w:rPr>
          <w:rFonts w:ascii="Arial" w:hAnsi="Arial" w:cs="Arial"/>
          <w:noProof/>
        </w:rPr>
        <w:t xml:space="preserve"> 31: 814. </w:t>
      </w:r>
      <w:hyperlink r:id="rId49" w:history="1">
        <w:r w:rsidRPr="00981A2C">
          <w:rPr>
            <w:rStyle w:val="affd"/>
            <w:rFonts w:ascii="Arial" w:hAnsi="Arial" w:cs="Arial"/>
            <w:noProof/>
          </w:rPr>
          <w:t>https://doi.org/10.1038/nbt.2676</w:t>
        </w:r>
      </w:hyperlink>
    </w:p>
    <w:p w14:paraId="6F5C2368" w14:textId="66CD884E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10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Liu, Y.-X., Qin, Y., Chen, T., Lu, M., Qian, X., Guo, X. and Bai, Y. (2020). A practical guide to amplicon and metagenomic analysis of microbiome data. </w:t>
      </w:r>
      <w:r w:rsidRPr="00981A2C">
        <w:rPr>
          <w:rFonts w:ascii="Arial" w:hAnsi="Arial" w:cs="Arial"/>
          <w:i/>
          <w:noProof/>
        </w:rPr>
        <w:t>Protein Cell</w:t>
      </w:r>
      <w:r w:rsidRPr="00981A2C">
        <w:rPr>
          <w:rFonts w:ascii="Arial" w:hAnsi="Arial" w:cs="Arial"/>
          <w:noProof/>
        </w:rPr>
        <w:t xml:space="preserve"> 11. </w:t>
      </w:r>
      <w:hyperlink r:id="rId50" w:history="1">
        <w:r w:rsidRPr="00981A2C">
          <w:rPr>
            <w:rStyle w:val="affd"/>
            <w:rFonts w:ascii="Arial" w:hAnsi="Arial" w:cs="Arial"/>
            <w:noProof/>
          </w:rPr>
          <w:t>https://doi.org/10.1007/s13238-020-00724-8</w:t>
        </w:r>
      </w:hyperlink>
    </w:p>
    <w:p w14:paraId="4368A229" w14:textId="6D59CC46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11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Lozupone, C., Lladser, M. E., Knights, D., Stombaugh, J. and Knight, R. (2010). UniFrac: an effective distance metric for microbial community comparison. </w:t>
      </w:r>
      <w:r w:rsidRPr="00981A2C">
        <w:rPr>
          <w:rFonts w:ascii="Arial" w:hAnsi="Arial" w:cs="Arial"/>
          <w:i/>
          <w:noProof/>
        </w:rPr>
        <w:t>ISME J</w:t>
      </w:r>
      <w:r w:rsidRPr="00981A2C">
        <w:rPr>
          <w:rFonts w:ascii="Arial" w:hAnsi="Arial" w:cs="Arial"/>
          <w:noProof/>
        </w:rPr>
        <w:t xml:space="preserve"> 5: 169. </w:t>
      </w:r>
      <w:hyperlink r:id="rId51" w:history="1">
        <w:r w:rsidRPr="00981A2C">
          <w:rPr>
            <w:rStyle w:val="affd"/>
            <w:rFonts w:ascii="Arial" w:hAnsi="Arial" w:cs="Arial"/>
            <w:noProof/>
          </w:rPr>
          <w:t>https://doi.org/10.1038/ismej.2010.133</w:t>
        </w:r>
      </w:hyperlink>
    </w:p>
    <w:p w14:paraId="415B0D8F" w14:textId="6CD2E116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12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McDonald, D., Price, M. N., Goodrich, J., Nawrocki, E. P., DeSantis, T. Z., Probst, A., Andersen, G. L., Knight, R. and Hugenholtz, P. (2011). An improved Greengenes taxonomy with explicit ranks for ecological and evolutionary analyses of bacteria and archaea. </w:t>
      </w:r>
      <w:r w:rsidRPr="00981A2C">
        <w:rPr>
          <w:rFonts w:ascii="Arial" w:hAnsi="Arial" w:cs="Arial"/>
          <w:i/>
          <w:noProof/>
        </w:rPr>
        <w:t>ISME J</w:t>
      </w:r>
      <w:r w:rsidRPr="00981A2C">
        <w:rPr>
          <w:rFonts w:ascii="Arial" w:hAnsi="Arial" w:cs="Arial"/>
          <w:noProof/>
        </w:rPr>
        <w:t xml:space="preserve"> 6: 610. </w:t>
      </w:r>
      <w:hyperlink r:id="rId52" w:history="1">
        <w:r w:rsidRPr="00981A2C">
          <w:rPr>
            <w:rStyle w:val="affd"/>
            <w:rFonts w:ascii="Arial" w:hAnsi="Arial" w:cs="Arial"/>
            <w:noProof/>
          </w:rPr>
          <w:t>https://doi.org/10.1038/ismej.2011.139</w:t>
        </w:r>
      </w:hyperlink>
    </w:p>
    <w:p w14:paraId="20693765" w14:textId="7407A9A6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13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Nilsson, R. H., Larsson, K.-H., Taylor, A. F S., Bengtsson-Palme, J., Jeppesen, T. S., Schigel, D., Kennedy, P., Picard, K., Glöckner, F. O., Tedersoo, L., Saar, I., Kõljalg, U. and Abarenkov, K. (2019). The UNITE database for molecular identification of fungi: handling dark taxa and parallel taxonomic classifications. </w:t>
      </w:r>
      <w:r w:rsidRPr="00981A2C">
        <w:rPr>
          <w:rFonts w:ascii="Arial" w:hAnsi="Arial" w:cs="Arial"/>
          <w:i/>
          <w:noProof/>
        </w:rPr>
        <w:t>Nucleic Acids Res</w:t>
      </w:r>
      <w:r w:rsidRPr="00981A2C">
        <w:rPr>
          <w:rFonts w:ascii="Arial" w:hAnsi="Arial" w:cs="Arial"/>
          <w:noProof/>
        </w:rPr>
        <w:t xml:space="preserve"> 47(D1): D259-D264. </w:t>
      </w:r>
      <w:hyperlink r:id="rId53" w:history="1">
        <w:r w:rsidRPr="00981A2C">
          <w:rPr>
            <w:rStyle w:val="affd"/>
            <w:rFonts w:ascii="Arial" w:hAnsi="Arial" w:cs="Arial"/>
            <w:noProof/>
          </w:rPr>
          <w:t>https://doi.org/10.1093/nar/gky1022</w:t>
        </w:r>
      </w:hyperlink>
    </w:p>
    <w:p w14:paraId="08068B5D" w14:textId="77777777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14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Oksanen, J., Kindt, R., Legendre, P., O’Hara, B., Stevens, M. H. H., Oksanen, M. J. and Suggests, M. (2007). The vegan package. </w:t>
      </w:r>
      <w:r w:rsidRPr="00981A2C">
        <w:rPr>
          <w:rFonts w:ascii="Arial" w:hAnsi="Arial" w:cs="Arial"/>
          <w:i/>
          <w:noProof/>
        </w:rPr>
        <w:t>Commun Ecol Pack</w:t>
      </w:r>
      <w:r w:rsidRPr="00981A2C">
        <w:rPr>
          <w:rFonts w:ascii="Arial" w:hAnsi="Arial" w:cs="Arial"/>
          <w:noProof/>
        </w:rPr>
        <w:t xml:space="preserve"> 10: 631-637</w:t>
      </w:r>
    </w:p>
    <w:p w14:paraId="459E7BFB" w14:textId="7E56360A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15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Qian, X.-B., Chen, T., Xu, Y.-P., Chen, L., Sun, F.-X., Lu, M.-P. and Liu, Y.-X. (2020). A guide to human microbiome research: study design, sample collection, and bioinformatics analysis. </w:t>
      </w:r>
      <w:r w:rsidRPr="00981A2C">
        <w:rPr>
          <w:rFonts w:ascii="Arial" w:hAnsi="Arial" w:cs="Arial"/>
          <w:i/>
          <w:noProof/>
        </w:rPr>
        <w:t>Chin Med J</w:t>
      </w:r>
      <w:r w:rsidRPr="00981A2C">
        <w:rPr>
          <w:rFonts w:ascii="Arial" w:hAnsi="Arial" w:cs="Arial"/>
          <w:noProof/>
        </w:rPr>
        <w:t xml:space="preserve"> 133(15): 1844-1855. </w:t>
      </w:r>
      <w:hyperlink r:id="rId54" w:history="1">
        <w:r w:rsidRPr="00981A2C">
          <w:rPr>
            <w:rStyle w:val="affd"/>
            <w:rFonts w:ascii="Arial" w:hAnsi="Arial" w:cs="Arial"/>
            <w:noProof/>
          </w:rPr>
          <w:t>https://doi.org/10.1097/cm9.0000000000000871</w:t>
        </w:r>
      </w:hyperlink>
    </w:p>
    <w:p w14:paraId="59443F8D" w14:textId="4F76BDFA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16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Qian, X., Liu, Y.-X., Ye, X., Zheng, W., Lv, S., Mo, M., Lin, J., Wang, W., Wang, W., Zhang, X. and Lu, M. (2020). Gut microbiota in children with juvenile idiopathic arthritis: characteristics, biomarker identification, and usefulness in clinical prediction. </w:t>
      </w:r>
      <w:r w:rsidRPr="00981A2C">
        <w:rPr>
          <w:rFonts w:ascii="Arial" w:hAnsi="Arial" w:cs="Arial"/>
          <w:i/>
          <w:noProof/>
        </w:rPr>
        <w:t>BMC Genom</w:t>
      </w:r>
      <w:r w:rsidRPr="00981A2C">
        <w:rPr>
          <w:rFonts w:ascii="Arial" w:hAnsi="Arial" w:cs="Arial"/>
          <w:noProof/>
        </w:rPr>
        <w:t xml:space="preserve"> 21(1): 286. </w:t>
      </w:r>
      <w:hyperlink r:id="rId55" w:history="1">
        <w:r w:rsidRPr="00981A2C">
          <w:rPr>
            <w:rStyle w:val="affd"/>
            <w:rFonts w:ascii="Arial" w:hAnsi="Arial" w:cs="Arial"/>
            <w:noProof/>
          </w:rPr>
          <w:t>https://doi.org/10.1186/s12864-020-6703-0</w:t>
        </w:r>
      </w:hyperlink>
    </w:p>
    <w:p w14:paraId="49AD23AB" w14:textId="480A6E69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17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Quast, C., Pruesse, E., Yilmaz, P., Gerken, J., Schweer, T., Yarza, P., Peplies, J. and Glockner, F. O. (2013). The SILVA ribosomal RNA gene database project: improved data </w:t>
      </w:r>
      <w:r w:rsidRPr="00981A2C">
        <w:rPr>
          <w:rFonts w:ascii="Arial" w:hAnsi="Arial" w:cs="Arial"/>
          <w:noProof/>
        </w:rPr>
        <w:lastRenderedPageBreak/>
        <w:t xml:space="preserve">processing and web-based tools. </w:t>
      </w:r>
      <w:r w:rsidRPr="00981A2C">
        <w:rPr>
          <w:rFonts w:ascii="Arial" w:hAnsi="Arial" w:cs="Arial"/>
          <w:i/>
          <w:noProof/>
        </w:rPr>
        <w:t>Nucleic Acids Res</w:t>
      </w:r>
      <w:r w:rsidRPr="00981A2C">
        <w:rPr>
          <w:rFonts w:ascii="Arial" w:hAnsi="Arial" w:cs="Arial"/>
          <w:noProof/>
        </w:rPr>
        <w:t xml:space="preserve"> 41(Database issue): D590-596. </w:t>
      </w:r>
      <w:hyperlink r:id="rId56" w:history="1">
        <w:r w:rsidRPr="00981A2C">
          <w:rPr>
            <w:rStyle w:val="affd"/>
            <w:rFonts w:ascii="Arial" w:hAnsi="Arial" w:cs="Arial"/>
            <w:noProof/>
          </w:rPr>
          <w:t>https://doi.org/10.1093/nar/gks1219</w:t>
        </w:r>
      </w:hyperlink>
    </w:p>
    <w:p w14:paraId="6C266426" w14:textId="5E492F7C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18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Rognes, T., Flouri, T., Nichols, B., Quince, C. and Mahé, F. (2016). VSEARCH: a versatile open source tool for metagenomics. </w:t>
      </w:r>
      <w:r w:rsidRPr="00981A2C">
        <w:rPr>
          <w:rFonts w:ascii="Arial" w:hAnsi="Arial" w:cs="Arial"/>
          <w:i/>
          <w:noProof/>
        </w:rPr>
        <w:t>PeerJ</w:t>
      </w:r>
      <w:r w:rsidRPr="00981A2C">
        <w:rPr>
          <w:rFonts w:ascii="Arial" w:hAnsi="Arial" w:cs="Arial"/>
          <w:noProof/>
        </w:rPr>
        <w:t xml:space="preserve"> 4: e2584. </w:t>
      </w:r>
      <w:hyperlink r:id="rId57" w:history="1">
        <w:r w:rsidRPr="00981A2C">
          <w:rPr>
            <w:rStyle w:val="affd"/>
            <w:rFonts w:ascii="Arial" w:hAnsi="Arial" w:cs="Arial"/>
            <w:noProof/>
          </w:rPr>
          <w:t>https://doi.org/10.7717/peerj.2584</w:t>
        </w:r>
      </w:hyperlink>
    </w:p>
    <w:p w14:paraId="75240BC5" w14:textId="2898A749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19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Wang, Y., Song, F., Zhu, J., Zhang, S., Yang, Y., Chen, T., Tang, B., Dong, L., Ding, N., Zhang, Q., Bai, Z., Dong, X., Chen, H., Sun, M., Zhai, S., Sun, Y., Yu, L., Lan, L., Xiao, J., Fang, X., Lei, H., Zhang, Z. and Zhao, W. (2017). GSA: Genome Sequence Archive*. </w:t>
      </w:r>
      <w:r w:rsidRPr="00981A2C">
        <w:rPr>
          <w:rFonts w:ascii="Arial" w:hAnsi="Arial" w:cs="Arial"/>
          <w:i/>
          <w:noProof/>
        </w:rPr>
        <w:t>Genom Proteom Bioinf</w:t>
      </w:r>
      <w:r w:rsidRPr="00981A2C">
        <w:rPr>
          <w:rFonts w:ascii="Arial" w:hAnsi="Arial" w:cs="Arial"/>
          <w:noProof/>
        </w:rPr>
        <w:t xml:space="preserve"> 15(1): 14-18. </w:t>
      </w:r>
      <w:hyperlink r:id="rId58" w:history="1">
        <w:r w:rsidRPr="00981A2C">
          <w:rPr>
            <w:rStyle w:val="affd"/>
            <w:rFonts w:ascii="Arial" w:hAnsi="Arial" w:cs="Arial"/>
            <w:noProof/>
          </w:rPr>
          <w:t>https://doi.org/10.1016/j.gpb.2017.01.001</w:t>
        </w:r>
      </w:hyperlink>
    </w:p>
    <w:p w14:paraId="5927BABA" w14:textId="3BAD7BAC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20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Ward, T., Larson, J., Meulemans, J., Hillmann, B., Lynch, J., Sidiropoulos, D., Spear, J. R., Caporaso, G., Blekhman, R., Knight, R., Fink, R. and Knights, D. (2017). BugBase predicts organism-level microbiome phenotypes. </w:t>
      </w:r>
      <w:r w:rsidRPr="00981A2C">
        <w:rPr>
          <w:rFonts w:ascii="Arial" w:hAnsi="Arial" w:cs="Arial"/>
          <w:i/>
          <w:noProof/>
        </w:rPr>
        <w:t>bioRxiv</w:t>
      </w:r>
      <w:r w:rsidRPr="00981A2C">
        <w:rPr>
          <w:rFonts w:ascii="Arial" w:hAnsi="Arial" w:cs="Arial"/>
          <w:noProof/>
        </w:rPr>
        <w:t xml:space="preserve">: 133462. </w:t>
      </w:r>
      <w:hyperlink r:id="rId59" w:history="1">
        <w:r w:rsidRPr="00981A2C">
          <w:rPr>
            <w:rStyle w:val="affd"/>
            <w:rFonts w:ascii="Arial" w:hAnsi="Arial" w:cs="Arial"/>
            <w:noProof/>
          </w:rPr>
          <w:t>https://doi.org/10.1101/133462</w:t>
        </w:r>
      </w:hyperlink>
    </w:p>
    <w:p w14:paraId="3EBE6121" w14:textId="16CC2A4F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21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Zhang, J., Liu, Y.-X., Zhang, N., Hu, B., Jin, T., Xu, H., Qin, Y., Yan, P., Zhang, X., Guo, X., Hui, J., Cao, S., Wang, X., Wang, C., Wang, H., Qu, B., Fan, G., Yuan, L., Garrido-Oter, R., Chu, C. and Bai, Y. (2019). </w:t>
      </w:r>
      <w:r w:rsidRPr="00981A2C">
        <w:rPr>
          <w:rFonts w:ascii="Arial" w:hAnsi="Arial" w:cs="Arial"/>
          <w:i/>
          <w:noProof/>
        </w:rPr>
        <w:t>NRT1.1B</w:t>
      </w:r>
      <w:r w:rsidRPr="00981A2C">
        <w:rPr>
          <w:rFonts w:ascii="Arial" w:hAnsi="Arial" w:cs="Arial"/>
          <w:noProof/>
        </w:rPr>
        <w:t xml:space="preserve"> is associated with root microbiota composition and nitrogen use in field-grown rice. </w:t>
      </w:r>
      <w:r w:rsidRPr="00981A2C">
        <w:rPr>
          <w:rFonts w:ascii="Arial" w:hAnsi="Arial" w:cs="Arial"/>
          <w:i/>
          <w:noProof/>
        </w:rPr>
        <w:t>Nat Biotechnol</w:t>
      </w:r>
      <w:r w:rsidRPr="00981A2C">
        <w:rPr>
          <w:rFonts w:ascii="Arial" w:hAnsi="Arial" w:cs="Arial"/>
          <w:noProof/>
        </w:rPr>
        <w:t xml:space="preserve"> 37(6): 676-684. </w:t>
      </w:r>
      <w:hyperlink r:id="rId60" w:history="1">
        <w:r w:rsidRPr="00981A2C">
          <w:rPr>
            <w:rStyle w:val="affd"/>
            <w:rFonts w:ascii="Arial" w:hAnsi="Arial" w:cs="Arial"/>
            <w:noProof/>
          </w:rPr>
          <w:t>https://doi.org/10.1038/s41587-019-0104-4</w:t>
        </w:r>
      </w:hyperlink>
    </w:p>
    <w:p w14:paraId="0AD7851A" w14:textId="020BA4BC" w:rsidR="00981A2C" w:rsidRPr="00981A2C" w:rsidRDefault="00981A2C" w:rsidP="00981A2C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981A2C">
        <w:rPr>
          <w:noProof/>
        </w:rPr>
        <w:t>22</w:t>
      </w:r>
      <w:r w:rsidRPr="00981A2C">
        <w:rPr>
          <w:rFonts w:ascii="Arial" w:hAnsi="Arial" w:cs="Arial"/>
          <w:noProof/>
        </w:rPr>
        <w:t>.</w:t>
      </w:r>
      <w:r w:rsidRPr="00981A2C">
        <w:rPr>
          <w:rFonts w:ascii="Arial" w:hAnsi="Arial" w:cs="Arial"/>
          <w:noProof/>
        </w:rPr>
        <w:tab/>
        <w:t xml:space="preserve">Zhang, J., Zhang, N., Liu, Y.-X., Zhang, X., Hu, B., Qin, Y., Xu, H., Wang, H., Guo, X., Qian, J., Wang, W., Zhang, P., Jin, T., Chu, C. and Bai, Y. (2018). Root microbiota shift in rice correlates with resident time in the field and developmental stage. </w:t>
      </w:r>
      <w:r w:rsidRPr="00981A2C">
        <w:rPr>
          <w:rFonts w:ascii="Arial" w:hAnsi="Arial" w:cs="Arial"/>
          <w:i/>
          <w:noProof/>
        </w:rPr>
        <w:t>Sci China Life Sci</w:t>
      </w:r>
      <w:r w:rsidRPr="00981A2C">
        <w:rPr>
          <w:rFonts w:ascii="Arial" w:hAnsi="Arial" w:cs="Arial"/>
          <w:noProof/>
        </w:rPr>
        <w:t xml:space="preserve"> 61(6): 613-621. </w:t>
      </w:r>
      <w:hyperlink r:id="rId61" w:history="1">
        <w:r w:rsidRPr="00981A2C">
          <w:rPr>
            <w:rStyle w:val="affd"/>
            <w:rFonts w:ascii="Arial" w:hAnsi="Arial" w:cs="Arial"/>
            <w:noProof/>
          </w:rPr>
          <w:t>https://doi.org/10.1007/s11427-018-9284-4</w:t>
        </w:r>
      </w:hyperlink>
    </w:p>
    <w:p w14:paraId="62EB2AF6" w14:textId="615D45C6" w:rsidR="00981A2C" w:rsidRPr="00981A2C" w:rsidRDefault="00981A2C" w:rsidP="00981A2C">
      <w:pPr>
        <w:pStyle w:val="EndNoteBibliography"/>
        <w:ind w:left="720" w:hanging="720"/>
        <w:rPr>
          <w:rFonts w:ascii="Arial" w:hAnsi="Arial" w:cs="Arial"/>
          <w:noProof/>
        </w:rPr>
      </w:pPr>
      <w:r w:rsidRPr="00981A2C">
        <w:rPr>
          <w:rFonts w:hint="eastAsia"/>
          <w:noProof/>
        </w:rPr>
        <w:t>23</w:t>
      </w:r>
      <w:r w:rsidRPr="00981A2C">
        <w:rPr>
          <w:rFonts w:ascii="Arial" w:hAnsi="Arial" w:cs="Arial" w:hint="eastAsia"/>
          <w:noProof/>
        </w:rPr>
        <w:t>.</w:t>
      </w:r>
      <w:r w:rsidRPr="00981A2C">
        <w:rPr>
          <w:rFonts w:ascii="Arial" w:hAnsi="Arial" w:cs="Arial" w:hint="eastAsia"/>
          <w:noProof/>
        </w:rPr>
        <w:tab/>
      </w:r>
      <w:r w:rsidRPr="00981A2C">
        <w:rPr>
          <w:rFonts w:ascii="Arial" w:hAnsi="Arial" w:cs="Arial" w:hint="eastAsia"/>
          <w:noProof/>
        </w:rPr>
        <w:t>刘永鑫</w:t>
      </w:r>
      <w:r w:rsidRPr="00981A2C">
        <w:rPr>
          <w:rFonts w:ascii="Arial" w:hAnsi="Arial" w:cs="Arial" w:hint="eastAsia"/>
          <w:noProof/>
        </w:rPr>
        <w:t xml:space="preserve">, </w:t>
      </w:r>
      <w:r w:rsidRPr="00981A2C">
        <w:rPr>
          <w:rFonts w:ascii="Arial" w:hAnsi="Arial" w:cs="Arial" w:hint="eastAsia"/>
          <w:noProof/>
        </w:rPr>
        <w:t>秦媛</w:t>
      </w:r>
      <w:r w:rsidRPr="00981A2C">
        <w:rPr>
          <w:rFonts w:ascii="Arial" w:hAnsi="Arial" w:cs="Arial" w:hint="eastAsia"/>
          <w:noProof/>
        </w:rPr>
        <w:t xml:space="preserve">, </w:t>
      </w:r>
      <w:r w:rsidRPr="00981A2C">
        <w:rPr>
          <w:rFonts w:ascii="Arial" w:hAnsi="Arial" w:cs="Arial" w:hint="eastAsia"/>
          <w:noProof/>
        </w:rPr>
        <w:t>郭晓璇</w:t>
      </w:r>
      <w:r w:rsidRPr="00981A2C">
        <w:rPr>
          <w:rFonts w:ascii="Arial" w:hAnsi="Arial" w:cs="Arial" w:hint="eastAsia"/>
          <w:noProof/>
        </w:rPr>
        <w:t xml:space="preserve"> and </w:t>
      </w:r>
      <w:r w:rsidRPr="00981A2C">
        <w:rPr>
          <w:rFonts w:ascii="Arial" w:hAnsi="Arial" w:cs="Arial" w:hint="eastAsia"/>
          <w:noProof/>
        </w:rPr>
        <w:t>白洋</w:t>
      </w:r>
      <w:r w:rsidRPr="00981A2C">
        <w:rPr>
          <w:rFonts w:ascii="Arial" w:hAnsi="Arial" w:cs="Arial" w:hint="eastAsia"/>
          <w:noProof/>
        </w:rPr>
        <w:t xml:space="preserve"> (2019). </w:t>
      </w:r>
      <w:r w:rsidRPr="00981A2C">
        <w:rPr>
          <w:rFonts w:ascii="Arial" w:hAnsi="Arial" w:cs="Arial" w:hint="eastAsia"/>
          <w:noProof/>
        </w:rPr>
        <w:t>微生物组数据分析方法与应用</w:t>
      </w:r>
      <w:r w:rsidRPr="00981A2C">
        <w:rPr>
          <w:rFonts w:ascii="Arial" w:hAnsi="Arial" w:cs="Arial" w:hint="eastAsia"/>
          <w:noProof/>
        </w:rPr>
        <w:t xml:space="preserve">. </w:t>
      </w:r>
      <w:r w:rsidRPr="00981A2C">
        <w:rPr>
          <w:rFonts w:ascii="Arial" w:hAnsi="Arial" w:cs="Arial" w:hint="eastAsia"/>
          <w:i/>
          <w:noProof/>
        </w:rPr>
        <w:t>遗传</w:t>
      </w:r>
      <w:r w:rsidRPr="00981A2C">
        <w:rPr>
          <w:rFonts w:ascii="Arial" w:hAnsi="Arial" w:cs="Arial" w:hint="eastAsia"/>
          <w:noProof/>
        </w:rPr>
        <w:t xml:space="preserve"> 41(9): 845</w:t>
      </w:r>
      <w:r w:rsidRPr="00981A2C">
        <w:rPr>
          <w:rFonts w:ascii="Arial" w:hAnsi="Arial" w:cs="Arial"/>
          <w:noProof/>
        </w:rPr>
        <w:t xml:space="preserve">-826. </w:t>
      </w:r>
      <w:hyperlink r:id="rId62" w:history="1">
        <w:r w:rsidRPr="00981A2C">
          <w:rPr>
            <w:rStyle w:val="affd"/>
            <w:rFonts w:ascii="Arial" w:hAnsi="Arial" w:cs="Arial"/>
            <w:noProof/>
          </w:rPr>
          <w:t>https://doi.org/10.16288/j.yczz.19-222</w:t>
        </w:r>
      </w:hyperlink>
    </w:p>
    <w:p w14:paraId="4A701F71" w14:textId="4515730A" w:rsidR="00623FE2" w:rsidRPr="00136A8F" w:rsidRDefault="00623FE2" w:rsidP="00623FE2">
      <w:pPr>
        <w:rPr>
          <w:rFonts w:ascii="Times New Roman" w:hAnsi="Times New Roman" w:cs="Times New Roman"/>
        </w:rPr>
      </w:pPr>
      <w:r w:rsidRPr="00136A8F">
        <w:rPr>
          <w:rFonts w:ascii="Times New Roman" w:hAnsi="Times New Roman" w:cs="Times New Roman"/>
        </w:rPr>
        <w:fldChar w:fldCharType="end"/>
      </w:r>
      <w:bookmarkEnd w:id="3"/>
    </w:p>
    <w:sectPr w:rsidR="00623FE2" w:rsidRPr="00136A8F">
      <w:headerReference w:type="default" r:id="rId63"/>
      <w:footerReference w:type="default" r:id="rId64"/>
      <w:pgSz w:w="11906" w:h="16838"/>
      <w:pgMar w:top="1843" w:right="1418" w:bottom="1418" w:left="1418" w:header="851" w:footer="1151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08BA721" w14:textId="77777777" w:rsidR="00D46348" w:rsidRDefault="00D46348">
      <w:r>
        <w:separator/>
      </w:r>
    </w:p>
  </w:endnote>
  <w:endnote w:type="continuationSeparator" w:id="0">
    <w:p w14:paraId="1829187F" w14:textId="77777777" w:rsidR="00D46348" w:rsidRDefault="00D4634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Geneva">
    <w:altName w:val="Segoe UI Symbol"/>
    <w:charset w:val="00"/>
    <w:family w:val="swiss"/>
    <w:pitch w:val="default"/>
    <w:sig w:usb0="00000000" w:usb1="00000000" w:usb2="00A0C000" w:usb3="00000000" w:csb0="000001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2140134539"/>
    </w:sdtPr>
    <w:sdtEndPr>
      <w:rPr>
        <w:rFonts w:ascii="Arial" w:hAnsi="Arial" w:cs="Arial"/>
      </w:rPr>
    </w:sdtEndPr>
    <w:sdtContent>
      <w:p w14:paraId="40C67345" w14:textId="77777777" w:rsidR="002045FC" w:rsidRDefault="002045FC">
        <w:pPr>
          <w:pStyle w:val="af6"/>
          <w:jc w:val="center"/>
          <w:rPr>
            <w:rFonts w:ascii="Arial" w:hAnsi="Arial" w:cs="Arial"/>
          </w:rPr>
        </w:pPr>
        <w:r>
          <w:rPr>
            <w:rFonts w:ascii="Arial" w:hAnsi="Arial" w:cs="Arial"/>
          </w:rPr>
          <w:fldChar w:fldCharType="begin"/>
        </w:r>
        <w:r>
          <w:rPr>
            <w:rFonts w:ascii="Arial" w:hAnsi="Arial" w:cs="Arial"/>
          </w:rPr>
          <w:instrText>PAGE   \* MERGEFORMAT</w:instrText>
        </w:r>
        <w:r>
          <w:rPr>
            <w:rFonts w:ascii="Arial" w:hAnsi="Arial" w:cs="Arial"/>
          </w:rPr>
          <w:fldChar w:fldCharType="separate"/>
        </w:r>
        <w:r>
          <w:rPr>
            <w:rFonts w:ascii="Arial" w:hAnsi="Arial" w:cs="Arial"/>
            <w:lang w:val="zh-CN" w:eastAsia="zh-CN"/>
          </w:rPr>
          <w:t>1</w:t>
        </w:r>
        <w:r>
          <w:rPr>
            <w:rFonts w:ascii="Arial" w:hAnsi="Arial" w:cs="Arial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AC549FF" w14:textId="77777777" w:rsidR="00D46348" w:rsidRDefault="00D46348">
      <w:r>
        <w:separator/>
      </w:r>
    </w:p>
  </w:footnote>
  <w:footnote w:type="continuationSeparator" w:id="0">
    <w:p w14:paraId="17667200" w14:textId="77777777" w:rsidR="00D46348" w:rsidRDefault="00D4634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D7CC426" w14:textId="77777777" w:rsidR="002045FC" w:rsidRDefault="002045FC">
    <w:pPr>
      <w:pBdr>
        <w:bottom w:val="single" w:sz="6" w:space="1" w:color="auto"/>
      </w:pBdr>
      <w:tabs>
        <w:tab w:val="center" w:pos="4320"/>
      </w:tabs>
      <w:snapToGrid w:val="0"/>
      <w:ind w:right="13"/>
      <w:rPr>
        <w:sz w:val="18"/>
        <w:szCs w:val="18"/>
        <w:lang w:val="es-ES_tradnl"/>
      </w:rPr>
    </w:pPr>
    <w:r>
      <w:rPr>
        <w:noProof/>
        <w:sz w:val="18"/>
        <w:szCs w:val="18"/>
        <w:lang w:eastAsia="zh-CN"/>
      </w:rPr>
      <w:drawing>
        <wp:inline distT="0" distB="0" distL="0" distR="0" wp14:anchorId="759ADE1E" wp14:editId="51482420">
          <wp:extent cx="1127125" cy="341630"/>
          <wp:effectExtent l="0" t="0" r="0" b="1270"/>
          <wp:docPr id="9" name="图片 9" descr="C:\Users\Bio-Jingmin\AppData\Roaming\Skype\live#3aliyuan.zhang_9\media_messaging\media_cache_v3\^7DA4B0D1673ECF62947B89079937EE96AAAFD0135F30090B0C^pimgpsh_fullsize_distr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9" name="图片 9" descr="C:\Users\Bio-Jingmin\AppData\Roaming\Skype\live#3aliyuan.zhang_9\media_messaging\media_cache_v3\^7DA4B0D1673ECF62947B89079937EE96AAAFD0135F30090B0C^pimgpsh_fullsize_distr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1127650" cy="3420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rPr>
        <w:sz w:val="18"/>
        <w:szCs w:val="18"/>
        <w:lang w:val="es-ES_tradnl"/>
      </w:rPr>
      <w:t xml:space="preserve">               </w:t>
    </w:r>
    <w:r>
      <w:rPr>
        <w:rFonts w:ascii="Times New Roman" w:hAnsi="Times New Roman"/>
        <w:noProof/>
        <w:sz w:val="18"/>
        <w:szCs w:val="18"/>
        <w:lang w:eastAsia="zh-CN"/>
      </w:rPr>
      <mc:AlternateContent>
        <mc:Choice Requires="wps">
          <w:drawing>
            <wp:inline distT="0" distB="0" distL="0" distR="0" wp14:anchorId="579EC9F2" wp14:editId="01B63F74">
              <wp:extent cx="1864360" cy="237490"/>
              <wp:effectExtent l="0" t="0" r="0" b="0"/>
              <wp:docPr id="3" name="矩形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864800" cy="2378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4A21C608" w14:textId="77777777" w:rsidR="002045FC" w:rsidRDefault="002045FC">
                          <w:pPr>
                            <w:wordWrap w:val="0"/>
                            <w:snapToGrid w:val="0"/>
                            <w:rPr>
                              <w:rFonts w:ascii="Arial" w:hAnsi="Arial" w:cs="Arial"/>
                              <w:color w:val="0000FF"/>
                              <w:szCs w:val="20"/>
                              <w:u w:val="single"/>
                            </w:rPr>
                          </w:pPr>
                          <w:r>
                            <w:rPr>
                              <w:rFonts w:ascii="Arial" w:hAnsi="Arial" w:cs="Arial"/>
                              <w:szCs w:val="20"/>
                            </w:rPr>
                            <w:t xml:space="preserve">www.bio-protocol.org/exxxx   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>
          <w:pict>
            <v:rect w14:anchorId="579EC9F2" id="矩形 2" o:spid="_x0000_s1026" style="width:146.8pt;height:18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" filled="f" stroked="f">
              <v:textbox>
                <w:txbxContent>
                  <w:p w14:paraId="4A21C608" w14:textId="77777777" w:rsidR="002045FC" w:rsidRDefault="002045FC">
                    <w:pPr>
                      <w:wordWrap w:val="0"/>
                      <w:snapToGrid w:val="0"/>
                      <w:rPr>
                        <w:rFonts w:ascii="Arial" w:hAnsi="Arial" w:cs="Arial"/>
                        <w:color w:val="0000FF"/>
                        <w:szCs w:val="20"/>
                        <w:u w:val="single"/>
                      </w:rPr>
                    </w:pPr>
                    <w:r>
                      <w:rPr>
                        <w:rFonts w:ascii="Arial" w:hAnsi="Arial" w:cs="Arial"/>
                        <w:szCs w:val="20"/>
                      </w:rPr>
                      <w:t xml:space="preserve">www.bio-protocol.org/exxxx   </w:t>
                    </w:r>
                  </w:p>
                </w:txbxContent>
              </v:textbox>
              <w10:anchorlock/>
            </v:rect>
          </w:pict>
        </mc:Fallback>
      </mc:AlternateContent>
    </w:r>
    <w:r>
      <w:rPr>
        <w:sz w:val="18"/>
        <w:szCs w:val="18"/>
        <w:lang w:val="es-ES_tradnl"/>
      </w:rPr>
      <w:t xml:space="preserve">      </w:t>
    </w:r>
    <w:r>
      <w:rPr>
        <w:rFonts w:ascii="Times New Roman" w:hAnsi="Times New Roman"/>
        <w:noProof/>
        <w:sz w:val="18"/>
        <w:szCs w:val="18"/>
        <w:lang w:eastAsia="zh-CN"/>
      </w:rPr>
      <mc:AlternateContent>
        <mc:Choice Requires="wps">
          <w:drawing>
            <wp:inline distT="0" distB="0" distL="0" distR="0" wp14:anchorId="47AD0641" wp14:editId="53D5BF89">
              <wp:extent cx="1552575" cy="349885"/>
              <wp:effectExtent l="0" t="0" r="0" b="0"/>
              <wp:docPr id="2" name="矩形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552575" cy="3498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41CF347" w14:textId="77777777" w:rsidR="002045FC" w:rsidRDefault="002045FC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  <w:p w14:paraId="45ADE680" w14:textId="77777777" w:rsidR="002045FC" w:rsidRDefault="002045FC">
                          <w:pPr>
                            <w:snapToGrid w:val="0"/>
                            <w:spacing w:line="276" w:lineRule="auto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DOI:10.21769/BioProtoc.xxxx55555111112000</w:t>
                          </w:r>
                        </w:p>
                        <w:p w14:paraId="3B709212" w14:textId="77777777" w:rsidR="002045FC" w:rsidRDefault="002045FC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>
          <w:pict>
            <v:rect w14:anchorId="47AD0641" id="矩形 3" o:spid="_x0000_s1027" style="width:122.25pt;height:27.5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" filled="f" stroked="f">
              <v:textbox>
                <w:txbxContent>
                  <w:p w14:paraId="641CF347" w14:textId="77777777" w:rsidR="002045FC" w:rsidRDefault="002045FC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  <w:p w14:paraId="45ADE680" w14:textId="77777777" w:rsidR="002045FC" w:rsidRDefault="002045FC">
                    <w:pPr>
                      <w:snapToGrid w:val="0"/>
                      <w:spacing w:line="276" w:lineRule="auto"/>
                      <w:rPr>
                        <w:sz w:val="16"/>
                        <w:szCs w:val="16"/>
                      </w:rPr>
                    </w:pPr>
                    <w:r>
                      <w:rPr>
                        <w:rFonts w:ascii="Arial" w:hAnsi="Arial" w:cs="Arial"/>
                        <w:sz w:val="16"/>
                        <w:szCs w:val="16"/>
                      </w:rPr>
                      <w:t>DOI:10.21769/BioProtoc.xxxx55555111112000</w:t>
                    </w:r>
                  </w:p>
                  <w:p w14:paraId="3B709212" w14:textId="77777777" w:rsidR="002045FC" w:rsidRDefault="002045FC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</w:txbxContent>
              </v:textbox>
              <w10:anchorlock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FFFFFF88"/>
    <w:lvl w:ilvl="0">
      <w:start w:val="1"/>
      <w:numFmt w:val="decimal"/>
      <w:pStyle w:val="a"/>
      <w:lvlText w:val="%1."/>
      <w:lvlJc w:val="left"/>
      <w:pPr>
        <w:tabs>
          <w:tab w:val="left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FFFFFF89"/>
    <w:lvl w:ilvl="0">
      <w:start w:val="1"/>
      <w:numFmt w:val="bullet"/>
      <w:pStyle w:val="a0"/>
      <w:lvlText w:val=""/>
      <w:lvlJc w:val="left"/>
      <w:pPr>
        <w:tabs>
          <w:tab w:val="left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000000A"/>
    <w:multiLevelType w:val="multilevel"/>
    <w:tmpl w:val="0000000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03F1771C"/>
    <w:multiLevelType w:val="hybridMultilevel"/>
    <w:tmpl w:val="1F72AD9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040850A8"/>
    <w:multiLevelType w:val="hybridMultilevel"/>
    <w:tmpl w:val="1F72AD9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11C61A20"/>
    <w:multiLevelType w:val="hybridMultilevel"/>
    <w:tmpl w:val="DDF23744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16E87437"/>
    <w:multiLevelType w:val="hybridMultilevel"/>
    <w:tmpl w:val="69F670F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1E0B4B3B"/>
    <w:multiLevelType w:val="multilevel"/>
    <w:tmpl w:val="1E0B4B3B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1F9A12C9"/>
    <w:multiLevelType w:val="multilevel"/>
    <w:tmpl w:val="1F9A12C9"/>
    <w:lvl w:ilvl="0">
      <w:start w:val="1"/>
      <w:numFmt w:val="decimal"/>
      <w:lvlText w:val="%1."/>
      <w:lvlJc w:val="left"/>
      <w:pPr>
        <w:ind w:left="420" w:hanging="420"/>
      </w:pPr>
      <w:rPr>
        <w:rFonts w:hint="eastAsia"/>
        <w:color w:val="0000FF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2D9D0FE0"/>
    <w:multiLevelType w:val="multilevel"/>
    <w:tmpl w:val="2D9D0FE0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32065FB0"/>
    <w:multiLevelType w:val="multilevel"/>
    <w:tmpl w:val="32065FB0"/>
    <w:lvl w:ilvl="0">
      <w:start w:val="1"/>
      <w:numFmt w:val="lowerLetter"/>
      <w:lvlText w:val="%1."/>
      <w:lvlJc w:val="left"/>
      <w:pPr>
        <w:ind w:left="840" w:hanging="420"/>
      </w:pPr>
      <w:rPr>
        <w:rFonts w:hint="eastAsia"/>
        <w:b w:val="0"/>
        <w:i w:val="0"/>
        <w:color w:val="0000FF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329832BC"/>
    <w:multiLevelType w:val="hybridMultilevel"/>
    <w:tmpl w:val="7812CA30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33963C9C"/>
    <w:multiLevelType w:val="multilevel"/>
    <w:tmpl w:val="33963C9C"/>
    <w:lvl w:ilvl="0">
      <w:start w:val="1"/>
      <w:numFmt w:val="decimal"/>
      <w:lvlText w:val="%1."/>
      <w:lvlJc w:val="left"/>
      <w:pPr>
        <w:ind w:left="716" w:hanging="360"/>
      </w:pPr>
      <w:rPr>
        <w:rFonts w:hint="eastAsia"/>
      </w:rPr>
    </w:lvl>
    <w:lvl w:ilvl="1">
      <w:start w:val="1"/>
      <w:numFmt w:val="lowerLetter"/>
      <w:lvlText w:val="%2."/>
      <w:lvlJc w:val="left"/>
      <w:pPr>
        <w:ind w:left="1436" w:hanging="360"/>
      </w:pPr>
    </w:lvl>
    <w:lvl w:ilvl="2">
      <w:start w:val="1"/>
      <w:numFmt w:val="lowerRoman"/>
      <w:lvlText w:val="%3."/>
      <w:lvlJc w:val="right"/>
      <w:pPr>
        <w:ind w:left="2156" w:hanging="180"/>
      </w:pPr>
    </w:lvl>
    <w:lvl w:ilvl="3">
      <w:start w:val="1"/>
      <w:numFmt w:val="decimal"/>
      <w:lvlText w:val="%4."/>
      <w:lvlJc w:val="left"/>
      <w:pPr>
        <w:ind w:left="2876" w:hanging="360"/>
      </w:pPr>
    </w:lvl>
    <w:lvl w:ilvl="4">
      <w:start w:val="1"/>
      <w:numFmt w:val="lowerLetter"/>
      <w:lvlText w:val="%5."/>
      <w:lvlJc w:val="left"/>
      <w:pPr>
        <w:ind w:left="3596" w:hanging="360"/>
      </w:pPr>
    </w:lvl>
    <w:lvl w:ilvl="5">
      <w:start w:val="1"/>
      <w:numFmt w:val="lowerRoman"/>
      <w:lvlText w:val="%6."/>
      <w:lvlJc w:val="right"/>
      <w:pPr>
        <w:ind w:left="4316" w:hanging="180"/>
      </w:pPr>
    </w:lvl>
    <w:lvl w:ilvl="6">
      <w:start w:val="1"/>
      <w:numFmt w:val="decimal"/>
      <w:lvlText w:val="%7."/>
      <w:lvlJc w:val="left"/>
      <w:pPr>
        <w:ind w:left="5036" w:hanging="360"/>
      </w:pPr>
    </w:lvl>
    <w:lvl w:ilvl="7">
      <w:start w:val="1"/>
      <w:numFmt w:val="lowerLetter"/>
      <w:lvlText w:val="%8."/>
      <w:lvlJc w:val="left"/>
      <w:pPr>
        <w:ind w:left="5756" w:hanging="360"/>
      </w:pPr>
    </w:lvl>
    <w:lvl w:ilvl="8">
      <w:start w:val="1"/>
      <w:numFmt w:val="lowerRoman"/>
      <w:lvlText w:val="%9."/>
      <w:lvlJc w:val="right"/>
      <w:pPr>
        <w:ind w:left="6476" w:hanging="180"/>
      </w:pPr>
    </w:lvl>
  </w:abstractNum>
  <w:abstractNum w:abstractNumId="13" w15:restartNumberingAfterBreak="0">
    <w:nsid w:val="4DD80E5F"/>
    <w:multiLevelType w:val="multilevel"/>
    <w:tmpl w:val="4DD80E5F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748F5940"/>
    <w:multiLevelType w:val="multilevel"/>
    <w:tmpl w:val="748F5940"/>
    <w:lvl w:ilvl="0">
      <w:start w:val="1"/>
      <w:numFmt w:val="decimal"/>
      <w:lvlText w:val="%1."/>
      <w:lvlJc w:val="left"/>
      <w:pPr>
        <w:ind w:left="840" w:hanging="420"/>
      </w:pPr>
      <w:rPr>
        <w:rFonts w:hint="eastAsia"/>
        <w:b w:val="0"/>
        <w:i w:val="0"/>
        <w:color w:val="0000FF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15" w15:restartNumberingAfterBreak="0">
    <w:nsid w:val="79050235"/>
    <w:multiLevelType w:val="hybridMultilevel"/>
    <w:tmpl w:val="C7B4F7B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79410668"/>
    <w:multiLevelType w:val="multilevel"/>
    <w:tmpl w:val="79410668"/>
    <w:lvl w:ilvl="0">
      <w:start w:val="1"/>
      <w:numFmt w:val="lowerLetter"/>
      <w:lvlText w:val="%1."/>
      <w:lvlJc w:val="left"/>
      <w:pPr>
        <w:ind w:left="776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1196" w:hanging="420"/>
      </w:pPr>
    </w:lvl>
    <w:lvl w:ilvl="2">
      <w:start w:val="1"/>
      <w:numFmt w:val="lowerRoman"/>
      <w:lvlText w:val="%3."/>
      <w:lvlJc w:val="right"/>
      <w:pPr>
        <w:ind w:left="1616" w:hanging="420"/>
      </w:pPr>
    </w:lvl>
    <w:lvl w:ilvl="3">
      <w:start w:val="1"/>
      <w:numFmt w:val="decimal"/>
      <w:lvlText w:val="%4."/>
      <w:lvlJc w:val="left"/>
      <w:pPr>
        <w:ind w:left="2036" w:hanging="420"/>
      </w:pPr>
    </w:lvl>
    <w:lvl w:ilvl="4">
      <w:start w:val="1"/>
      <w:numFmt w:val="lowerLetter"/>
      <w:lvlText w:val="%5)"/>
      <w:lvlJc w:val="left"/>
      <w:pPr>
        <w:ind w:left="2456" w:hanging="420"/>
      </w:pPr>
    </w:lvl>
    <w:lvl w:ilvl="5">
      <w:start w:val="1"/>
      <w:numFmt w:val="lowerRoman"/>
      <w:lvlText w:val="%6."/>
      <w:lvlJc w:val="right"/>
      <w:pPr>
        <w:ind w:left="2876" w:hanging="420"/>
      </w:pPr>
    </w:lvl>
    <w:lvl w:ilvl="6">
      <w:start w:val="1"/>
      <w:numFmt w:val="decimal"/>
      <w:lvlText w:val="%7."/>
      <w:lvlJc w:val="left"/>
      <w:pPr>
        <w:ind w:left="3296" w:hanging="420"/>
      </w:pPr>
    </w:lvl>
    <w:lvl w:ilvl="7">
      <w:start w:val="1"/>
      <w:numFmt w:val="lowerLetter"/>
      <w:lvlText w:val="%8)"/>
      <w:lvlJc w:val="left"/>
      <w:pPr>
        <w:ind w:left="3716" w:hanging="420"/>
      </w:pPr>
    </w:lvl>
    <w:lvl w:ilvl="8">
      <w:start w:val="1"/>
      <w:numFmt w:val="lowerRoman"/>
      <w:lvlText w:val="%9."/>
      <w:lvlJc w:val="right"/>
      <w:pPr>
        <w:ind w:left="4136" w:hanging="420"/>
      </w:pPr>
    </w:lvl>
  </w:abstractNum>
  <w:abstractNum w:abstractNumId="17" w15:restartNumberingAfterBreak="0">
    <w:nsid w:val="7F0126C6"/>
    <w:multiLevelType w:val="multilevel"/>
    <w:tmpl w:val="7F0126C6"/>
    <w:lvl w:ilvl="0">
      <w:start w:val="1"/>
      <w:numFmt w:val="decimal"/>
      <w:lvlText w:val="%1."/>
      <w:lvlJc w:val="left"/>
      <w:pPr>
        <w:ind w:left="7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1140" w:hanging="420"/>
      </w:pPr>
    </w:lvl>
    <w:lvl w:ilvl="2">
      <w:start w:val="1"/>
      <w:numFmt w:val="lowerRoman"/>
      <w:lvlText w:val="%3."/>
      <w:lvlJc w:val="right"/>
      <w:pPr>
        <w:ind w:left="1560" w:hanging="420"/>
      </w:pPr>
    </w:lvl>
    <w:lvl w:ilvl="3">
      <w:start w:val="1"/>
      <w:numFmt w:val="decimal"/>
      <w:lvlText w:val="%4."/>
      <w:lvlJc w:val="left"/>
      <w:pPr>
        <w:ind w:left="1980" w:hanging="420"/>
      </w:pPr>
    </w:lvl>
    <w:lvl w:ilvl="4">
      <w:start w:val="1"/>
      <w:numFmt w:val="lowerLetter"/>
      <w:lvlText w:val="%5)"/>
      <w:lvlJc w:val="left"/>
      <w:pPr>
        <w:ind w:left="2400" w:hanging="420"/>
      </w:pPr>
    </w:lvl>
    <w:lvl w:ilvl="5">
      <w:start w:val="1"/>
      <w:numFmt w:val="lowerRoman"/>
      <w:lvlText w:val="%6."/>
      <w:lvlJc w:val="right"/>
      <w:pPr>
        <w:ind w:left="2820" w:hanging="420"/>
      </w:pPr>
    </w:lvl>
    <w:lvl w:ilvl="6">
      <w:start w:val="1"/>
      <w:numFmt w:val="decimal"/>
      <w:lvlText w:val="%7."/>
      <w:lvlJc w:val="left"/>
      <w:pPr>
        <w:ind w:left="3240" w:hanging="420"/>
      </w:pPr>
    </w:lvl>
    <w:lvl w:ilvl="7">
      <w:start w:val="1"/>
      <w:numFmt w:val="lowerLetter"/>
      <w:lvlText w:val="%8)"/>
      <w:lvlJc w:val="left"/>
      <w:pPr>
        <w:ind w:left="3660" w:hanging="420"/>
      </w:pPr>
    </w:lvl>
    <w:lvl w:ilvl="8">
      <w:start w:val="1"/>
      <w:numFmt w:val="lowerRoman"/>
      <w:lvlText w:val="%9."/>
      <w:lvlJc w:val="right"/>
      <w:pPr>
        <w:ind w:left="4080" w:hanging="420"/>
      </w:pPr>
    </w:lvl>
  </w:abstractNum>
  <w:num w:numId="1">
    <w:abstractNumId w:val="1"/>
  </w:num>
  <w:num w:numId="2">
    <w:abstractNumId w:val="0"/>
  </w:num>
  <w:num w:numId="3">
    <w:abstractNumId w:val="14"/>
  </w:num>
  <w:num w:numId="4">
    <w:abstractNumId w:val="10"/>
  </w:num>
  <w:num w:numId="5">
    <w:abstractNumId w:val="16"/>
  </w:num>
  <w:num w:numId="6">
    <w:abstractNumId w:val="17"/>
  </w:num>
  <w:num w:numId="7">
    <w:abstractNumId w:val="12"/>
  </w:num>
  <w:num w:numId="8">
    <w:abstractNumId w:val="8"/>
  </w:num>
  <w:num w:numId="9">
    <w:abstractNumId w:val="2"/>
  </w:num>
  <w:num w:numId="10">
    <w:abstractNumId w:val="9"/>
  </w:num>
  <w:num w:numId="11">
    <w:abstractNumId w:val="13"/>
  </w:num>
  <w:num w:numId="12">
    <w:abstractNumId w:val="7"/>
  </w:num>
  <w:num w:numId="13">
    <w:abstractNumId w:val="15"/>
  </w:num>
  <w:num w:numId="14">
    <w:abstractNumId w:val="5"/>
  </w:num>
  <w:num w:numId="15">
    <w:abstractNumId w:val="6"/>
  </w:num>
  <w:num w:numId="16">
    <w:abstractNumId w:val="11"/>
  </w:num>
  <w:num w:numId="17">
    <w:abstractNumId w:val="4"/>
  </w:num>
  <w:num w:numId="1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doNotDisplayPageBoundaries/>
  <w:bordersDoNotSurroundHeader/>
  <w:bordersDoNotSurroundFooter/>
  <w:defaultTabStop w:val="0"/>
  <w:drawingGridHorizontalSpacing w:val="10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-protocol&lt;/Style&gt;&lt;LeftDelim&gt;{&lt;/LeftDelim&gt;&lt;RightDelim&gt;}&lt;/RightDelim&gt;&lt;FontName&gt;Cambri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twvrevg90p50eed995xsvpzfste2atavda&quot;&gt;EndNoteLibrary Copy&lt;record-ids&gt;&lt;item&gt;17&lt;/item&gt;&lt;item&gt;21&lt;/item&gt;&lt;item&gt;37&lt;/item&gt;&lt;item&gt;50&lt;/item&gt;&lt;item&gt;55&lt;/item&gt;&lt;item&gt;90&lt;/item&gt;&lt;item&gt;93&lt;/item&gt;&lt;item&gt;116&lt;/item&gt;&lt;item&gt;117&lt;/item&gt;&lt;item&gt;171&lt;/item&gt;&lt;item&gt;172&lt;/item&gt;&lt;item&gt;173&lt;/item&gt;&lt;item&gt;288&lt;/item&gt;&lt;item&gt;305&lt;/item&gt;&lt;item&gt;306&lt;/item&gt;&lt;item&gt;309&lt;/item&gt;&lt;item&gt;311&lt;/item&gt;&lt;item&gt;431&lt;/item&gt;&lt;item&gt;632&lt;/item&gt;&lt;item&gt;681&lt;/item&gt;&lt;item&gt;711&lt;/item&gt;&lt;item&gt;767&lt;/item&gt;&lt;item&gt;858&lt;/item&gt;&lt;/record-ids&gt;&lt;/item&gt;&lt;/Libraries&gt;"/>
  </w:docVars>
  <w:rsids>
    <w:rsidRoot w:val="00D31473"/>
    <w:rsid w:val="00007C9F"/>
    <w:rsid w:val="000104C4"/>
    <w:rsid w:val="00017219"/>
    <w:rsid w:val="00021829"/>
    <w:rsid w:val="00023D48"/>
    <w:rsid w:val="0003084E"/>
    <w:rsid w:val="00032C83"/>
    <w:rsid w:val="000342B0"/>
    <w:rsid w:val="000364D9"/>
    <w:rsid w:val="000365B5"/>
    <w:rsid w:val="0003682F"/>
    <w:rsid w:val="00045483"/>
    <w:rsid w:val="00054BA9"/>
    <w:rsid w:val="0005712D"/>
    <w:rsid w:val="00062A6F"/>
    <w:rsid w:val="00063171"/>
    <w:rsid w:val="0006334B"/>
    <w:rsid w:val="0006511E"/>
    <w:rsid w:val="000656F7"/>
    <w:rsid w:val="00065E50"/>
    <w:rsid w:val="0006742D"/>
    <w:rsid w:val="000677E6"/>
    <w:rsid w:val="00070A88"/>
    <w:rsid w:val="00075FFF"/>
    <w:rsid w:val="0008006B"/>
    <w:rsid w:val="00084529"/>
    <w:rsid w:val="00085F02"/>
    <w:rsid w:val="000869FA"/>
    <w:rsid w:val="000906BD"/>
    <w:rsid w:val="00090FF7"/>
    <w:rsid w:val="000917B5"/>
    <w:rsid w:val="000A2376"/>
    <w:rsid w:val="000A3772"/>
    <w:rsid w:val="000A3A22"/>
    <w:rsid w:val="000A4563"/>
    <w:rsid w:val="000A458C"/>
    <w:rsid w:val="000A58A5"/>
    <w:rsid w:val="000A69B4"/>
    <w:rsid w:val="000A7A16"/>
    <w:rsid w:val="000B0F46"/>
    <w:rsid w:val="000B2290"/>
    <w:rsid w:val="000B2C72"/>
    <w:rsid w:val="000C394F"/>
    <w:rsid w:val="000C5E5E"/>
    <w:rsid w:val="000C70EA"/>
    <w:rsid w:val="000D069B"/>
    <w:rsid w:val="000D547B"/>
    <w:rsid w:val="000E06BF"/>
    <w:rsid w:val="000F27B0"/>
    <w:rsid w:val="000F3AF6"/>
    <w:rsid w:val="000F43A0"/>
    <w:rsid w:val="000F63E4"/>
    <w:rsid w:val="000F6FC0"/>
    <w:rsid w:val="00100D89"/>
    <w:rsid w:val="0010334D"/>
    <w:rsid w:val="00104385"/>
    <w:rsid w:val="00105DF0"/>
    <w:rsid w:val="00107F61"/>
    <w:rsid w:val="00111635"/>
    <w:rsid w:val="001126DF"/>
    <w:rsid w:val="001127C3"/>
    <w:rsid w:val="0011371B"/>
    <w:rsid w:val="00124843"/>
    <w:rsid w:val="001263FF"/>
    <w:rsid w:val="00131866"/>
    <w:rsid w:val="00132635"/>
    <w:rsid w:val="00136A8F"/>
    <w:rsid w:val="00153822"/>
    <w:rsid w:val="001551BB"/>
    <w:rsid w:val="001606D9"/>
    <w:rsid w:val="00165A76"/>
    <w:rsid w:val="001705D7"/>
    <w:rsid w:val="001713AB"/>
    <w:rsid w:val="001734F7"/>
    <w:rsid w:val="00180E68"/>
    <w:rsid w:val="00181358"/>
    <w:rsid w:val="00182032"/>
    <w:rsid w:val="00182C3B"/>
    <w:rsid w:val="00184146"/>
    <w:rsid w:val="001866CA"/>
    <w:rsid w:val="00194279"/>
    <w:rsid w:val="001977D9"/>
    <w:rsid w:val="001A1BAF"/>
    <w:rsid w:val="001B3F91"/>
    <w:rsid w:val="001B471C"/>
    <w:rsid w:val="001B5C5D"/>
    <w:rsid w:val="001C0850"/>
    <w:rsid w:val="001C12DA"/>
    <w:rsid w:val="001C2F75"/>
    <w:rsid w:val="001C7979"/>
    <w:rsid w:val="001C7DB4"/>
    <w:rsid w:val="001D0734"/>
    <w:rsid w:val="001D2447"/>
    <w:rsid w:val="001D532A"/>
    <w:rsid w:val="001D5DDF"/>
    <w:rsid w:val="001F1562"/>
    <w:rsid w:val="001F2FD8"/>
    <w:rsid w:val="001F5309"/>
    <w:rsid w:val="001F723E"/>
    <w:rsid w:val="001F7D68"/>
    <w:rsid w:val="00203560"/>
    <w:rsid w:val="0020450D"/>
    <w:rsid w:val="002045FC"/>
    <w:rsid w:val="002130CD"/>
    <w:rsid w:val="00215B62"/>
    <w:rsid w:val="00217F15"/>
    <w:rsid w:val="00225975"/>
    <w:rsid w:val="00230B7D"/>
    <w:rsid w:val="00234643"/>
    <w:rsid w:val="00234942"/>
    <w:rsid w:val="002359D7"/>
    <w:rsid w:val="002373B8"/>
    <w:rsid w:val="00256EB2"/>
    <w:rsid w:val="00262302"/>
    <w:rsid w:val="002665B7"/>
    <w:rsid w:val="002712FA"/>
    <w:rsid w:val="0027325E"/>
    <w:rsid w:val="002742FF"/>
    <w:rsid w:val="002755EB"/>
    <w:rsid w:val="002817C1"/>
    <w:rsid w:val="00290CD4"/>
    <w:rsid w:val="002919E0"/>
    <w:rsid w:val="00293F00"/>
    <w:rsid w:val="0029713B"/>
    <w:rsid w:val="002A1264"/>
    <w:rsid w:val="002A155E"/>
    <w:rsid w:val="002A34B1"/>
    <w:rsid w:val="002A647C"/>
    <w:rsid w:val="002B0896"/>
    <w:rsid w:val="002B1112"/>
    <w:rsid w:val="002B3D2B"/>
    <w:rsid w:val="002B4372"/>
    <w:rsid w:val="002D09E1"/>
    <w:rsid w:val="002D4EC0"/>
    <w:rsid w:val="002D5AF6"/>
    <w:rsid w:val="002D6854"/>
    <w:rsid w:val="002E0F77"/>
    <w:rsid w:val="002E1849"/>
    <w:rsid w:val="002E1A3D"/>
    <w:rsid w:val="002E4BEF"/>
    <w:rsid w:val="002E7E1B"/>
    <w:rsid w:val="002F0A43"/>
    <w:rsid w:val="002F37A4"/>
    <w:rsid w:val="002F72AC"/>
    <w:rsid w:val="003068E9"/>
    <w:rsid w:val="0030701A"/>
    <w:rsid w:val="00307607"/>
    <w:rsid w:val="003125CC"/>
    <w:rsid w:val="00312B48"/>
    <w:rsid w:val="00315A73"/>
    <w:rsid w:val="00330A25"/>
    <w:rsid w:val="0033214B"/>
    <w:rsid w:val="00335AAE"/>
    <w:rsid w:val="003379C4"/>
    <w:rsid w:val="00341586"/>
    <w:rsid w:val="003422A3"/>
    <w:rsid w:val="00342A31"/>
    <w:rsid w:val="00346D99"/>
    <w:rsid w:val="00350F30"/>
    <w:rsid w:val="00355057"/>
    <w:rsid w:val="003567EC"/>
    <w:rsid w:val="00356F38"/>
    <w:rsid w:val="00362946"/>
    <w:rsid w:val="003645CC"/>
    <w:rsid w:val="00365C02"/>
    <w:rsid w:val="00373A69"/>
    <w:rsid w:val="00375B80"/>
    <w:rsid w:val="003771DB"/>
    <w:rsid w:val="00380867"/>
    <w:rsid w:val="00384AE2"/>
    <w:rsid w:val="00386A06"/>
    <w:rsid w:val="00391492"/>
    <w:rsid w:val="00393D17"/>
    <w:rsid w:val="00396401"/>
    <w:rsid w:val="003A0A50"/>
    <w:rsid w:val="003A257C"/>
    <w:rsid w:val="003A61D4"/>
    <w:rsid w:val="003B2775"/>
    <w:rsid w:val="003B3720"/>
    <w:rsid w:val="003B3B19"/>
    <w:rsid w:val="003C3911"/>
    <w:rsid w:val="003C7735"/>
    <w:rsid w:val="003D23E0"/>
    <w:rsid w:val="003E1309"/>
    <w:rsid w:val="003E3A49"/>
    <w:rsid w:val="003F3DFD"/>
    <w:rsid w:val="003F7AB4"/>
    <w:rsid w:val="003F7CAC"/>
    <w:rsid w:val="0040258A"/>
    <w:rsid w:val="004030B1"/>
    <w:rsid w:val="00404CC0"/>
    <w:rsid w:val="0040577B"/>
    <w:rsid w:val="004060C9"/>
    <w:rsid w:val="00413633"/>
    <w:rsid w:val="00424CD8"/>
    <w:rsid w:val="00425638"/>
    <w:rsid w:val="00431DE6"/>
    <w:rsid w:val="004416EA"/>
    <w:rsid w:val="00441F3F"/>
    <w:rsid w:val="00460BE6"/>
    <w:rsid w:val="004617B5"/>
    <w:rsid w:val="0046569D"/>
    <w:rsid w:val="00472EAE"/>
    <w:rsid w:val="004739FC"/>
    <w:rsid w:val="004749AB"/>
    <w:rsid w:val="00481589"/>
    <w:rsid w:val="00495FFC"/>
    <w:rsid w:val="0049730C"/>
    <w:rsid w:val="0049792E"/>
    <w:rsid w:val="004A16EC"/>
    <w:rsid w:val="004A2271"/>
    <w:rsid w:val="004A49E2"/>
    <w:rsid w:val="004A5E40"/>
    <w:rsid w:val="004B0062"/>
    <w:rsid w:val="004B7D29"/>
    <w:rsid w:val="004C1BDE"/>
    <w:rsid w:val="004C348F"/>
    <w:rsid w:val="004C6B65"/>
    <w:rsid w:val="004C7E21"/>
    <w:rsid w:val="004D1769"/>
    <w:rsid w:val="004D2742"/>
    <w:rsid w:val="004E43A5"/>
    <w:rsid w:val="004E6B57"/>
    <w:rsid w:val="004F0BAF"/>
    <w:rsid w:val="004F610D"/>
    <w:rsid w:val="004F7811"/>
    <w:rsid w:val="0050224D"/>
    <w:rsid w:val="00505B59"/>
    <w:rsid w:val="005106F5"/>
    <w:rsid w:val="005143C1"/>
    <w:rsid w:val="00514D30"/>
    <w:rsid w:val="00515C26"/>
    <w:rsid w:val="00521B11"/>
    <w:rsid w:val="005251CC"/>
    <w:rsid w:val="0052788D"/>
    <w:rsid w:val="00530C68"/>
    <w:rsid w:val="00531887"/>
    <w:rsid w:val="0053583D"/>
    <w:rsid w:val="00542765"/>
    <w:rsid w:val="005430BD"/>
    <w:rsid w:val="0054356C"/>
    <w:rsid w:val="00544B26"/>
    <w:rsid w:val="00550D68"/>
    <w:rsid w:val="005512FA"/>
    <w:rsid w:val="00551AD6"/>
    <w:rsid w:val="0055673E"/>
    <w:rsid w:val="005645F7"/>
    <w:rsid w:val="0057292D"/>
    <w:rsid w:val="00575444"/>
    <w:rsid w:val="005758D5"/>
    <w:rsid w:val="00580936"/>
    <w:rsid w:val="005823F8"/>
    <w:rsid w:val="00584B87"/>
    <w:rsid w:val="00584C5B"/>
    <w:rsid w:val="0058578A"/>
    <w:rsid w:val="00585CBE"/>
    <w:rsid w:val="00590A60"/>
    <w:rsid w:val="00595870"/>
    <w:rsid w:val="00596AA4"/>
    <w:rsid w:val="005A4131"/>
    <w:rsid w:val="005B08EB"/>
    <w:rsid w:val="005B564F"/>
    <w:rsid w:val="005B66CF"/>
    <w:rsid w:val="005B7E37"/>
    <w:rsid w:val="005C5135"/>
    <w:rsid w:val="005C735F"/>
    <w:rsid w:val="005D03C9"/>
    <w:rsid w:val="005D25C5"/>
    <w:rsid w:val="005F5B9B"/>
    <w:rsid w:val="00606F7F"/>
    <w:rsid w:val="00607DF1"/>
    <w:rsid w:val="00613AB6"/>
    <w:rsid w:val="00617B58"/>
    <w:rsid w:val="00623504"/>
    <w:rsid w:val="00623FE2"/>
    <w:rsid w:val="00640248"/>
    <w:rsid w:val="006443E0"/>
    <w:rsid w:val="006543D8"/>
    <w:rsid w:val="00655B8A"/>
    <w:rsid w:val="006574FE"/>
    <w:rsid w:val="0066333A"/>
    <w:rsid w:val="006707A0"/>
    <w:rsid w:val="00671D17"/>
    <w:rsid w:val="006745A8"/>
    <w:rsid w:val="00680073"/>
    <w:rsid w:val="00681F9D"/>
    <w:rsid w:val="00682C95"/>
    <w:rsid w:val="00685E14"/>
    <w:rsid w:val="00686901"/>
    <w:rsid w:val="00696553"/>
    <w:rsid w:val="00697C22"/>
    <w:rsid w:val="006A27F3"/>
    <w:rsid w:val="006A60DC"/>
    <w:rsid w:val="006A6EE1"/>
    <w:rsid w:val="006A7514"/>
    <w:rsid w:val="006B383E"/>
    <w:rsid w:val="006B7C77"/>
    <w:rsid w:val="006C0AFF"/>
    <w:rsid w:val="006C0BE5"/>
    <w:rsid w:val="006C2D2A"/>
    <w:rsid w:val="006C5C28"/>
    <w:rsid w:val="006C6EA0"/>
    <w:rsid w:val="006D1AD2"/>
    <w:rsid w:val="006D38A9"/>
    <w:rsid w:val="006D6141"/>
    <w:rsid w:val="006D6B4A"/>
    <w:rsid w:val="006F3DD9"/>
    <w:rsid w:val="007138E0"/>
    <w:rsid w:val="0071461D"/>
    <w:rsid w:val="00720B81"/>
    <w:rsid w:val="00721C89"/>
    <w:rsid w:val="0072488B"/>
    <w:rsid w:val="00726210"/>
    <w:rsid w:val="00726BAB"/>
    <w:rsid w:val="00727E13"/>
    <w:rsid w:val="00731050"/>
    <w:rsid w:val="00733EA2"/>
    <w:rsid w:val="00735627"/>
    <w:rsid w:val="00736283"/>
    <w:rsid w:val="0073685C"/>
    <w:rsid w:val="0073705A"/>
    <w:rsid w:val="00740A87"/>
    <w:rsid w:val="00742B53"/>
    <w:rsid w:val="007448A5"/>
    <w:rsid w:val="0075126F"/>
    <w:rsid w:val="00751BFB"/>
    <w:rsid w:val="00755ABE"/>
    <w:rsid w:val="00761FE3"/>
    <w:rsid w:val="00765C40"/>
    <w:rsid w:val="00773B39"/>
    <w:rsid w:val="0077673F"/>
    <w:rsid w:val="0078073D"/>
    <w:rsid w:val="00780FAF"/>
    <w:rsid w:val="00781CC2"/>
    <w:rsid w:val="00785348"/>
    <w:rsid w:val="00785945"/>
    <w:rsid w:val="00786E28"/>
    <w:rsid w:val="0079060D"/>
    <w:rsid w:val="00792F2A"/>
    <w:rsid w:val="00793F48"/>
    <w:rsid w:val="0079698C"/>
    <w:rsid w:val="00797D6F"/>
    <w:rsid w:val="007A2E3F"/>
    <w:rsid w:val="007A415F"/>
    <w:rsid w:val="007A5E48"/>
    <w:rsid w:val="007C0693"/>
    <w:rsid w:val="007C657B"/>
    <w:rsid w:val="007D1584"/>
    <w:rsid w:val="007D1985"/>
    <w:rsid w:val="007D33FF"/>
    <w:rsid w:val="007D3765"/>
    <w:rsid w:val="007D480D"/>
    <w:rsid w:val="007D631E"/>
    <w:rsid w:val="007D78DB"/>
    <w:rsid w:val="007E0096"/>
    <w:rsid w:val="007E233E"/>
    <w:rsid w:val="007E3BEE"/>
    <w:rsid w:val="00800521"/>
    <w:rsid w:val="008008FB"/>
    <w:rsid w:val="00800EDC"/>
    <w:rsid w:val="008043BB"/>
    <w:rsid w:val="00807E3B"/>
    <w:rsid w:val="00812DF8"/>
    <w:rsid w:val="00813973"/>
    <w:rsid w:val="008152A8"/>
    <w:rsid w:val="00816F17"/>
    <w:rsid w:val="008221C8"/>
    <w:rsid w:val="00822ADD"/>
    <w:rsid w:val="00833786"/>
    <w:rsid w:val="0084013B"/>
    <w:rsid w:val="00842AFD"/>
    <w:rsid w:val="00844703"/>
    <w:rsid w:val="00845ACE"/>
    <w:rsid w:val="00845EA9"/>
    <w:rsid w:val="0085500C"/>
    <w:rsid w:val="008575B1"/>
    <w:rsid w:val="00857C3A"/>
    <w:rsid w:val="0086288D"/>
    <w:rsid w:val="00865025"/>
    <w:rsid w:val="00865A62"/>
    <w:rsid w:val="00867533"/>
    <w:rsid w:val="00867FD6"/>
    <w:rsid w:val="00876D34"/>
    <w:rsid w:val="008814A7"/>
    <w:rsid w:val="0089617F"/>
    <w:rsid w:val="008A30A4"/>
    <w:rsid w:val="008A34AC"/>
    <w:rsid w:val="008A4775"/>
    <w:rsid w:val="008A4932"/>
    <w:rsid w:val="008B6CEC"/>
    <w:rsid w:val="008C1277"/>
    <w:rsid w:val="008C3303"/>
    <w:rsid w:val="008C3CB6"/>
    <w:rsid w:val="008C4822"/>
    <w:rsid w:val="008C6EFF"/>
    <w:rsid w:val="008D1524"/>
    <w:rsid w:val="008D4FE5"/>
    <w:rsid w:val="008E463B"/>
    <w:rsid w:val="008E50F6"/>
    <w:rsid w:val="008E68B9"/>
    <w:rsid w:val="008F0E78"/>
    <w:rsid w:val="008F7AAD"/>
    <w:rsid w:val="0090002F"/>
    <w:rsid w:val="009029A8"/>
    <w:rsid w:val="00902DE2"/>
    <w:rsid w:val="00903C7C"/>
    <w:rsid w:val="00903D2F"/>
    <w:rsid w:val="009054B4"/>
    <w:rsid w:val="00907F80"/>
    <w:rsid w:val="00910A89"/>
    <w:rsid w:val="00912645"/>
    <w:rsid w:val="00912C84"/>
    <w:rsid w:val="00916524"/>
    <w:rsid w:val="0092077F"/>
    <w:rsid w:val="0092091A"/>
    <w:rsid w:val="00927098"/>
    <w:rsid w:val="00931889"/>
    <w:rsid w:val="00940220"/>
    <w:rsid w:val="00943AF1"/>
    <w:rsid w:val="009471A9"/>
    <w:rsid w:val="009510F1"/>
    <w:rsid w:val="009529A7"/>
    <w:rsid w:val="0095772F"/>
    <w:rsid w:val="00961BFA"/>
    <w:rsid w:val="00965684"/>
    <w:rsid w:val="00966199"/>
    <w:rsid w:val="0097161E"/>
    <w:rsid w:val="00975A5E"/>
    <w:rsid w:val="00975DDA"/>
    <w:rsid w:val="00976036"/>
    <w:rsid w:val="009775A4"/>
    <w:rsid w:val="00977807"/>
    <w:rsid w:val="00977BEC"/>
    <w:rsid w:val="00981A2C"/>
    <w:rsid w:val="00982FBF"/>
    <w:rsid w:val="0098676A"/>
    <w:rsid w:val="00986897"/>
    <w:rsid w:val="00987872"/>
    <w:rsid w:val="00990265"/>
    <w:rsid w:val="009902E0"/>
    <w:rsid w:val="0099186C"/>
    <w:rsid w:val="00992EC8"/>
    <w:rsid w:val="00994852"/>
    <w:rsid w:val="009979AA"/>
    <w:rsid w:val="009A6C62"/>
    <w:rsid w:val="009B1F29"/>
    <w:rsid w:val="009B2E2F"/>
    <w:rsid w:val="009B3967"/>
    <w:rsid w:val="009B5DA8"/>
    <w:rsid w:val="009B745C"/>
    <w:rsid w:val="009C042B"/>
    <w:rsid w:val="009C05B4"/>
    <w:rsid w:val="009C5800"/>
    <w:rsid w:val="009C5AB6"/>
    <w:rsid w:val="009C70D2"/>
    <w:rsid w:val="009D00F7"/>
    <w:rsid w:val="009D26AC"/>
    <w:rsid w:val="009D3ACE"/>
    <w:rsid w:val="009D4EED"/>
    <w:rsid w:val="009E1D0A"/>
    <w:rsid w:val="009E63C0"/>
    <w:rsid w:val="009F0BC3"/>
    <w:rsid w:val="009F49F7"/>
    <w:rsid w:val="009F527B"/>
    <w:rsid w:val="00A02960"/>
    <w:rsid w:val="00A02A4D"/>
    <w:rsid w:val="00A05FBC"/>
    <w:rsid w:val="00A0661E"/>
    <w:rsid w:val="00A141BA"/>
    <w:rsid w:val="00A1436A"/>
    <w:rsid w:val="00A155B2"/>
    <w:rsid w:val="00A165E1"/>
    <w:rsid w:val="00A216EB"/>
    <w:rsid w:val="00A2272D"/>
    <w:rsid w:val="00A23587"/>
    <w:rsid w:val="00A25661"/>
    <w:rsid w:val="00A30A08"/>
    <w:rsid w:val="00A31F7F"/>
    <w:rsid w:val="00A35190"/>
    <w:rsid w:val="00A3620E"/>
    <w:rsid w:val="00A4170B"/>
    <w:rsid w:val="00A43407"/>
    <w:rsid w:val="00A439C8"/>
    <w:rsid w:val="00A444BD"/>
    <w:rsid w:val="00A57CE9"/>
    <w:rsid w:val="00A60073"/>
    <w:rsid w:val="00A62E3D"/>
    <w:rsid w:val="00A65842"/>
    <w:rsid w:val="00A66006"/>
    <w:rsid w:val="00A6705F"/>
    <w:rsid w:val="00A721A0"/>
    <w:rsid w:val="00A75269"/>
    <w:rsid w:val="00A755E4"/>
    <w:rsid w:val="00A81A6C"/>
    <w:rsid w:val="00A87213"/>
    <w:rsid w:val="00A913C5"/>
    <w:rsid w:val="00A93670"/>
    <w:rsid w:val="00A9410A"/>
    <w:rsid w:val="00A94746"/>
    <w:rsid w:val="00AB1BAA"/>
    <w:rsid w:val="00AB2B35"/>
    <w:rsid w:val="00AB326E"/>
    <w:rsid w:val="00AB5D53"/>
    <w:rsid w:val="00AC2E14"/>
    <w:rsid w:val="00AC43FC"/>
    <w:rsid w:val="00AD1A83"/>
    <w:rsid w:val="00AE01E9"/>
    <w:rsid w:val="00AE0495"/>
    <w:rsid w:val="00AE0892"/>
    <w:rsid w:val="00AE0DE9"/>
    <w:rsid w:val="00AE1E2D"/>
    <w:rsid w:val="00AE296E"/>
    <w:rsid w:val="00AE51B7"/>
    <w:rsid w:val="00AE724B"/>
    <w:rsid w:val="00AF0523"/>
    <w:rsid w:val="00AF3741"/>
    <w:rsid w:val="00AF6530"/>
    <w:rsid w:val="00B03C84"/>
    <w:rsid w:val="00B053E6"/>
    <w:rsid w:val="00B0662C"/>
    <w:rsid w:val="00B1228A"/>
    <w:rsid w:val="00B24B0F"/>
    <w:rsid w:val="00B321AB"/>
    <w:rsid w:val="00B34726"/>
    <w:rsid w:val="00B376D8"/>
    <w:rsid w:val="00B436BF"/>
    <w:rsid w:val="00B436D4"/>
    <w:rsid w:val="00B44650"/>
    <w:rsid w:val="00B503DD"/>
    <w:rsid w:val="00B50A0B"/>
    <w:rsid w:val="00B532CF"/>
    <w:rsid w:val="00B5596F"/>
    <w:rsid w:val="00B57FED"/>
    <w:rsid w:val="00B60A98"/>
    <w:rsid w:val="00B614DF"/>
    <w:rsid w:val="00B633F6"/>
    <w:rsid w:val="00B63988"/>
    <w:rsid w:val="00B738C0"/>
    <w:rsid w:val="00B73D6F"/>
    <w:rsid w:val="00B74066"/>
    <w:rsid w:val="00B76CF6"/>
    <w:rsid w:val="00B80A0D"/>
    <w:rsid w:val="00B83EF9"/>
    <w:rsid w:val="00B8470B"/>
    <w:rsid w:val="00B86DD2"/>
    <w:rsid w:val="00B87AA0"/>
    <w:rsid w:val="00B90072"/>
    <w:rsid w:val="00B9032E"/>
    <w:rsid w:val="00B90D8E"/>
    <w:rsid w:val="00B91EE2"/>
    <w:rsid w:val="00B94116"/>
    <w:rsid w:val="00BA15D3"/>
    <w:rsid w:val="00BA22F9"/>
    <w:rsid w:val="00BA3E8D"/>
    <w:rsid w:val="00BA5A47"/>
    <w:rsid w:val="00BA78CA"/>
    <w:rsid w:val="00BB28E8"/>
    <w:rsid w:val="00BB369B"/>
    <w:rsid w:val="00BB58C7"/>
    <w:rsid w:val="00BB66E9"/>
    <w:rsid w:val="00BC156A"/>
    <w:rsid w:val="00BC52F3"/>
    <w:rsid w:val="00BC6293"/>
    <w:rsid w:val="00BD1BEA"/>
    <w:rsid w:val="00BD1E72"/>
    <w:rsid w:val="00BD2819"/>
    <w:rsid w:val="00BD494F"/>
    <w:rsid w:val="00BD71FF"/>
    <w:rsid w:val="00BD7515"/>
    <w:rsid w:val="00BD772C"/>
    <w:rsid w:val="00BE0258"/>
    <w:rsid w:val="00BE17FA"/>
    <w:rsid w:val="00BE2AFB"/>
    <w:rsid w:val="00BE4688"/>
    <w:rsid w:val="00BF0065"/>
    <w:rsid w:val="00BF3921"/>
    <w:rsid w:val="00BF549C"/>
    <w:rsid w:val="00C0218D"/>
    <w:rsid w:val="00C031BD"/>
    <w:rsid w:val="00C04FD2"/>
    <w:rsid w:val="00C07C90"/>
    <w:rsid w:val="00C1010C"/>
    <w:rsid w:val="00C16909"/>
    <w:rsid w:val="00C16A98"/>
    <w:rsid w:val="00C17A3F"/>
    <w:rsid w:val="00C20EA8"/>
    <w:rsid w:val="00C275CD"/>
    <w:rsid w:val="00C34158"/>
    <w:rsid w:val="00C35263"/>
    <w:rsid w:val="00C3555F"/>
    <w:rsid w:val="00C36CDC"/>
    <w:rsid w:val="00C408C3"/>
    <w:rsid w:val="00C417A0"/>
    <w:rsid w:val="00C42F84"/>
    <w:rsid w:val="00C434B0"/>
    <w:rsid w:val="00C460E1"/>
    <w:rsid w:val="00C46711"/>
    <w:rsid w:val="00C502E5"/>
    <w:rsid w:val="00C52560"/>
    <w:rsid w:val="00C52596"/>
    <w:rsid w:val="00C5321F"/>
    <w:rsid w:val="00C552B9"/>
    <w:rsid w:val="00C6139A"/>
    <w:rsid w:val="00C625D9"/>
    <w:rsid w:val="00C64433"/>
    <w:rsid w:val="00C66B2C"/>
    <w:rsid w:val="00C708A3"/>
    <w:rsid w:val="00C712E7"/>
    <w:rsid w:val="00C84402"/>
    <w:rsid w:val="00C872DD"/>
    <w:rsid w:val="00C900CD"/>
    <w:rsid w:val="00C922C1"/>
    <w:rsid w:val="00C92500"/>
    <w:rsid w:val="00C9497A"/>
    <w:rsid w:val="00C949CE"/>
    <w:rsid w:val="00C95C53"/>
    <w:rsid w:val="00CA4C00"/>
    <w:rsid w:val="00CB0A29"/>
    <w:rsid w:val="00CB4B3E"/>
    <w:rsid w:val="00CB4DEC"/>
    <w:rsid w:val="00CC4ACA"/>
    <w:rsid w:val="00CD75A3"/>
    <w:rsid w:val="00CE3687"/>
    <w:rsid w:val="00CE4A66"/>
    <w:rsid w:val="00CE4C9A"/>
    <w:rsid w:val="00CE4E5F"/>
    <w:rsid w:val="00CE6538"/>
    <w:rsid w:val="00CE6781"/>
    <w:rsid w:val="00CF048B"/>
    <w:rsid w:val="00CF7ABA"/>
    <w:rsid w:val="00CF7F04"/>
    <w:rsid w:val="00D008EC"/>
    <w:rsid w:val="00D01ECF"/>
    <w:rsid w:val="00D02882"/>
    <w:rsid w:val="00D10543"/>
    <w:rsid w:val="00D14D5F"/>
    <w:rsid w:val="00D1517B"/>
    <w:rsid w:val="00D203AC"/>
    <w:rsid w:val="00D204BD"/>
    <w:rsid w:val="00D21FA6"/>
    <w:rsid w:val="00D27DD2"/>
    <w:rsid w:val="00D31473"/>
    <w:rsid w:val="00D3241F"/>
    <w:rsid w:val="00D34729"/>
    <w:rsid w:val="00D364B3"/>
    <w:rsid w:val="00D36D76"/>
    <w:rsid w:val="00D36EA3"/>
    <w:rsid w:val="00D41441"/>
    <w:rsid w:val="00D44AEE"/>
    <w:rsid w:val="00D46348"/>
    <w:rsid w:val="00D46637"/>
    <w:rsid w:val="00D4685B"/>
    <w:rsid w:val="00D469CE"/>
    <w:rsid w:val="00D47584"/>
    <w:rsid w:val="00D540A8"/>
    <w:rsid w:val="00D547DB"/>
    <w:rsid w:val="00D55A83"/>
    <w:rsid w:val="00D62458"/>
    <w:rsid w:val="00D6312F"/>
    <w:rsid w:val="00D63441"/>
    <w:rsid w:val="00D63B69"/>
    <w:rsid w:val="00D63D49"/>
    <w:rsid w:val="00D743EB"/>
    <w:rsid w:val="00D74511"/>
    <w:rsid w:val="00D81DEA"/>
    <w:rsid w:val="00D854B5"/>
    <w:rsid w:val="00D86E5F"/>
    <w:rsid w:val="00D93FFE"/>
    <w:rsid w:val="00D9456B"/>
    <w:rsid w:val="00D95704"/>
    <w:rsid w:val="00DA1C27"/>
    <w:rsid w:val="00DA320D"/>
    <w:rsid w:val="00DA4991"/>
    <w:rsid w:val="00DA7A96"/>
    <w:rsid w:val="00DB087B"/>
    <w:rsid w:val="00DB258D"/>
    <w:rsid w:val="00DB3B15"/>
    <w:rsid w:val="00DB3D66"/>
    <w:rsid w:val="00DB4729"/>
    <w:rsid w:val="00DB631D"/>
    <w:rsid w:val="00DB6F9C"/>
    <w:rsid w:val="00DB7D9B"/>
    <w:rsid w:val="00DC092C"/>
    <w:rsid w:val="00DC3D39"/>
    <w:rsid w:val="00DC476F"/>
    <w:rsid w:val="00DD605B"/>
    <w:rsid w:val="00DE06D1"/>
    <w:rsid w:val="00DE1B82"/>
    <w:rsid w:val="00DF26FD"/>
    <w:rsid w:val="00DF5841"/>
    <w:rsid w:val="00E01E5E"/>
    <w:rsid w:val="00E04E3C"/>
    <w:rsid w:val="00E063B6"/>
    <w:rsid w:val="00E06658"/>
    <w:rsid w:val="00E10D8B"/>
    <w:rsid w:val="00E11FC6"/>
    <w:rsid w:val="00E1333D"/>
    <w:rsid w:val="00E139EA"/>
    <w:rsid w:val="00E253BA"/>
    <w:rsid w:val="00E25B68"/>
    <w:rsid w:val="00E27B5F"/>
    <w:rsid w:val="00E30644"/>
    <w:rsid w:val="00E335EE"/>
    <w:rsid w:val="00E352AF"/>
    <w:rsid w:val="00E41F59"/>
    <w:rsid w:val="00E448B3"/>
    <w:rsid w:val="00E44917"/>
    <w:rsid w:val="00E46132"/>
    <w:rsid w:val="00E47C39"/>
    <w:rsid w:val="00E52098"/>
    <w:rsid w:val="00E57158"/>
    <w:rsid w:val="00E6028A"/>
    <w:rsid w:val="00E61CE7"/>
    <w:rsid w:val="00E6310D"/>
    <w:rsid w:val="00E66D0B"/>
    <w:rsid w:val="00E752B0"/>
    <w:rsid w:val="00E807A1"/>
    <w:rsid w:val="00E8275C"/>
    <w:rsid w:val="00E937CE"/>
    <w:rsid w:val="00EA2F56"/>
    <w:rsid w:val="00EA4A30"/>
    <w:rsid w:val="00EA583B"/>
    <w:rsid w:val="00EB56E8"/>
    <w:rsid w:val="00EB5A90"/>
    <w:rsid w:val="00EB5E08"/>
    <w:rsid w:val="00EC179E"/>
    <w:rsid w:val="00EC22A4"/>
    <w:rsid w:val="00EC7448"/>
    <w:rsid w:val="00ED2594"/>
    <w:rsid w:val="00ED347A"/>
    <w:rsid w:val="00EE2B0B"/>
    <w:rsid w:val="00EF207B"/>
    <w:rsid w:val="00EF381E"/>
    <w:rsid w:val="00EF5C9B"/>
    <w:rsid w:val="00EF6DDA"/>
    <w:rsid w:val="00F03812"/>
    <w:rsid w:val="00F05D87"/>
    <w:rsid w:val="00F10EBF"/>
    <w:rsid w:val="00F11B96"/>
    <w:rsid w:val="00F15982"/>
    <w:rsid w:val="00F15AFC"/>
    <w:rsid w:val="00F15FE3"/>
    <w:rsid w:val="00F25DAE"/>
    <w:rsid w:val="00F26826"/>
    <w:rsid w:val="00F35B0D"/>
    <w:rsid w:val="00F35E17"/>
    <w:rsid w:val="00F3681A"/>
    <w:rsid w:val="00F370A6"/>
    <w:rsid w:val="00F4128B"/>
    <w:rsid w:val="00F43F0A"/>
    <w:rsid w:val="00F448DF"/>
    <w:rsid w:val="00F53687"/>
    <w:rsid w:val="00F57CBD"/>
    <w:rsid w:val="00F61093"/>
    <w:rsid w:val="00F626A1"/>
    <w:rsid w:val="00F6513D"/>
    <w:rsid w:val="00F7558B"/>
    <w:rsid w:val="00F80E78"/>
    <w:rsid w:val="00F81C82"/>
    <w:rsid w:val="00F8432C"/>
    <w:rsid w:val="00F91354"/>
    <w:rsid w:val="00F94101"/>
    <w:rsid w:val="00FA132A"/>
    <w:rsid w:val="00FA706B"/>
    <w:rsid w:val="00FB4184"/>
    <w:rsid w:val="00FB4F56"/>
    <w:rsid w:val="00FB5484"/>
    <w:rsid w:val="00FC0B56"/>
    <w:rsid w:val="00FC5548"/>
    <w:rsid w:val="00FD083E"/>
    <w:rsid w:val="00FD36AC"/>
    <w:rsid w:val="00FD6105"/>
    <w:rsid w:val="00FE06FF"/>
    <w:rsid w:val="00FE0B08"/>
    <w:rsid w:val="00FE3147"/>
    <w:rsid w:val="00FE42CF"/>
    <w:rsid w:val="00FF00D5"/>
    <w:rsid w:val="00FF1E67"/>
    <w:rsid w:val="00FF247F"/>
    <w:rsid w:val="00FF38CB"/>
    <w:rsid w:val="00FF5F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84C18C5"/>
  <w15:docId w15:val="{E7E8EA3E-0D13-4751-8810-A58501FDBD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1" w:qFormat="1"/>
    <w:lsdException w:name="heading 2" w:uiPriority="9" w:unhideWhenUsed="1" w:qFormat="1"/>
    <w:lsdException w:name="heading 3" w:uiPriority="9" w:unhideWhenUsed="1" w:qFormat="1"/>
    <w:lsdException w:name="heading 4" w:uiPriority="9" w:unhideWhenUsed="1" w:qFormat="1"/>
    <w:lsdException w:name="heading 5" w:uiPriority="9" w:unhideWhenUsed="1" w:qFormat="1"/>
    <w:lsdException w:name="heading 6" w:uiPriority="9" w:unhideWhenUsed="1" w:qFormat="1"/>
    <w:lsdException w:name="heading 7" w:uiPriority="9" w:unhideWhenUsed="1" w:qFormat="1"/>
    <w:lsdException w:name="heading 8" w:uiPriority="9" w:unhideWhenUsed="1" w:qFormat="1"/>
    <w:lsdException w:name="heading 9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unhideWhenUsed="1"/>
    <w:lsdException w:name="endnote text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qFormat/>
    <w:rPr>
      <w:rFonts w:asciiTheme="minorHAnsi" w:eastAsiaTheme="minorEastAsia" w:hAnsiTheme="minorHAnsi" w:cstheme="minorBidi"/>
      <w:kern w:val="2"/>
      <w:szCs w:val="22"/>
      <w:lang w:eastAsia="ko-KR"/>
    </w:rPr>
  </w:style>
  <w:style w:type="paragraph" w:styleId="1">
    <w:name w:val="heading 1"/>
    <w:basedOn w:val="a1"/>
    <w:next w:val="a1"/>
    <w:link w:val="10"/>
    <w:uiPriority w:val="1"/>
    <w:qFormat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kern w:val="0"/>
      <w:sz w:val="32"/>
      <w:szCs w:val="32"/>
      <w:lang w:eastAsia="en-US"/>
    </w:rPr>
  </w:style>
  <w:style w:type="paragraph" w:styleId="2">
    <w:name w:val="heading 2"/>
    <w:basedOn w:val="a1"/>
    <w:next w:val="a1"/>
    <w:link w:val="20"/>
    <w:uiPriority w:val="9"/>
    <w:unhideWhenUsed/>
    <w:qFormat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kern w:val="0"/>
      <w:sz w:val="26"/>
      <w:szCs w:val="26"/>
      <w:lang w:eastAsia="en-US"/>
    </w:rPr>
  </w:style>
  <w:style w:type="paragraph" w:styleId="3">
    <w:name w:val="heading 3"/>
    <w:basedOn w:val="a1"/>
    <w:next w:val="a1"/>
    <w:link w:val="30"/>
    <w:uiPriority w:val="9"/>
    <w:unhideWhenUsed/>
    <w:qFormat/>
    <w:pPr>
      <w:keepNext/>
      <w:keepLines/>
      <w:spacing w:before="240" w:after="120" w:line="276" w:lineRule="auto"/>
      <w:outlineLvl w:val="2"/>
    </w:pPr>
    <w:rPr>
      <w:rFonts w:ascii="Arial" w:eastAsiaTheme="majorEastAsia" w:hAnsi="Arial" w:cs="Arial"/>
      <w:b/>
      <w:bCs/>
      <w:kern w:val="0"/>
      <w:sz w:val="24"/>
      <w:szCs w:val="24"/>
      <w:lang w:val="en-GB" w:eastAsia="en-US"/>
    </w:rPr>
  </w:style>
  <w:style w:type="paragraph" w:styleId="4">
    <w:name w:val="heading 4"/>
    <w:basedOn w:val="a1"/>
    <w:next w:val="a1"/>
    <w:link w:val="40"/>
    <w:uiPriority w:val="9"/>
    <w:unhideWhenUsed/>
    <w:qFormat/>
    <w:pPr>
      <w:keepNext/>
      <w:keepLines/>
      <w:spacing w:before="240" w:after="120" w:line="276" w:lineRule="auto"/>
      <w:outlineLvl w:val="3"/>
    </w:pPr>
    <w:rPr>
      <w:rFonts w:ascii="Arial" w:eastAsiaTheme="majorEastAsia" w:hAnsi="Arial" w:cs="Arial"/>
      <w:b/>
      <w:bCs/>
      <w:iCs/>
      <w:kern w:val="0"/>
      <w:sz w:val="24"/>
      <w:szCs w:val="24"/>
      <w:lang w:val="en-GB" w:eastAsia="en-US"/>
    </w:rPr>
  </w:style>
  <w:style w:type="paragraph" w:styleId="5">
    <w:name w:val="heading 5"/>
    <w:basedOn w:val="a1"/>
    <w:next w:val="a1"/>
    <w:link w:val="50"/>
    <w:uiPriority w:val="9"/>
    <w:unhideWhenUsed/>
    <w:qFormat/>
    <w:pPr>
      <w:keepNext/>
      <w:keepLines/>
      <w:spacing w:before="240" w:after="120" w:line="276" w:lineRule="auto"/>
      <w:outlineLvl w:val="4"/>
    </w:pPr>
    <w:rPr>
      <w:rFonts w:ascii="Arial" w:eastAsiaTheme="majorEastAsia" w:hAnsi="Arial" w:cs="Arial"/>
      <w:b/>
      <w:kern w:val="0"/>
      <w:sz w:val="24"/>
      <w:szCs w:val="24"/>
      <w:lang w:val="en-GB" w:eastAsia="en-US"/>
    </w:rPr>
  </w:style>
  <w:style w:type="paragraph" w:styleId="6">
    <w:name w:val="heading 6"/>
    <w:basedOn w:val="a1"/>
    <w:next w:val="a1"/>
    <w:link w:val="60"/>
    <w:uiPriority w:val="9"/>
    <w:unhideWhenUsed/>
    <w:qFormat/>
    <w:pPr>
      <w:keepNext/>
      <w:keepLines/>
      <w:spacing w:before="240" w:after="120" w:line="276" w:lineRule="auto"/>
      <w:outlineLvl w:val="5"/>
    </w:pPr>
    <w:rPr>
      <w:rFonts w:ascii="Arial" w:eastAsiaTheme="majorEastAsia" w:hAnsi="Arial" w:cs="Arial"/>
      <w:b/>
      <w:iCs/>
      <w:kern w:val="0"/>
      <w:sz w:val="24"/>
      <w:szCs w:val="24"/>
      <w:lang w:val="en-GB" w:eastAsia="en-US"/>
    </w:rPr>
  </w:style>
  <w:style w:type="paragraph" w:styleId="7">
    <w:name w:val="heading 7"/>
    <w:basedOn w:val="a1"/>
    <w:next w:val="a1"/>
    <w:link w:val="70"/>
    <w:uiPriority w:val="9"/>
    <w:unhideWhenUsed/>
    <w:qFormat/>
    <w:pPr>
      <w:keepNext/>
      <w:keepLines/>
      <w:spacing w:before="240" w:after="120" w:line="276" w:lineRule="auto"/>
      <w:outlineLvl w:val="6"/>
    </w:pPr>
    <w:rPr>
      <w:rFonts w:ascii="Arial" w:eastAsiaTheme="majorEastAsia" w:hAnsi="Arial" w:cstheme="majorBidi"/>
      <w:b/>
      <w:i/>
      <w:iCs/>
      <w:kern w:val="0"/>
      <w:sz w:val="24"/>
      <w:szCs w:val="24"/>
      <w:lang w:val="en-GB" w:eastAsia="en-US"/>
    </w:rPr>
  </w:style>
  <w:style w:type="paragraph" w:styleId="8">
    <w:name w:val="heading 8"/>
    <w:basedOn w:val="a1"/>
    <w:next w:val="a1"/>
    <w:link w:val="80"/>
    <w:uiPriority w:val="9"/>
    <w:unhideWhenUsed/>
    <w:qFormat/>
    <w:pPr>
      <w:keepNext/>
      <w:keepLines/>
      <w:spacing w:before="240" w:after="120" w:line="276" w:lineRule="auto"/>
      <w:outlineLvl w:val="7"/>
    </w:pPr>
    <w:rPr>
      <w:rFonts w:ascii="Arial" w:eastAsiaTheme="majorEastAsia" w:hAnsi="Arial" w:cstheme="majorBidi"/>
      <w:kern w:val="0"/>
      <w:sz w:val="24"/>
      <w:szCs w:val="20"/>
      <w:lang w:val="en-GB" w:eastAsia="en-US"/>
    </w:rPr>
  </w:style>
  <w:style w:type="paragraph" w:styleId="9">
    <w:name w:val="heading 9"/>
    <w:basedOn w:val="a1"/>
    <w:next w:val="a1"/>
    <w:link w:val="90"/>
    <w:uiPriority w:val="9"/>
    <w:unhideWhenUsed/>
    <w:qFormat/>
    <w:pPr>
      <w:keepNext/>
      <w:keepLines/>
      <w:spacing w:before="240" w:after="120" w:line="276" w:lineRule="auto"/>
      <w:outlineLvl w:val="8"/>
    </w:pPr>
    <w:rPr>
      <w:rFonts w:ascii="Arial" w:eastAsiaTheme="majorEastAsia" w:hAnsi="Arial" w:cstheme="majorBidi"/>
      <w:i/>
      <w:iCs/>
      <w:kern w:val="0"/>
      <w:sz w:val="24"/>
      <w:szCs w:val="20"/>
      <w:lang w:val="en-GB" w:eastAsia="en-US"/>
    </w:rPr>
  </w:style>
  <w:style w:type="character" w:default="1" w:styleId="a2">
    <w:name w:val="Default Paragraph Font"/>
    <w:uiPriority w:val="1"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paragraph" w:styleId="a5">
    <w:name w:val="Balloon Text"/>
    <w:basedOn w:val="a1"/>
    <w:link w:val="a6"/>
    <w:uiPriority w:val="99"/>
    <w:unhideWhenUsed/>
    <w:qFormat/>
    <w:rPr>
      <w:sz w:val="18"/>
      <w:szCs w:val="18"/>
    </w:rPr>
  </w:style>
  <w:style w:type="paragraph" w:styleId="a7">
    <w:name w:val="Block Text"/>
    <w:basedOn w:val="a1"/>
    <w:uiPriority w:val="99"/>
    <w:unhideWhenUsed/>
    <w:pPr>
      <w:pBdr>
        <w:top w:val="single" w:sz="2" w:space="10" w:color="auto"/>
        <w:left w:val="single" w:sz="2" w:space="10" w:color="auto"/>
        <w:bottom w:val="single" w:sz="2" w:space="10" w:color="auto"/>
        <w:right w:val="single" w:sz="2" w:space="10" w:color="auto"/>
      </w:pBdr>
      <w:spacing w:before="120" w:line="276" w:lineRule="auto"/>
      <w:ind w:left="1152" w:right="1152"/>
    </w:pPr>
    <w:rPr>
      <w:rFonts w:ascii="Arial" w:hAnsi="Arial"/>
      <w:i/>
      <w:iCs/>
      <w:kern w:val="0"/>
      <w:sz w:val="24"/>
      <w:szCs w:val="24"/>
      <w:lang w:val="en-GB" w:eastAsia="en-US"/>
    </w:rPr>
  </w:style>
  <w:style w:type="paragraph" w:styleId="a8">
    <w:name w:val="Body Text"/>
    <w:basedOn w:val="a1"/>
    <w:link w:val="a9"/>
    <w:uiPriority w:val="1"/>
    <w:unhideWhenUsed/>
    <w:qFormat/>
    <w:pPr>
      <w:spacing w:before="120" w:after="120" w:line="276" w:lineRule="auto"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31">
    <w:name w:val="Body Text 3"/>
    <w:basedOn w:val="a1"/>
    <w:link w:val="32"/>
    <w:uiPriority w:val="99"/>
    <w:unhideWhenUsed/>
    <w:pPr>
      <w:spacing w:before="120" w:after="120" w:line="276" w:lineRule="auto"/>
    </w:pPr>
    <w:rPr>
      <w:rFonts w:ascii="Arial" w:hAnsi="Arial" w:cs="Arial"/>
      <w:kern w:val="0"/>
      <w:szCs w:val="16"/>
      <w:lang w:val="en-GB" w:eastAsia="en-US"/>
    </w:rPr>
  </w:style>
  <w:style w:type="paragraph" w:styleId="aa">
    <w:name w:val="Body Text First Indent"/>
    <w:basedOn w:val="a8"/>
    <w:link w:val="ab"/>
    <w:uiPriority w:val="99"/>
    <w:unhideWhenUsed/>
    <w:pPr>
      <w:spacing w:after="320"/>
      <w:ind w:firstLine="360"/>
    </w:pPr>
  </w:style>
  <w:style w:type="paragraph" w:styleId="33">
    <w:name w:val="Body Text Indent 3"/>
    <w:basedOn w:val="a1"/>
    <w:link w:val="34"/>
    <w:uiPriority w:val="99"/>
    <w:unhideWhenUsed/>
    <w:pPr>
      <w:spacing w:before="120" w:after="120" w:line="276" w:lineRule="auto"/>
      <w:ind w:left="283"/>
    </w:pPr>
    <w:rPr>
      <w:rFonts w:ascii="Arial" w:hAnsi="Arial" w:cs="Arial"/>
      <w:kern w:val="0"/>
      <w:szCs w:val="16"/>
      <w:lang w:val="en-GB" w:eastAsia="en-US"/>
    </w:rPr>
  </w:style>
  <w:style w:type="paragraph" w:styleId="ac">
    <w:name w:val="caption"/>
    <w:basedOn w:val="a1"/>
    <w:next w:val="a1"/>
    <w:uiPriority w:val="35"/>
    <w:unhideWhenUsed/>
    <w:qFormat/>
    <w:pPr>
      <w:spacing w:before="120"/>
    </w:pPr>
    <w:rPr>
      <w:rFonts w:ascii="Arial" w:hAnsi="Arial" w:cs="Arial"/>
      <w:b/>
      <w:bCs/>
      <w:kern w:val="0"/>
      <w:sz w:val="24"/>
      <w:szCs w:val="18"/>
      <w:lang w:val="en-GB" w:eastAsia="en-US"/>
    </w:rPr>
  </w:style>
  <w:style w:type="paragraph" w:styleId="ad">
    <w:name w:val="annotation text"/>
    <w:basedOn w:val="a1"/>
    <w:link w:val="ae"/>
    <w:uiPriority w:val="99"/>
    <w:unhideWhenUsed/>
    <w:rPr>
      <w:sz w:val="24"/>
      <w:szCs w:val="24"/>
    </w:rPr>
  </w:style>
  <w:style w:type="paragraph" w:styleId="af">
    <w:name w:val="annotation subject"/>
    <w:basedOn w:val="ad"/>
    <w:next w:val="ad"/>
    <w:link w:val="af0"/>
    <w:uiPriority w:val="99"/>
    <w:unhideWhenUsed/>
    <w:rPr>
      <w:b/>
      <w:bCs/>
      <w:sz w:val="20"/>
      <w:szCs w:val="20"/>
    </w:rPr>
  </w:style>
  <w:style w:type="paragraph" w:styleId="af1">
    <w:name w:val="Document Map"/>
    <w:basedOn w:val="a1"/>
    <w:link w:val="af2"/>
    <w:uiPriority w:val="99"/>
    <w:unhideWhenUsed/>
    <w:rPr>
      <w:rFonts w:ascii="Arial" w:hAnsi="Arial" w:cs="Tahoma"/>
      <w:kern w:val="0"/>
      <w:sz w:val="24"/>
      <w:szCs w:val="16"/>
      <w:lang w:val="en-GB" w:eastAsia="en-US"/>
    </w:rPr>
  </w:style>
  <w:style w:type="paragraph" w:styleId="af3">
    <w:name w:val="endnote text"/>
    <w:basedOn w:val="a1"/>
    <w:link w:val="af4"/>
    <w:uiPriority w:val="99"/>
    <w:unhideWhenUsed/>
    <w:rPr>
      <w:rFonts w:ascii="Arial" w:hAnsi="Arial" w:cs="Arial"/>
      <w:kern w:val="0"/>
      <w:sz w:val="24"/>
      <w:szCs w:val="20"/>
      <w:lang w:val="en-GB" w:eastAsia="en-US"/>
    </w:rPr>
  </w:style>
  <w:style w:type="paragraph" w:styleId="af5">
    <w:name w:val="envelope return"/>
    <w:basedOn w:val="a1"/>
    <w:uiPriority w:val="99"/>
    <w:unhideWhenUsed/>
    <w:rPr>
      <w:rFonts w:ascii="Arial" w:eastAsiaTheme="majorEastAsia" w:hAnsi="Arial" w:cstheme="majorBidi"/>
      <w:kern w:val="0"/>
      <w:sz w:val="24"/>
      <w:szCs w:val="20"/>
      <w:lang w:val="en-GB" w:eastAsia="en-US"/>
    </w:rPr>
  </w:style>
  <w:style w:type="paragraph" w:styleId="af6">
    <w:name w:val="footer"/>
    <w:basedOn w:val="a1"/>
    <w:link w:val="af7"/>
    <w:uiPriority w:val="99"/>
    <w:unhideWhenUsed/>
    <w:qFormat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f8">
    <w:name w:val="footnote text"/>
    <w:basedOn w:val="a1"/>
    <w:link w:val="af9"/>
    <w:uiPriority w:val="99"/>
    <w:unhideWhenUsed/>
    <w:rPr>
      <w:kern w:val="0"/>
      <w:szCs w:val="20"/>
      <w:lang w:val="en-GB" w:eastAsia="en-US"/>
    </w:rPr>
  </w:style>
  <w:style w:type="paragraph" w:styleId="afa">
    <w:name w:val="header"/>
    <w:basedOn w:val="a1"/>
    <w:link w:val="afb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HTML">
    <w:name w:val="HTML Preformatted"/>
    <w:basedOn w:val="a1"/>
    <w:link w:val="HTML0"/>
    <w:uiPriority w:val="99"/>
    <w:unhideWhenUsed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kern w:val="0"/>
      <w:szCs w:val="20"/>
      <w:lang w:eastAsia="en-US"/>
    </w:rPr>
  </w:style>
  <w:style w:type="paragraph" w:styleId="11">
    <w:name w:val="index 1"/>
    <w:basedOn w:val="a1"/>
    <w:next w:val="a1"/>
    <w:uiPriority w:val="99"/>
    <w:unhideWhenUsed/>
    <w:pPr>
      <w:ind w:left="240" w:hanging="240"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fc">
    <w:name w:val="index heading"/>
    <w:basedOn w:val="a1"/>
    <w:next w:val="11"/>
    <w:uiPriority w:val="99"/>
    <w:unhideWhenUsed/>
    <w:pPr>
      <w:spacing w:before="120" w:line="276" w:lineRule="auto"/>
    </w:pPr>
    <w:rPr>
      <w:rFonts w:ascii="Arial" w:eastAsiaTheme="majorEastAsia" w:hAnsi="Arial" w:cstheme="majorBidi"/>
      <w:b/>
      <w:bCs/>
      <w:kern w:val="0"/>
      <w:sz w:val="24"/>
      <w:szCs w:val="24"/>
      <w:lang w:val="en-GB" w:eastAsia="en-US"/>
    </w:rPr>
  </w:style>
  <w:style w:type="paragraph" w:styleId="a0">
    <w:name w:val="List Bullet"/>
    <w:basedOn w:val="a1"/>
    <w:uiPriority w:val="99"/>
    <w:unhideWhenUsed/>
    <w:pPr>
      <w:numPr>
        <w:numId w:val="1"/>
      </w:numPr>
      <w:spacing w:before="120" w:line="276" w:lineRule="auto"/>
      <w:contextualSpacing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">
    <w:name w:val="List Number"/>
    <w:basedOn w:val="a1"/>
    <w:uiPriority w:val="99"/>
    <w:unhideWhenUsed/>
    <w:pPr>
      <w:numPr>
        <w:numId w:val="2"/>
      </w:numPr>
      <w:spacing w:before="120" w:line="276" w:lineRule="auto"/>
      <w:contextualSpacing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fd">
    <w:name w:val="Message Header"/>
    <w:basedOn w:val="a1"/>
    <w:link w:val="afe"/>
    <w:uiPriority w:val="99"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eastAsiaTheme="majorEastAsia" w:hAnsi="Arial" w:cstheme="majorBidi"/>
      <w:kern w:val="0"/>
      <w:sz w:val="24"/>
      <w:szCs w:val="24"/>
      <w:lang w:val="en-GB" w:eastAsia="en-US"/>
    </w:rPr>
  </w:style>
  <w:style w:type="paragraph" w:styleId="aff">
    <w:name w:val="Normal (Web)"/>
    <w:basedOn w:val="a1"/>
    <w:uiPriority w:val="99"/>
    <w:unhideWhenUsed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sz w:val="24"/>
      <w:szCs w:val="24"/>
      <w:lang w:val="en-GB" w:eastAsia="en-GB"/>
    </w:rPr>
  </w:style>
  <w:style w:type="paragraph" w:styleId="aff0">
    <w:name w:val="Plain Text"/>
    <w:basedOn w:val="a1"/>
    <w:link w:val="aff1"/>
    <w:uiPriority w:val="99"/>
    <w:unhideWhenUsed/>
    <w:rPr>
      <w:rFonts w:ascii="Consolas" w:hAnsi="Consolas" w:cs="Arial"/>
      <w:kern w:val="0"/>
      <w:sz w:val="24"/>
      <w:szCs w:val="21"/>
      <w:lang w:val="en-GB" w:eastAsia="en-US"/>
    </w:rPr>
  </w:style>
  <w:style w:type="paragraph" w:styleId="aff2">
    <w:name w:val="Subtitle"/>
    <w:basedOn w:val="a1"/>
    <w:next w:val="a1"/>
    <w:link w:val="aff3"/>
    <w:uiPriority w:val="11"/>
    <w:qFormat/>
    <w:pPr>
      <w:keepNext/>
      <w:spacing w:before="120" w:line="276" w:lineRule="auto"/>
    </w:pPr>
    <w:rPr>
      <w:rFonts w:ascii="Arial" w:eastAsiaTheme="majorEastAsia" w:hAnsi="Arial" w:cs="Arial"/>
      <w:iCs/>
      <w:spacing w:val="15"/>
      <w:kern w:val="0"/>
      <w:sz w:val="28"/>
      <w:szCs w:val="24"/>
      <w:lang w:val="en-GB" w:eastAsia="en-US"/>
    </w:rPr>
  </w:style>
  <w:style w:type="paragraph" w:styleId="aff4">
    <w:name w:val="table of figures"/>
    <w:basedOn w:val="a1"/>
    <w:next w:val="a1"/>
    <w:uiPriority w:val="99"/>
    <w:unhideWhenUsed/>
    <w:pPr>
      <w:spacing w:before="120" w:line="276" w:lineRule="auto"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ff5">
    <w:name w:val="Title"/>
    <w:basedOn w:val="a1"/>
    <w:next w:val="a1"/>
    <w:link w:val="aff6"/>
    <w:uiPriority w:val="10"/>
    <w:qFormat/>
    <w:pPr>
      <w:keepNext/>
      <w:pBdr>
        <w:bottom w:val="single" w:sz="8" w:space="4" w:color="auto"/>
      </w:pBdr>
      <w:spacing w:before="240" w:after="120"/>
      <w:contextualSpacing/>
      <w:outlineLvl w:val="0"/>
    </w:pPr>
    <w:rPr>
      <w:rFonts w:ascii="Arial" w:eastAsiaTheme="majorEastAsia" w:hAnsi="Arial" w:cs="Arial"/>
      <w:b/>
      <w:spacing w:val="5"/>
      <w:kern w:val="0"/>
      <w:sz w:val="36"/>
      <w:szCs w:val="52"/>
      <w:lang w:val="en-GB" w:eastAsia="en-US"/>
    </w:rPr>
  </w:style>
  <w:style w:type="paragraph" w:styleId="aff7">
    <w:name w:val="toa heading"/>
    <w:basedOn w:val="a1"/>
    <w:next w:val="a1"/>
    <w:uiPriority w:val="99"/>
    <w:unhideWhenUsed/>
    <w:pPr>
      <w:spacing w:before="120" w:line="276" w:lineRule="auto"/>
    </w:pPr>
    <w:rPr>
      <w:rFonts w:ascii="Arial" w:eastAsiaTheme="majorEastAsia" w:hAnsi="Arial" w:cstheme="majorBidi"/>
      <w:b/>
      <w:bCs/>
      <w:kern w:val="0"/>
      <w:sz w:val="28"/>
      <w:szCs w:val="24"/>
      <w:lang w:val="en-GB" w:eastAsia="en-US"/>
    </w:rPr>
  </w:style>
  <w:style w:type="character" w:styleId="aff8">
    <w:name w:val="annotation reference"/>
    <w:basedOn w:val="a2"/>
    <w:uiPriority w:val="99"/>
    <w:unhideWhenUsed/>
    <w:rPr>
      <w:sz w:val="18"/>
      <w:szCs w:val="18"/>
    </w:rPr>
  </w:style>
  <w:style w:type="character" w:styleId="aff9">
    <w:name w:val="Emphasis"/>
    <w:basedOn w:val="a2"/>
    <w:uiPriority w:val="20"/>
    <w:qFormat/>
    <w:rPr>
      <w:i/>
      <w:iCs/>
    </w:rPr>
  </w:style>
  <w:style w:type="character" w:styleId="affa">
    <w:name w:val="endnote reference"/>
    <w:basedOn w:val="a2"/>
    <w:uiPriority w:val="99"/>
    <w:unhideWhenUsed/>
    <w:rPr>
      <w:vertAlign w:val="superscript"/>
    </w:rPr>
  </w:style>
  <w:style w:type="character" w:styleId="affb">
    <w:name w:val="FollowedHyperlink"/>
    <w:uiPriority w:val="99"/>
    <w:unhideWhenUsed/>
    <w:qFormat/>
    <w:rPr>
      <w:color w:val="800080"/>
      <w:u w:val="single"/>
    </w:rPr>
  </w:style>
  <w:style w:type="character" w:styleId="affc">
    <w:name w:val="footnote reference"/>
    <w:basedOn w:val="a2"/>
    <w:uiPriority w:val="99"/>
    <w:unhideWhenUsed/>
    <w:rPr>
      <w:vertAlign w:val="superscript"/>
    </w:rPr>
  </w:style>
  <w:style w:type="character" w:styleId="HTML1">
    <w:name w:val="HTML Cite"/>
    <w:basedOn w:val="a2"/>
    <w:uiPriority w:val="99"/>
    <w:unhideWhenUsed/>
    <w:rPr>
      <w:i/>
      <w:iCs/>
    </w:rPr>
  </w:style>
  <w:style w:type="character" w:styleId="affd">
    <w:name w:val="Hyperlink"/>
    <w:uiPriority w:val="99"/>
    <w:unhideWhenUsed/>
    <w:qFormat/>
    <w:rPr>
      <w:color w:val="0000FF"/>
      <w:u w:val="single"/>
    </w:rPr>
  </w:style>
  <w:style w:type="character" w:styleId="affe">
    <w:name w:val="line number"/>
    <w:basedOn w:val="a2"/>
    <w:uiPriority w:val="99"/>
    <w:unhideWhenUsed/>
    <w:qFormat/>
  </w:style>
  <w:style w:type="character" w:styleId="afff">
    <w:name w:val="Strong"/>
    <w:basedOn w:val="a2"/>
    <w:uiPriority w:val="99"/>
    <w:qFormat/>
    <w:rPr>
      <w:b/>
      <w:bCs/>
    </w:rPr>
  </w:style>
  <w:style w:type="table" w:styleId="afff0">
    <w:name w:val="Table Grid"/>
    <w:basedOn w:val="a3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afff1">
    <w:name w:val="Light Shading"/>
    <w:basedOn w:val="a3"/>
    <w:uiPriority w:val="60"/>
    <w:qFormat/>
    <w:rPr>
      <w:color w:val="000000"/>
      <w:sz w:val="22"/>
      <w:szCs w:val="22"/>
      <w:lang w:val="en-AU" w:eastAsia="en-US"/>
    </w:rPr>
    <w:tblPr>
      <w:tblBorders>
        <w:top w:val="single" w:sz="8" w:space="0" w:color="000000"/>
        <w:bottom w:val="single" w:sz="8" w:space="0" w:color="00000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customStyle="1" w:styleId="afb">
    <w:name w:val="页眉 字符"/>
    <w:link w:val="afa"/>
    <w:uiPriority w:val="99"/>
    <w:qFormat/>
    <w:rPr>
      <w:sz w:val="18"/>
      <w:szCs w:val="18"/>
    </w:rPr>
  </w:style>
  <w:style w:type="character" w:customStyle="1" w:styleId="af7">
    <w:name w:val="页脚 字符"/>
    <w:link w:val="af6"/>
    <w:uiPriority w:val="99"/>
    <w:qFormat/>
    <w:rPr>
      <w:sz w:val="18"/>
      <w:szCs w:val="18"/>
    </w:rPr>
  </w:style>
  <w:style w:type="character" w:customStyle="1" w:styleId="a6">
    <w:name w:val="批注框文本 字符"/>
    <w:link w:val="a5"/>
    <w:uiPriority w:val="99"/>
    <w:semiHidden/>
    <w:qFormat/>
    <w:rPr>
      <w:sz w:val="18"/>
      <w:szCs w:val="18"/>
    </w:rPr>
  </w:style>
  <w:style w:type="paragraph" w:customStyle="1" w:styleId="12">
    <w:name w:val="列表段落1"/>
    <w:basedOn w:val="a1"/>
    <w:link w:val="afff2"/>
    <w:uiPriority w:val="34"/>
    <w:qFormat/>
    <w:pPr>
      <w:ind w:firstLineChars="200" w:firstLine="420"/>
    </w:pPr>
    <w:rPr>
      <w:sz w:val="24"/>
      <w:szCs w:val="24"/>
    </w:rPr>
  </w:style>
  <w:style w:type="character" w:customStyle="1" w:styleId="st">
    <w:name w:val="st"/>
    <w:qFormat/>
  </w:style>
  <w:style w:type="character" w:customStyle="1" w:styleId="value">
    <w:name w:val="value"/>
    <w:basedOn w:val="a2"/>
    <w:qFormat/>
  </w:style>
  <w:style w:type="paragraph" w:customStyle="1" w:styleId="13">
    <w:name w:val="列出段落1"/>
    <w:basedOn w:val="a1"/>
    <w:uiPriority w:val="99"/>
    <w:qFormat/>
    <w:pPr>
      <w:ind w:left="720"/>
      <w:contextualSpacing/>
    </w:pPr>
    <w:rPr>
      <w:rFonts w:ascii="Geneva" w:eastAsia="宋体" w:hAnsi="Geneva" w:cs="Times New Roman"/>
      <w:kern w:val="0"/>
      <w:sz w:val="24"/>
      <w:szCs w:val="24"/>
      <w:lang w:eastAsia="en-US"/>
    </w:rPr>
  </w:style>
  <w:style w:type="character" w:customStyle="1" w:styleId="apple-converted-space">
    <w:name w:val="apple-converted-space"/>
    <w:basedOn w:val="a2"/>
    <w:qFormat/>
  </w:style>
  <w:style w:type="character" w:customStyle="1" w:styleId="10">
    <w:name w:val="标题 1 字符"/>
    <w:basedOn w:val="a2"/>
    <w:link w:val="1"/>
    <w:uiPriority w:val="9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eastAsia="en-US"/>
    </w:rPr>
  </w:style>
  <w:style w:type="character" w:customStyle="1" w:styleId="20">
    <w:name w:val="标题 2 字符"/>
    <w:basedOn w:val="a2"/>
    <w:link w:val="2"/>
    <w:uiPriority w:val="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US"/>
    </w:rPr>
  </w:style>
  <w:style w:type="character" w:customStyle="1" w:styleId="afff2">
    <w:name w:val="列表段落 字符"/>
    <w:basedOn w:val="a2"/>
    <w:link w:val="12"/>
    <w:uiPriority w:val="34"/>
    <w:qFormat/>
    <w:rPr>
      <w:rFonts w:asciiTheme="minorHAnsi" w:eastAsiaTheme="minorEastAsia" w:hAnsiTheme="minorHAnsi" w:cstheme="minorBidi"/>
      <w:kern w:val="2"/>
      <w:sz w:val="24"/>
      <w:szCs w:val="24"/>
      <w:lang w:eastAsia="ko-KR"/>
    </w:rPr>
  </w:style>
  <w:style w:type="paragraph" w:customStyle="1" w:styleId="EndNoteBibliography">
    <w:name w:val="EndNote Bibliography"/>
    <w:basedOn w:val="a1"/>
    <w:link w:val="EndNoteBibliographyChar"/>
    <w:pPr>
      <w:spacing w:after="160"/>
    </w:pPr>
    <w:rPr>
      <w:rFonts w:ascii="Cambria" w:hAnsi="Cambria"/>
      <w:lang w:eastAsia="en-US"/>
    </w:rPr>
  </w:style>
  <w:style w:type="character" w:customStyle="1" w:styleId="EndNoteBibliographyChar">
    <w:name w:val="EndNote Bibliography Char"/>
    <w:basedOn w:val="afff2"/>
    <w:link w:val="EndNoteBibliography"/>
    <w:rPr>
      <w:rFonts w:ascii="Cambria" w:eastAsiaTheme="minorEastAsia" w:hAnsi="Cambria" w:cstheme="minorBidi"/>
      <w:kern w:val="2"/>
      <w:sz w:val="24"/>
      <w:szCs w:val="22"/>
      <w:lang w:eastAsia="en-US"/>
    </w:rPr>
  </w:style>
  <w:style w:type="paragraph" w:customStyle="1" w:styleId="ColorfulList-Accent11">
    <w:name w:val="Colorful List - Accent 11"/>
    <w:basedOn w:val="a1"/>
    <w:qFormat/>
    <w:pPr>
      <w:ind w:left="720"/>
    </w:pPr>
    <w:rPr>
      <w:rFonts w:ascii="Cambria" w:eastAsia="Cambria" w:hAnsi="Cambria" w:cs="Times New Roman"/>
      <w:kern w:val="0"/>
      <w:sz w:val="24"/>
      <w:szCs w:val="20"/>
      <w:lang w:eastAsia="en-US"/>
    </w:rPr>
  </w:style>
  <w:style w:type="character" w:customStyle="1" w:styleId="ae">
    <w:name w:val="批注文字 字符"/>
    <w:basedOn w:val="a2"/>
    <w:link w:val="ad"/>
    <w:uiPriority w:val="99"/>
    <w:semiHidden/>
    <w:rPr>
      <w:rFonts w:asciiTheme="minorHAnsi" w:eastAsiaTheme="minorEastAsia" w:hAnsiTheme="minorHAnsi" w:cstheme="minorBidi"/>
      <w:kern w:val="2"/>
      <w:sz w:val="24"/>
      <w:szCs w:val="24"/>
      <w:lang w:eastAsia="ko-KR"/>
    </w:rPr>
  </w:style>
  <w:style w:type="character" w:customStyle="1" w:styleId="af0">
    <w:name w:val="批注主题 字符"/>
    <w:basedOn w:val="ae"/>
    <w:link w:val="af"/>
    <w:uiPriority w:val="99"/>
    <w:semiHidden/>
    <w:rPr>
      <w:rFonts w:asciiTheme="minorHAnsi" w:eastAsiaTheme="minorEastAsia" w:hAnsiTheme="minorHAnsi" w:cstheme="minorBidi"/>
      <w:b/>
      <w:bCs/>
      <w:kern w:val="2"/>
      <w:sz w:val="24"/>
      <w:szCs w:val="24"/>
      <w:lang w:eastAsia="ko-KR"/>
    </w:rPr>
  </w:style>
  <w:style w:type="character" w:customStyle="1" w:styleId="30">
    <w:name w:val="标题 3 字符"/>
    <w:basedOn w:val="a2"/>
    <w:link w:val="3"/>
    <w:uiPriority w:val="9"/>
    <w:rPr>
      <w:rFonts w:ascii="Arial" w:eastAsiaTheme="majorEastAsia" w:hAnsi="Arial" w:cs="Arial"/>
      <w:b/>
      <w:bCs/>
      <w:sz w:val="24"/>
      <w:szCs w:val="24"/>
      <w:lang w:val="en-GB" w:eastAsia="en-US"/>
    </w:rPr>
  </w:style>
  <w:style w:type="character" w:customStyle="1" w:styleId="40">
    <w:name w:val="标题 4 字符"/>
    <w:basedOn w:val="a2"/>
    <w:link w:val="4"/>
    <w:uiPriority w:val="9"/>
    <w:rPr>
      <w:rFonts w:ascii="Arial" w:eastAsiaTheme="majorEastAsia" w:hAnsi="Arial" w:cs="Arial"/>
      <w:b/>
      <w:bCs/>
      <w:iCs/>
      <w:sz w:val="24"/>
      <w:szCs w:val="24"/>
      <w:lang w:val="en-GB" w:eastAsia="en-US"/>
    </w:rPr>
  </w:style>
  <w:style w:type="character" w:customStyle="1" w:styleId="50">
    <w:name w:val="标题 5 字符"/>
    <w:basedOn w:val="a2"/>
    <w:link w:val="5"/>
    <w:uiPriority w:val="9"/>
    <w:rPr>
      <w:rFonts w:ascii="Arial" w:eastAsiaTheme="majorEastAsia" w:hAnsi="Arial" w:cs="Arial"/>
      <w:b/>
      <w:sz w:val="24"/>
      <w:szCs w:val="24"/>
      <w:lang w:val="en-GB" w:eastAsia="en-US"/>
    </w:rPr>
  </w:style>
  <w:style w:type="character" w:customStyle="1" w:styleId="60">
    <w:name w:val="标题 6 字符"/>
    <w:basedOn w:val="a2"/>
    <w:link w:val="6"/>
    <w:uiPriority w:val="9"/>
    <w:rPr>
      <w:rFonts w:ascii="Arial" w:eastAsiaTheme="majorEastAsia" w:hAnsi="Arial" w:cs="Arial"/>
      <w:b/>
      <w:iCs/>
      <w:sz w:val="24"/>
      <w:szCs w:val="24"/>
      <w:lang w:val="en-GB" w:eastAsia="en-US"/>
    </w:rPr>
  </w:style>
  <w:style w:type="character" w:customStyle="1" w:styleId="70">
    <w:name w:val="标题 7 字符"/>
    <w:basedOn w:val="a2"/>
    <w:link w:val="7"/>
    <w:uiPriority w:val="9"/>
    <w:rPr>
      <w:rFonts w:ascii="Arial" w:eastAsiaTheme="majorEastAsia" w:hAnsi="Arial" w:cstheme="majorBidi"/>
      <w:b/>
      <w:i/>
      <w:iCs/>
      <w:sz w:val="24"/>
      <w:szCs w:val="24"/>
      <w:lang w:val="en-GB" w:eastAsia="en-US"/>
    </w:rPr>
  </w:style>
  <w:style w:type="character" w:customStyle="1" w:styleId="80">
    <w:name w:val="标题 8 字符"/>
    <w:basedOn w:val="a2"/>
    <w:link w:val="8"/>
    <w:uiPriority w:val="9"/>
    <w:rPr>
      <w:rFonts w:ascii="Arial" w:eastAsiaTheme="majorEastAsia" w:hAnsi="Arial" w:cstheme="majorBidi"/>
      <w:sz w:val="24"/>
      <w:lang w:val="en-GB" w:eastAsia="en-US"/>
    </w:rPr>
  </w:style>
  <w:style w:type="character" w:customStyle="1" w:styleId="90">
    <w:name w:val="标题 9 字符"/>
    <w:basedOn w:val="a2"/>
    <w:link w:val="9"/>
    <w:uiPriority w:val="9"/>
    <w:rPr>
      <w:rFonts w:ascii="Arial" w:eastAsiaTheme="majorEastAsia" w:hAnsi="Arial" w:cstheme="majorBidi"/>
      <w:i/>
      <w:iCs/>
      <w:sz w:val="24"/>
      <w:lang w:val="en-GB" w:eastAsia="en-US"/>
    </w:rPr>
  </w:style>
  <w:style w:type="paragraph" w:customStyle="1" w:styleId="Subheading">
    <w:name w:val="Subheading"/>
    <w:basedOn w:val="a1"/>
    <w:next w:val="a1"/>
    <w:link w:val="SubheadingChar"/>
    <w:pPr>
      <w:keepNext/>
      <w:spacing w:before="120" w:line="276" w:lineRule="auto"/>
    </w:pPr>
    <w:rPr>
      <w:rFonts w:ascii="Arial" w:hAnsi="Arial" w:cs="Arial"/>
      <w:b/>
      <w:kern w:val="0"/>
      <w:sz w:val="24"/>
      <w:szCs w:val="24"/>
      <w:lang w:val="en-GB" w:eastAsia="en-US"/>
    </w:rPr>
  </w:style>
  <w:style w:type="character" w:customStyle="1" w:styleId="SubheadingChar">
    <w:name w:val="Subheading Char"/>
    <w:basedOn w:val="a2"/>
    <w:link w:val="Subheading"/>
    <w:rPr>
      <w:rFonts w:ascii="Arial" w:eastAsiaTheme="minorEastAsia" w:hAnsi="Arial" w:cs="Arial"/>
      <w:b/>
      <w:sz w:val="24"/>
      <w:szCs w:val="24"/>
      <w:lang w:val="en-GB" w:eastAsia="en-US"/>
    </w:rPr>
  </w:style>
  <w:style w:type="character" w:customStyle="1" w:styleId="aff6">
    <w:name w:val="标题 字符"/>
    <w:basedOn w:val="a2"/>
    <w:link w:val="aff5"/>
    <w:uiPriority w:val="10"/>
    <w:rPr>
      <w:rFonts w:ascii="Arial" w:eastAsiaTheme="majorEastAsia" w:hAnsi="Arial" w:cs="Arial"/>
      <w:b/>
      <w:spacing w:val="5"/>
      <w:sz w:val="36"/>
      <w:szCs w:val="52"/>
      <w:lang w:val="en-GB" w:eastAsia="en-US"/>
    </w:rPr>
  </w:style>
  <w:style w:type="character" w:customStyle="1" w:styleId="aff3">
    <w:name w:val="副标题 字符"/>
    <w:basedOn w:val="a2"/>
    <w:link w:val="aff2"/>
    <w:uiPriority w:val="11"/>
    <w:rPr>
      <w:rFonts w:ascii="Arial" w:eastAsiaTheme="majorEastAsia" w:hAnsi="Arial" w:cs="Arial"/>
      <w:iCs/>
      <w:spacing w:val="15"/>
      <w:sz w:val="28"/>
      <w:szCs w:val="24"/>
      <w:lang w:val="en-GB" w:eastAsia="en-US"/>
    </w:rPr>
  </w:style>
  <w:style w:type="paragraph" w:customStyle="1" w:styleId="14">
    <w:name w:val="引用1"/>
    <w:basedOn w:val="a1"/>
    <w:next w:val="a1"/>
    <w:link w:val="afff3"/>
    <w:uiPriority w:val="29"/>
    <w:qFormat/>
    <w:pPr>
      <w:spacing w:before="120" w:line="276" w:lineRule="auto"/>
      <w:ind w:left="794" w:right="794"/>
    </w:pPr>
    <w:rPr>
      <w:rFonts w:ascii="Arial" w:hAnsi="Arial" w:cs="Arial"/>
      <w:i/>
      <w:iCs/>
      <w:kern w:val="0"/>
      <w:sz w:val="24"/>
      <w:szCs w:val="24"/>
      <w:lang w:val="en-GB" w:eastAsia="en-US"/>
    </w:rPr>
  </w:style>
  <w:style w:type="character" w:customStyle="1" w:styleId="afff3">
    <w:name w:val="引用 字符"/>
    <w:basedOn w:val="a2"/>
    <w:link w:val="14"/>
    <w:uiPriority w:val="29"/>
    <w:rPr>
      <w:rFonts w:ascii="Arial" w:eastAsiaTheme="minorEastAsia" w:hAnsi="Arial" w:cs="Arial"/>
      <w:i/>
      <w:iCs/>
      <w:sz w:val="24"/>
      <w:szCs w:val="24"/>
      <w:lang w:val="en-GB" w:eastAsia="en-US"/>
    </w:rPr>
  </w:style>
  <w:style w:type="character" w:customStyle="1" w:styleId="QuoteChar">
    <w:name w:val="Quote Char"/>
    <w:basedOn w:val="a2"/>
    <w:uiPriority w:val="29"/>
    <w:rPr>
      <w:rFonts w:ascii="Arial" w:hAnsi="Arial" w:cs="Arial"/>
      <w:i/>
      <w:iCs/>
      <w:color w:val="000000" w:themeColor="text1"/>
      <w:sz w:val="28"/>
    </w:rPr>
  </w:style>
  <w:style w:type="character" w:customStyle="1" w:styleId="15">
    <w:name w:val="明显强调1"/>
    <w:basedOn w:val="a2"/>
    <w:uiPriority w:val="21"/>
    <w:qFormat/>
    <w:rPr>
      <w:b/>
      <w:bCs/>
      <w:i/>
      <w:iCs/>
      <w:color w:val="auto"/>
    </w:rPr>
  </w:style>
  <w:style w:type="paragraph" w:customStyle="1" w:styleId="16">
    <w:name w:val="明显引用1"/>
    <w:basedOn w:val="a1"/>
    <w:next w:val="a1"/>
    <w:link w:val="afff4"/>
    <w:uiPriority w:val="30"/>
    <w:qFormat/>
    <w:pPr>
      <w:pBdr>
        <w:bottom w:val="single" w:sz="4" w:space="4" w:color="4F81BD" w:themeColor="accent1"/>
      </w:pBdr>
      <w:spacing w:before="200" w:after="280" w:line="276" w:lineRule="auto"/>
      <w:ind w:left="936" w:right="936"/>
    </w:pPr>
    <w:rPr>
      <w:rFonts w:ascii="Arial" w:hAnsi="Arial" w:cs="Arial"/>
      <w:b/>
      <w:bCs/>
      <w:i/>
      <w:iCs/>
      <w:kern w:val="0"/>
      <w:sz w:val="24"/>
      <w:szCs w:val="24"/>
      <w:lang w:val="en-GB" w:eastAsia="en-US"/>
    </w:rPr>
  </w:style>
  <w:style w:type="character" w:customStyle="1" w:styleId="afff4">
    <w:name w:val="明显引用 字符"/>
    <w:basedOn w:val="a2"/>
    <w:link w:val="16"/>
    <w:uiPriority w:val="30"/>
    <w:rPr>
      <w:rFonts w:ascii="Arial" w:eastAsiaTheme="minorEastAsia" w:hAnsi="Arial" w:cs="Arial"/>
      <w:b/>
      <w:bCs/>
      <w:i/>
      <w:iCs/>
      <w:sz w:val="24"/>
      <w:szCs w:val="24"/>
      <w:lang w:val="en-GB" w:eastAsia="en-US"/>
    </w:rPr>
  </w:style>
  <w:style w:type="character" w:customStyle="1" w:styleId="17">
    <w:name w:val="不明显参考1"/>
    <w:basedOn w:val="a2"/>
    <w:uiPriority w:val="31"/>
    <w:qFormat/>
    <w:rPr>
      <w:smallCaps/>
      <w:color w:val="auto"/>
      <w:u w:val="single"/>
    </w:rPr>
  </w:style>
  <w:style w:type="character" w:customStyle="1" w:styleId="18">
    <w:name w:val="明显参考1"/>
    <w:basedOn w:val="a2"/>
    <w:uiPriority w:val="32"/>
    <w:qFormat/>
    <w:rPr>
      <w:b/>
      <w:bCs/>
      <w:smallCaps/>
      <w:color w:val="auto"/>
      <w:spacing w:val="5"/>
      <w:u w:val="single"/>
    </w:rPr>
  </w:style>
  <w:style w:type="paragraph" w:customStyle="1" w:styleId="TOC1">
    <w:name w:val="TOC 标题1"/>
    <w:basedOn w:val="1"/>
    <w:next w:val="a1"/>
    <w:uiPriority w:val="39"/>
    <w:unhideWhenUsed/>
    <w:qFormat/>
    <w:pPr>
      <w:spacing w:line="276" w:lineRule="auto"/>
      <w:outlineLvl w:val="9"/>
    </w:pPr>
    <w:rPr>
      <w:rFonts w:ascii="Arial" w:hAnsi="Arial"/>
      <w:color w:val="auto"/>
      <w:sz w:val="28"/>
      <w:szCs w:val="28"/>
      <w:lang w:val="en-GB"/>
    </w:rPr>
  </w:style>
  <w:style w:type="character" w:customStyle="1" w:styleId="19">
    <w:name w:val="占位符文本1"/>
    <w:basedOn w:val="a2"/>
    <w:uiPriority w:val="99"/>
    <w:semiHidden/>
    <w:rPr>
      <w:color w:val="auto"/>
    </w:rPr>
  </w:style>
  <w:style w:type="character" w:customStyle="1" w:styleId="aff1">
    <w:name w:val="纯文本 字符"/>
    <w:basedOn w:val="a2"/>
    <w:link w:val="aff0"/>
    <w:uiPriority w:val="99"/>
    <w:semiHidden/>
    <w:rPr>
      <w:rFonts w:ascii="Consolas" w:eastAsiaTheme="minorEastAsia" w:hAnsi="Consolas" w:cs="Arial"/>
      <w:sz w:val="24"/>
      <w:szCs w:val="21"/>
      <w:lang w:val="en-GB" w:eastAsia="en-US"/>
    </w:rPr>
  </w:style>
  <w:style w:type="character" w:customStyle="1" w:styleId="32">
    <w:name w:val="正文文本 3 字符"/>
    <w:basedOn w:val="a2"/>
    <w:link w:val="31"/>
    <w:uiPriority w:val="99"/>
    <w:semiHidden/>
    <w:rPr>
      <w:rFonts w:ascii="Arial" w:eastAsiaTheme="minorEastAsia" w:hAnsi="Arial" w:cs="Arial"/>
      <w:szCs w:val="16"/>
      <w:lang w:val="en-GB" w:eastAsia="en-US"/>
    </w:rPr>
  </w:style>
  <w:style w:type="character" w:customStyle="1" w:styleId="a9">
    <w:name w:val="正文文本 字符"/>
    <w:basedOn w:val="a2"/>
    <w:link w:val="a8"/>
    <w:uiPriority w:val="99"/>
    <w:rPr>
      <w:rFonts w:ascii="Arial" w:eastAsiaTheme="minorEastAsia" w:hAnsi="Arial" w:cs="Arial"/>
      <w:sz w:val="24"/>
      <w:szCs w:val="24"/>
      <w:lang w:val="en-GB" w:eastAsia="en-US"/>
    </w:rPr>
  </w:style>
  <w:style w:type="character" w:customStyle="1" w:styleId="ab">
    <w:name w:val="正文文本首行缩进 字符"/>
    <w:basedOn w:val="a9"/>
    <w:link w:val="aa"/>
    <w:uiPriority w:val="99"/>
    <w:rPr>
      <w:rFonts w:ascii="Arial" w:eastAsiaTheme="minorEastAsia" w:hAnsi="Arial" w:cs="Arial"/>
      <w:sz w:val="24"/>
      <w:szCs w:val="24"/>
      <w:lang w:val="en-GB" w:eastAsia="en-US"/>
    </w:rPr>
  </w:style>
  <w:style w:type="character" w:customStyle="1" w:styleId="34">
    <w:name w:val="正文文本缩进 3 字符"/>
    <w:basedOn w:val="a2"/>
    <w:link w:val="33"/>
    <w:uiPriority w:val="99"/>
    <w:rPr>
      <w:rFonts w:ascii="Arial" w:eastAsiaTheme="minorEastAsia" w:hAnsi="Arial" w:cs="Arial"/>
      <w:szCs w:val="16"/>
      <w:lang w:val="en-GB" w:eastAsia="en-US"/>
    </w:rPr>
  </w:style>
  <w:style w:type="character" w:customStyle="1" w:styleId="af2">
    <w:name w:val="文档结构图 字符"/>
    <w:basedOn w:val="a2"/>
    <w:link w:val="af1"/>
    <w:uiPriority w:val="99"/>
    <w:semiHidden/>
    <w:rPr>
      <w:rFonts w:ascii="Arial" w:eastAsiaTheme="minorEastAsia" w:hAnsi="Arial" w:cs="Tahoma"/>
      <w:sz w:val="24"/>
      <w:szCs w:val="16"/>
      <w:lang w:val="en-GB" w:eastAsia="en-US"/>
    </w:rPr>
  </w:style>
  <w:style w:type="character" w:customStyle="1" w:styleId="af4">
    <w:name w:val="尾注文本 字符"/>
    <w:basedOn w:val="a2"/>
    <w:link w:val="af3"/>
    <w:uiPriority w:val="99"/>
    <w:rPr>
      <w:rFonts w:ascii="Arial" w:eastAsiaTheme="minorEastAsia" w:hAnsi="Arial" w:cs="Arial"/>
      <w:sz w:val="24"/>
      <w:lang w:val="en-GB" w:eastAsia="en-US"/>
    </w:rPr>
  </w:style>
  <w:style w:type="character" w:customStyle="1" w:styleId="afe">
    <w:name w:val="信息标题 字符"/>
    <w:basedOn w:val="a2"/>
    <w:link w:val="afd"/>
    <w:uiPriority w:val="99"/>
    <w:semiHidden/>
    <w:rPr>
      <w:rFonts w:ascii="Arial" w:eastAsiaTheme="majorEastAsia" w:hAnsi="Arial" w:cstheme="majorBidi"/>
      <w:sz w:val="24"/>
      <w:szCs w:val="24"/>
      <w:shd w:val="pct20" w:color="auto" w:fill="auto"/>
      <w:lang w:val="en-GB" w:eastAsia="en-US"/>
    </w:rPr>
  </w:style>
  <w:style w:type="paragraph" w:customStyle="1" w:styleId="1a">
    <w:name w:val="无间隔1"/>
    <w:uiPriority w:val="1"/>
    <w:qFormat/>
    <w:rPr>
      <w:rFonts w:ascii="Arial" w:eastAsiaTheme="minorEastAsia" w:hAnsi="Arial" w:cs="Arial"/>
      <w:sz w:val="24"/>
      <w:szCs w:val="24"/>
      <w:lang w:val="en-GB" w:eastAsia="en-US"/>
    </w:rPr>
  </w:style>
  <w:style w:type="character" w:customStyle="1" w:styleId="articletext1">
    <w:name w:val="articletext1"/>
    <w:rPr>
      <w:rFonts w:ascii="Verdana" w:hAnsi="Verdana" w:hint="default"/>
      <w:color w:val="000000"/>
      <w:sz w:val="20"/>
      <w:szCs w:val="20"/>
    </w:rPr>
  </w:style>
  <w:style w:type="paragraph" w:customStyle="1" w:styleId="1b">
    <w:name w:val="修订1"/>
    <w:hidden/>
    <w:uiPriority w:val="99"/>
    <w:semiHidden/>
    <w:rPr>
      <w:rFonts w:asciiTheme="minorHAnsi" w:eastAsiaTheme="minorEastAsia" w:hAnsiTheme="minorHAnsi" w:cstheme="minorBidi"/>
      <w:sz w:val="24"/>
      <w:szCs w:val="24"/>
      <w:lang w:val="es-ES_tradnl" w:eastAsia="en-US"/>
    </w:rPr>
  </w:style>
  <w:style w:type="character" w:customStyle="1" w:styleId="HTML0">
    <w:name w:val="HTML 预设格式 字符"/>
    <w:basedOn w:val="a2"/>
    <w:link w:val="HTML"/>
    <w:uiPriority w:val="99"/>
    <w:rPr>
      <w:rFonts w:ascii="Courier New" w:eastAsia="Times New Roman" w:hAnsi="Courier New" w:cs="Courier New"/>
      <w:lang w:eastAsia="en-US"/>
    </w:rPr>
  </w:style>
  <w:style w:type="character" w:customStyle="1" w:styleId="xbe">
    <w:name w:val="_xbe"/>
    <w:basedOn w:val="a2"/>
  </w:style>
  <w:style w:type="character" w:customStyle="1" w:styleId="shorttext">
    <w:name w:val="short_text"/>
    <w:basedOn w:val="a2"/>
  </w:style>
  <w:style w:type="paragraph" w:customStyle="1" w:styleId="western">
    <w:name w:val="western"/>
    <w:basedOn w:val="a1"/>
    <w:pPr>
      <w:spacing w:before="100" w:beforeAutospacing="1"/>
    </w:pPr>
    <w:rPr>
      <w:rFonts w:ascii="Times" w:eastAsia="Times New Roman" w:hAnsi="Times" w:cs="Times New Roman"/>
      <w:kern w:val="0"/>
      <w:sz w:val="28"/>
      <w:szCs w:val="20"/>
      <w:lang w:val="it-IT" w:eastAsia="it-IT"/>
    </w:rPr>
  </w:style>
  <w:style w:type="paragraph" w:customStyle="1" w:styleId="-11">
    <w:name w:val="彩色清單 - 輔色 11"/>
    <w:basedOn w:val="a1"/>
    <w:link w:val="-1"/>
    <w:uiPriority w:val="67"/>
    <w:qFormat/>
    <w:pPr>
      <w:ind w:firstLineChars="200" w:firstLine="420"/>
    </w:pPr>
    <w:rPr>
      <w:rFonts w:ascii="Cambria" w:eastAsia="PMingLiU" w:hAnsi="Cambria" w:cs="Times New Roman"/>
      <w:sz w:val="24"/>
      <w:szCs w:val="24"/>
    </w:rPr>
  </w:style>
  <w:style w:type="character" w:customStyle="1" w:styleId="-1">
    <w:name w:val="彩色清單 - 輔色 1 字元"/>
    <w:link w:val="-11"/>
    <w:uiPriority w:val="67"/>
    <w:rPr>
      <w:rFonts w:ascii="Cambria" w:eastAsia="PMingLiU" w:hAnsi="Cambria"/>
      <w:kern w:val="2"/>
      <w:sz w:val="24"/>
      <w:szCs w:val="24"/>
      <w:lang w:eastAsia="ko-KR"/>
    </w:rPr>
  </w:style>
  <w:style w:type="character" w:customStyle="1" w:styleId="st1">
    <w:name w:val="st1"/>
    <w:basedOn w:val="a2"/>
  </w:style>
  <w:style w:type="character" w:customStyle="1" w:styleId="example">
    <w:name w:val="example"/>
    <w:basedOn w:val="a2"/>
  </w:style>
  <w:style w:type="paragraph" w:customStyle="1" w:styleId="TableParagraph">
    <w:name w:val="Table Paragraph"/>
    <w:basedOn w:val="a1"/>
    <w:uiPriority w:val="1"/>
    <w:qFormat/>
    <w:pPr>
      <w:widowControl w:val="0"/>
      <w:autoSpaceDE w:val="0"/>
      <w:autoSpaceDN w:val="0"/>
      <w:adjustRightInd w:val="0"/>
    </w:pPr>
    <w:rPr>
      <w:rFonts w:ascii="Times New Roman" w:hAnsi="Times New Roman" w:cs="Times New Roman"/>
      <w:kern w:val="0"/>
      <w:sz w:val="24"/>
      <w:szCs w:val="24"/>
      <w:lang w:eastAsia="zh-CN"/>
    </w:rPr>
  </w:style>
  <w:style w:type="paragraph" w:customStyle="1" w:styleId="Default">
    <w:name w:val="Default"/>
    <w:pPr>
      <w:widowControl w:val="0"/>
      <w:autoSpaceDE w:val="0"/>
      <w:autoSpaceDN w:val="0"/>
      <w:adjustRightInd w:val="0"/>
    </w:pPr>
    <w:rPr>
      <w:rFonts w:ascii="Arial" w:eastAsiaTheme="minorEastAsia" w:hAnsi="Arial" w:cs="Arial"/>
      <w:color w:val="000000"/>
      <w:sz w:val="24"/>
      <w:szCs w:val="24"/>
    </w:rPr>
  </w:style>
  <w:style w:type="paragraph" w:customStyle="1" w:styleId="EndNoteBibliographyTitle">
    <w:name w:val="EndNote Bibliography Title"/>
    <w:basedOn w:val="a1"/>
    <w:link w:val="EndNoteBibliographyTitleChar"/>
    <w:pPr>
      <w:jc w:val="center"/>
    </w:pPr>
    <w:rPr>
      <w:rFonts w:ascii="Cambria" w:hAnsi="Cambria" w:cs="Arial"/>
      <w:lang w:val="en-GB"/>
    </w:rPr>
  </w:style>
  <w:style w:type="character" w:customStyle="1" w:styleId="EndNoteBibliographyTitleChar">
    <w:name w:val="EndNote Bibliography Title Char"/>
    <w:basedOn w:val="a9"/>
    <w:link w:val="EndNoteBibliographyTitle"/>
    <w:rPr>
      <w:rFonts w:ascii="Cambria" w:eastAsiaTheme="minorEastAsia" w:hAnsi="Cambria" w:cs="Arial"/>
      <w:kern w:val="2"/>
      <w:sz w:val="24"/>
      <w:szCs w:val="22"/>
      <w:lang w:val="en-GB" w:eastAsia="ko-KR"/>
    </w:rPr>
  </w:style>
  <w:style w:type="character" w:customStyle="1" w:styleId="UnresolvedMention1">
    <w:name w:val="Unresolved Mention1"/>
    <w:basedOn w:val="a2"/>
    <w:uiPriority w:val="99"/>
    <w:unhideWhenUsed/>
    <w:rPr>
      <w:color w:val="808080"/>
      <w:shd w:val="clear" w:color="auto" w:fill="E6E6E6"/>
    </w:rPr>
  </w:style>
  <w:style w:type="character" w:customStyle="1" w:styleId="af9">
    <w:name w:val="脚注文本 字符"/>
    <w:basedOn w:val="a2"/>
    <w:link w:val="af8"/>
    <w:uiPriority w:val="99"/>
    <w:semiHidden/>
    <w:rPr>
      <w:rFonts w:asciiTheme="minorHAnsi" w:eastAsiaTheme="minorEastAsia" w:hAnsiTheme="minorHAnsi" w:cstheme="minorBidi"/>
      <w:lang w:val="en-GB" w:eastAsia="en-US"/>
    </w:rPr>
  </w:style>
  <w:style w:type="character" w:customStyle="1" w:styleId="EndNoteBibliographyZchn">
    <w:name w:val="EndNote Bibliography Zchn"/>
    <w:basedOn w:val="a2"/>
    <w:rPr>
      <w:rFonts w:ascii="Calibri" w:hAnsi="Calibri"/>
      <w:lang w:val="en-US"/>
    </w:rPr>
  </w:style>
  <w:style w:type="paragraph" w:customStyle="1" w:styleId="21">
    <w:name w:val="列出段落2"/>
    <w:basedOn w:val="a1"/>
    <w:pPr>
      <w:widowControl w:val="0"/>
      <w:ind w:firstLineChars="200" w:firstLine="420"/>
      <w:jc w:val="both"/>
    </w:pPr>
    <w:rPr>
      <w:rFonts w:ascii="Calibri" w:eastAsia="宋体" w:hAnsi="Calibri" w:cs="Times New Roman"/>
      <w:sz w:val="21"/>
      <w:lang w:eastAsia="zh-CN"/>
    </w:rPr>
  </w:style>
  <w:style w:type="character" w:customStyle="1" w:styleId="1c">
    <w:name w:val="未处理的提及1"/>
    <w:basedOn w:val="a2"/>
    <w:uiPriority w:val="99"/>
    <w:rPr>
      <w:color w:val="605E5C"/>
      <w:shd w:val="clear" w:color="auto" w:fill="E1DFDD"/>
    </w:rPr>
  </w:style>
  <w:style w:type="paragraph" w:styleId="afff5">
    <w:name w:val="List Paragraph"/>
    <w:basedOn w:val="a1"/>
    <w:uiPriority w:val="99"/>
    <w:rsid w:val="00623FE2"/>
    <w:pPr>
      <w:ind w:firstLineChars="200" w:firstLine="420"/>
    </w:pPr>
  </w:style>
  <w:style w:type="character" w:styleId="afff6">
    <w:name w:val="Unresolved Mention"/>
    <w:basedOn w:val="a2"/>
    <w:uiPriority w:val="99"/>
    <w:semiHidden/>
    <w:unhideWhenUsed/>
    <w:rsid w:val="00623FE2"/>
    <w:rPr>
      <w:color w:val="605E5C"/>
      <w:shd w:val="clear" w:color="auto" w:fill="E1DFDD"/>
    </w:rPr>
  </w:style>
  <w:style w:type="table" w:styleId="4-1">
    <w:name w:val="Grid Table 4 Accent 1"/>
    <w:basedOn w:val="a3"/>
    <w:uiPriority w:val="49"/>
    <w:rsid w:val="00181358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5-1">
    <w:name w:val="Grid Table 5 Dark Accent 1"/>
    <w:basedOn w:val="a3"/>
    <w:uiPriority w:val="50"/>
    <w:rsid w:val="00FB4F56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796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0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69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20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00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117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35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62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69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91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02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46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65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081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14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gitforwindows.org/" TargetMode="External"/><Relationship Id="rId18" Type="http://schemas.openxmlformats.org/officeDocument/2006/relationships/hyperlink" Target="http://www.arb-silva.de" TargetMode="External"/><Relationship Id="rId26" Type="http://schemas.openxmlformats.org/officeDocument/2006/relationships/hyperlink" Target="https://www.drive5.com/usearch/download.html" TargetMode="External"/><Relationship Id="rId39" Type="http://schemas.openxmlformats.org/officeDocument/2006/relationships/hyperlink" Target="https://github.com/YongxinLiu/MicrobiomeStatPlot/blob/master/Data/BigDataDownlaodList.md" TargetMode="External"/><Relationship Id="rId21" Type="http://schemas.openxmlformats.org/officeDocument/2006/relationships/hyperlink" Target="http://gitforwindows.org/" TargetMode="External"/><Relationship Id="rId34" Type="http://schemas.openxmlformats.org/officeDocument/2006/relationships/image" Target="media/image1.emf"/><Relationship Id="rId42" Type="http://schemas.openxmlformats.org/officeDocument/2006/relationships/hyperlink" Target="https://doi.org/10.1007/s11427-019-9521-2" TargetMode="External"/><Relationship Id="rId47" Type="http://schemas.openxmlformats.org/officeDocument/2006/relationships/hyperlink" Target="https://doi.org/10.1093/bioinformatics/btv401" TargetMode="External"/><Relationship Id="rId50" Type="http://schemas.openxmlformats.org/officeDocument/2006/relationships/hyperlink" Target="https://doi.org/10.1007/s13238-020-00724-8" TargetMode="External"/><Relationship Id="rId55" Type="http://schemas.openxmlformats.org/officeDocument/2006/relationships/hyperlink" Target="https://doi.org/10.1186/s12864-020-6703-0" TargetMode="External"/><Relationship Id="rId63" Type="http://schemas.openxmlformats.org/officeDocument/2006/relationships/header" Target="header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s://github.com/YongxinLiu/EasyAmplicon" TargetMode="External"/><Relationship Id="rId20" Type="http://schemas.openxmlformats.org/officeDocument/2006/relationships/hyperlink" Target="http://gnuwin32.sourceforge.net/packages/wget.htm" TargetMode="External"/><Relationship Id="rId29" Type="http://schemas.openxmlformats.org/officeDocument/2006/relationships/hyperlink" Target="http://www.drive5.com/sintax" TargetMode="External"/><Relationship Id="rId41" Type="http://schemas.openxmlformats.org/officeDocument/2006/relationships/hyperlink" Target="https://doi.org/10.1128/mSystems.00191-16" TargetMode="External"/><Relationship Id="rId54" Type="http://schemas.openxmlformats.org/officeDocument/2006/relationships/hyperlink" Target="https://doi.org/10.1097/cm9.0000000000000871" TargetMode="External"/><Relationship Id="rId62" Type="http://schemas.openxmlformats.org/officeDocument/2006/relationships/hyperlink" Target="https://doi.org/10.16288/j.yczz.19-222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r-project.org/" TargetMode="External"/><Relationship Id="rId24" Type="http://schemas.openxmlformats.org/officeDocument/2006/relationships/hyperlink" Target="http://nmdc.cn/datadownload" TargetMode="External"/><Relationship Id="rId32" Type="http://schemas.openxmlformats.org/officeDocument/2006/relationships/hyperlink" Target="http://210.75.224.110/github/EasyAmplicon/data/metadata.txt" TargetMode="External"/><Relationship Id="rId37" Type="http://schemas.openxmlformats.org/officeDocument/2006/relationships/hyperlink" Target="http://www.ehbio.com/ImageGP/" TargetMode="External"/><Relationship Id="rId40" Type="http://schemas.openxmlformats.org/officeDocument/2006/relationships/hyperlink" Target="https://mp.weixin.qq.com/s/Z8ZSJYkfFXv9mdE_eTrT8Q" TargetMode="External"/><Relationship Id="rId45" Type="http://schemas.openxmlformats.org/officeDocument/2006/relationships/hyperlink" Target="https://doi.org/10.1093/bioinformatics/btq461" TargetMode="External"/><Relationship Id="rId53" Type="http://schemas.openxmlformats.org/officeDocument/2006/relationships/hyperlink" Target="https://doi.org/10.1093/nar/gky1022" TargetMode="External"/><Relationship Id="rId58" Type="http://schemas.openxmlformats.org/officeDocument/2006/relationships/hyperlink" Target="https://doi.org/10.1016/j.gpb.2017.01.001" TargetMode="External"/><Relationship Id="rId66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github.com/torognes/vsearch/releases" TargetMode="External"/><Relationship Id="rId23" Type="http://schemas.openxmlformats.org/officeDocument/2006/relationships/hyperlink" Target="https://www.rstudio.com/products/rstudio/download/" TargetMode="External"/><Relationship Id="rId28" Type="http://schemas.openxmlformats.org/officeDocument/2006/relationships/hyperlink" Target="http://gnuwin32.sourceforge.net/packages/wget.htm" TargetMode="External"/><Relationship Id="rId36" Type="http://schemas.openxmlformats.org/officeDocument/2006/relationships/hyperlink" Target="http://www.drive5.com/usearch/manual/alpha_metrics.html" TargetMode="External"/><Relationship Id="rId49" Type="http://schemas.openxmlformats.org/officeDocument/2006/relationships/hyperlink" Target="https://doi.org/10.1038/nbt.2676" TargetMode="External"/><Relationship Id="rId57" Type="http://schemas.openxmlformats.org/officeDocument/2006/relationships/hyperlink" Target="https://doi.org/10.7717/peerj.2584" TargetMode="External"/><Relationship Id="rId61" Type="http://schemas.openxmlformats.org/officeDocument/2006/relationships/hyperlink" Target="https://doi.org/10.1007/s11427-018-9284-4" TargetMode="External"/><Relationship Id="rId10" Type="http://schemas.openxmlformats.org/officeDocument/2006/relationships/hyperlink" Target="https://github.com/YongxinLiu/EasyAmplicon" TargetMode="External"/><Relationship Id="rId19" Type="http://schemas.openxmlformats.org/officeDocument/2006/relationships/hyperlink" Target="https://unite.ut.ee/" TargetMode="External"/><Relationship Id="rId31" Type="http://schemas.openxmlformats.org/officeDocument/2006/relationships/hyperlink" Target="https://unite.ut.ee/" TargetMode="External"/><Relationship Id="rId44" Type="http://schemas.openxmlformats.org/officeDocument/2006/relationships/hyperlink" Target="https://doi.org/10.1093/nar/gkt1244" TargetMode="External"/><Relationship Id="rId52" Type="http://schemas.openxmlformats.org/officeDocument/2006/relationships/hyperlink" Target="https://doi.org/10.1038/ismej.2011.139" TargetMode="External"/><Relationship Id="rId60" Type="http://schemas.openxmlformats.org/officeDocument/2006/relationships/hyperlink" Target="https://doi.org/10.1038/s41587-019-0104-4" TargetMode="External"/><Relationship Id="rId65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ybai@genetics.ac.cn" TargetMode="External"/><Relationship Id="rId14" Type="http://schemas.openxmlformats.org/officeDocument/2006/relationships/hyperlink" Target="https://www.drive5.com/usearch/download.html" TargetMode="External"/><Relationship Id="rId22" Type="http://schemas.openxmlformats.org/officeDocument/2006/relationships/hyperlink" Target="https://www.r-project.org" TargetMode="External"/><Relationship Id="rId27" Type="http://schemas.openxmlformats.org/officeDocument/2006/relationships/hyperlink" Target="https://github.com/torognes/vsearch/releases" TargetMode="External"/><Relationship Id="rId30" Type="http://schemas.openxmlformats.org/officeDocument/2006/relationships/hyperlink" Target="ftp://greengenes.microbio.me/greengenes_release" TargetMode="External"/><Relationship Id="rId35" Type="http://schemas.openxmlformats.org/officeDocument/2006/relationships/image" Target="media/image2.emf"/><Relationship Id="rId43" Type="http://schemas.openxmlformats.org/officeDocument/2006/relationships/hyperlink" Target="https://doi.org/10.1093/bioinformatics/bty560" TargetMode="External"/><Relationship Id="rId48" Type="http://schemas.openxmlformats.org/officeDocument/2006/relationships/hyperlink" Target="https://doi.org/10.1126/science.aau6389" TargetMode="External"/><Relationship Id="rId56" Type="http://schemas.openxmlformats.org/officeDocument/2006/relationships/hyperlink" Target="https://doi.org/10.1093/nar/gks1219" TargetMode="External"/><Relationship Id="rId64" Type="http://schemas.openxmlformats.org/officeDocument/2006/relationships/footer" Target="footer1.xml"/><Relationship Id="rId8" Type="http://schemas.openxmlformats.org/officeDocument/2006/relationships/hyperlink" Target="mailto:yxliu@genetics.ac.cn" TargetMode="External"/><Relationship Id="rId51" Type="http://schemas.openxmlformats.org/officeDocument/2006/relationships/hyperlink" Target="https://doi.org/10.1038/ismej.2010.133" TargetMode="External"/><Relationship Id="rId3" Type="http://schemas.openxmlformats.org/officeDocument/2006/relationships/styles" Target="styles.xml"/><Relationship Id="rId12" Type="http://schemas.openxmlformats.org/officeDocument/2006/relationships/hyperlink" Target="https://www.rstudio.com/products/rstudio/download/" TargetMode="External"/><Relationship Id="rId17" Type="http://schemas.openxmlformats.org/officeDocument/2006/relationships/hyperlink" Target="http://rdp.cme.msu.edu/" TargetMode="External"/><Relationship Id="rId25" Type="http://schemas.openxmlformats.org/officeDocument/2006/relationships/hyperlink" Target="https://github.com/YongxinLiu/EasyAmplicon" TargetMode="External"/><Relationship Id="rId33" Type="http://schemas.openxmlformats.org/officeDocument/2006/relationships/hyperlink" Target="https://bigd.big.ac.cn/gsa/" TargetMode="External"/><Relationship Id="rId38" Type="http://schemas.openxmlformats.org/officeDocument/2006/relationships/hyperlink" Target="http://nmdc.cn/datadownload" TargetMode="External"/><Relationship Id="rId46" Type="http://schemas.openxmlformats.org/officeDocument/2006/relationships/hyperlink" Target="https://doi.org/10.1038/nmeth.2604" TargetMode="External"/><Relationship Id="rId59" Type="http://schemas.openxmlformats.org/officeDocument/2006/relationships/hyperlink" Target="https://doi.org/10.1101/133462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">
  <a:themeElements>
    <a:clrScheme name="办公室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办公室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办公室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17</TotalTime>
  <Pages>19</Pages>
  <Words>7326</Words>
  <Characters>41764</Characters>
  <Application>Microsoft Office Word</Application>
  <DocSecurity>0</DocSecurity>
  <Lines>348</Lines>
  <Paragraphs>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489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arco</dc:creator>
  <cp:lastModifiedBy>Liu Yong-Xin</cp:lastModifiedBy>
  <cp:revision>121</cp:revision>
  <cp:lastPrinted>2017-08-29T22:01:00Z</cp:lastPrinted>
  <dcterms:created xsi:type="dcterms:W3CDTF">2020-08-21T11:26:00Z</dcterms:created>
  <dcterms:modified xsi:type="dcterms:W3CDTF">2020-09-21T14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3081-10.12.1</vt:lpwstr>
  </property>
</Properties>
</file>